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2684EF" w14:textId="2C6E7844" w:rsidR="00D1377A" w:rsidRPr="005711CF" w:rsidRDefault="0052758D" w:rsidP="00ED34FA">
      <w:pPr>
        <w:spacing w:after="0" w:line="480" w:lineRule="auto"/>
        <w:rPr>
          <w:b/>
          <w:bCs/>
          <w:sz w:val="28"/>
          <w:szCs w:val="28"/>
          <w:lang w:val="en-US"/>
        </w:rPr>
      </w:pPr>
      <w:r>
        <w:rPr>
          <w:b/>
          <w:bCs/>
          <w:sz w:val="28"/>
          <w:szCs w:val="28"/>
          <w:lang w:val="en-US"/>
        </w:rPr>
        <w:t>TEXT S1.</w:t>
      </w:r>
      <w:bookmarkStart w:id="0" w:name="_GoBack"/>
      <w:bookmarkEnd w:id="0"/>
    </w:p>
    <w:p w14:paraId="0DC673BC" w14:textId="77777777" w:rsidR="00FB1A90" w:rsidRPr="005711CF" w:rsidRDefault="00FB1A90" w:rsidP="00ED34FA">
      <w:pPr>
        <w:spacing w:after="0" w:line="480" w:lineRule="auto"/>
        <w:rPr>
          <w:lang w:val="en-US" w:eastAsia="en-US"/>
        </w:rPr>
      </w:pPr>
    </w:p>
    <w:p w14:paraId="11529B89" w14:textId="77777777" w:rsidR="0068438E" w:rsidRDefault="00FB1A90" w:rsidP="0068438E">
      <w:pPr>
        <w:pStyle w:val="TOC1"/>
        <w:rPr>
          <w:rFonts w:cs="Times New Roman"/>
          <w:b w:val="0"/>
          <w:lang w:eastAsia="en-US"/>
        </w:rPr>
      </w:pPr>
      <w:r w:rsidRPr="005711CF">
        <w:fldChar w:fldCharType="begin"/>
      </w:r>
      <w:r w:rsidRPr="005711CF">
        <w:instrText xml:space="preserve"> TOC \o "1-3" \h \z \u </w:instrText>
      </w:r>
      <w:r w:rsidRPr="005711CF">
        <w:fldChar w:fldCharType="separate"/>
      </w:r>
      <w:hyperlink w:anchor="_Toc339818238" w:history="1">
        <w:r w:rsidR="0068438E" w:rsidRPr="00F71447">
          <w:rPr>
            <w:rStyle w:val="Hyperlink"/>
          </w:rPr>
          <w:t>I. DETAILS ON THE CONSTRUCTION OF THE MODEL</w:t>
        </w:r>
        <w:r w:rsidR="0068438E">
          <w:rPr>
            <w:webHidden/>
          </w:rPr>
          <w:tab/>
        </w:r>
        <w:r w:rsidR="0068438E">
          <w:rPr>
            <w:webHidden/>
          </w:rPr>
          <w:fldChar w:fldCharType="begin"/>
        </w:r>
        <w:r w:rsidR="0068438E">
          <w:rPr>
            <w:webHidden/>
          </w:rPr>
          <w:instrText xml:space="preserve"> PAGEREF _Toc339818238 \h </w:instrText>
        </w:r>
        <w:r w:rsidR="0068438E">
          <w:rPr>
            <w:webHidden/>
          </w:rPr>
        </w:r>
        <w:r w:rsidR="0068438E">
          <w:rPr>
            <w:webHidden/>
          </w:rPr>
          <w:fldChar w:fldCharType="separate"/>
        </w:r>
        <w:r w:rsidR="0068438E">
          <w:rPr>
            <w:webHidden/>
          </w:rPr>
          <w:t>2</w:t>
        </w:r>
        <w:r w:rsidR="0068438E">
          <w:rPr>
            <w:webHidden/>
          </w:rPr>
          <w:fldChar w:fldCharType="end"/>
        </w:r>
      </w:hyperlink>
    </w:p>
    <w:p w14:paraId="29259F01" w14:textId="77777777" w:rsidR="0068438E" w:rsidRDefault="0068438E" w:rsidP="0068438E">
      <w:pPr>
        <w:pStyle w:val="TOC2"/>
        <w:tabs>
          <w:tab w:val="left" w:pos="660"/>
          <w:tab w:val="right" w:leader="dot" w:pos="8828"/>
        </w:tabs>
        <w:spacing w:after="0" w:line="480" w:lineRule="auto"/>
        <w:rPr>
          <w:rFonts w:cs="Times New Roman"/>
          <w:noProof/>
          <w:lang w:val="en-US" w:eastAsia="en-US"/>
        </w:rPr>
      </w:pPr>
      <w:hyperlink w:anchor="_Toc339818239" w:history="1">
        <w:r w:rsidRPr="00F71447">
          <w:rPr>
            <w:rStyle w:val="Hyperlink"/>
            <w:noProof/>
            <w:lang w:val="en-US"/>
          </w:rPr>
          <w:t>i.</w:t>
        </w:r>
        <w:r>
          <w:rPr>
            <w:rFonts w:cs="Times New Roman"/>
            <w:noProof/>
            <w:lang w:val="en-US" w:eastAsia="en-US"/>
          </w:rPr>
          <w:tab/>
        </w:r>
        <w:r w:rsidRPr="00F71447">
          <w:rPr>
            <w:rStyle w:val="Hyperlink"/>
            <w:noProof/>
            <w:lang w:val="en-US"/>
          </w:rPr>
          <w:t>Sources of data</w:t>
        </w:r>
        <w:r>
          <w:rPr>
            <w:noProof/>
            <w:webHidden/>
          </w:rPr>
          <w:tab/>
        </w:r>
        <w:r>
          <w:rPr>
            <w:noProof/>
            <w:webHidden/>
          </w:rPr>
          <w:fldChar w:fldCharType="begin"/>
        </w:r>
        <w:r>
          <w:rPr>
            <w:noProof/>
            <w:webHidden/>
          </w:rPr>
          <w:instrText xml:space="preserve"> PAGEREF _Toc339818239 \h </w:instrText>
        </w:r>
        <w:r>
          <w:rPr>
            <w:noProof/>
            <w:webHidden/>
          </w:rPr>
        </w:r>
        <w:r>
          <w:rPr>
            <w:noProof/>
            <w:webHidden/>
          </w:rPr>
          <w:fldChar w:fldCharType="separate"/>
        </w:r>
        <w:r>
          <w:rPr>
            <w:noProof/>
            <w:webHidden/>
          </w:rPr>
          <w:t>2</w:t>
        </w:r>
        <w:r>
          <w:rPr>
            <w:noProof/>
            <w:webHidden/>
          </w:rPr>
          <w:fldChar w:fldCharType="end"/>
        </w:r>
      </w:hyperlink>
    </w:p>
    <w:p w14:paraId="2351A0BD" w14:textId="77777777" w:rsidR="0068438E" w:rsidRDefault="0068438E" w:rsidP="0068438E">
      <w:pPr>
        <w:pStyle w:val="TOC2"/>
        <w:tabs>
          <w:tab w:val="left" w:pos="660"/>
          <w:tab w:val="right" w:leader="dot" w:pos="8828"/>
        </w:tabs>
        <w:spacing w:after="0" w:line="480" w:lineRule="auto"/>
        <w:rPr>
          <w:rFonts w:cs="Times New Roman"/>
          <w:noProof/>
          <w:lang w:val="en-US" w:eastAsia="en-US"/>
        </w:rPr>
      </w:pPr>
      <w:hyperlink w:anchor="_Toc339818240" w:history="1">
        <w:r w:rsidRPr="00F71447">
          <w:rPr>
            <w:rStyle w:val="Hyperlink"/>
            <w:noProof/>
            <w:lang w:val="en-US"/>
          </w:rPr>
          <w:t>ii.</w:t>
        </w:r>
        <w:r>
          <w:rPr>
            <w:rFonts w:cs="Times New Roman"/>
            <w:noProof/>
            <w:lang w:val="en-US" w:eastAsia="en-US"/>
          </w:rPr>
          <w:tab/>
        </w:r>
        <w:r w:rsidRPr="00F71447">
          <w:rPr>
            <w:rStyle w:val="Hyperlink"/>
            <w:noProof/>
            <w:lang w:val="en-US"/>
          </w:rPr>
          <w:t>Construction of probability functions</w:t>
        </w:r>
        <w:r>
          <w:rPr>
            <w:noProof/>
            <w:webHidden/>
          </w:rPr>
          <w:tab/>
        </w:r>
        <w:r>
          <w:rPr>
            <w:noProof/>
            <w:webHidden/>
          </w:rPr>
          <w:fldChar w:fldCharType="begin"/>
        </w:r>
        <w:r>
          <w:rPr>
            <w:noProof/>
            <w:webHidden/>
          </w:rPr>
          <w:instrText xml:space="preserve"> PAGEREF _Toc339818240 \h </w:instrText>
        </w:r>
        <w:r>
          <w:rPr>
            <w:noProof/>
            <w:webHidden/>
          </w:rPr>
        </w:r>
        <w:r>
          <w:rPr>
            <w:noProof/>
            <w:webHidden/>
          </w:rPr>
          <w:fldChar w:fldCharType="separate"/>
        </w:r>
        <w:r>
          <w:rPr>
            <w:noProof/>
            <w:webHidden/>
          </w:rPr>
          <w:t>3</w:t>
        </w:r>
        <w:r>
          <w:rPr>
            <w:noProof/>
            <w:webHidden/>
          </w:rPr>
          <w:fldChar w:fldCharType="end"/>
        </w:r>
      </w:hyperlink>
    </w:p>
    <w:p w14:paraId="0D902F0E" w14:textId="77777777" w:rsidR="0068438E" w:rsidRDefault="0068438E" w:rsidP="0068438E">
      <w:pPr>
        <w:pStyle w:val="TOC3"/>
        <w:tabs>
          <w:tab w:val="right" w:leader="dot" w:pos="8828"/>
        </w:tabs>
        <w:spacing w:after="0" w:line="480" w:lineRule="auto"/>
        <w:rPr>
          <w:noProof/>
        </w:rPr>
      </w:pPr>
      <w:hyperlink w:anchor="_Toc339818241" w:history="1">
        <w:r w:rsidRPr="00F71447">
          <w:rPr>
            <w:rStyle w:val="Hyperlink"/>
            <w:noProof/>
          </w:rPr>
          <w:t>VL-dependent decay of CD4 count.</w:t>
        </w:r>
        <w:r>
          <w:rPr>
            <w:noProof/>
            <w:webHidden/>
          </w:rPr>
          <w:tab/>
        </w:r>
        <w:r>
          <w:rPr>
            <w:noProof/>
            <w:webHidden/>
          </w:rPr>
          <w:fldChar w:fldCharType="begin"/>
        </w:r>
        <w:r>
          <w:rPr>
            <w:noProof/>
            <w:webHidden/>
          </w:rPr>
          <w:instrText xml:space="preserve"> PAGEREF _Toc339818241 \h </w:instrText>
        </w:r>
        <w:r>
          <w:rPr>
            <w:noProof/>
            <w:webHidden/>
          </w:rPr>
        </w:r>
        <w:r>
          <w:rPr>
            <w:noProof/>
            <w:webHidden/>
          </w:rPr>
          <w:fldChar w:fldCharType="separate"/>
        </w:r>
        <w:r>
          <w:rPr>
            <w:noProof/>
            <w:webHidden/>
          </w:rPr>
          <w:t>3</w:t>
        </w:r>
        <w:r>
          <w:rPr>
            <w:noProof/>
            <w:webHidden/>
          </w:rPr>
          <w:fldChar w:fldCharType="end"/>
        </w:r>
      </w:hyperlink>
    </w:p>
    <w:p w14:paraId="6F69EEFF" w14:textId="77777777" w:rsidR="0068438E" w:rsidRDefault="0068438E" w:rsidP="0068438E">
      <w:pPr>
        <w:pStyle w:val="TOC3"/>
        <w:tabs>
          <w:tab w:val="right" w:leader="dot" w:pos="8828"/>
        </w:tabs>
        <w:spacing w:after="0" w:line="480" w:lineRule="auto"/>
        <w:rPr>
          <w:noProof/>
        </w:rPr>
      </w:pPr>
      <w:hyperlink w:anchor="_Toc339818242" w:history="1">
        <w:r w:rsidRPr="00F71447">
          <w:rPr>
            <w:rStyle w:val="Hyperlink"/>
            <w:noProof/>
          </w:rPr>
          <w:t>Probability of AIDS progression and death after AIDS.</w:t>
        </w:r>
        <w:r>
          <w:rPr>
            <w:noProof/>
            <w:webHidden/>
          </w:rPr>
          <w:tab/>
        </w:r>
        <w:r>
          <w:rPr>
            <w:noProof/>
            <w:webHidden/>
          </w:rPr>
          <w:fldChar w:fldCharType="begin"/>
        </w:r>
        <w:r>
          <w:rPr>
            <w:noProof/>
            <w:webHidden/>
          </w:rPr>
          <w:instrText xml:space="preserve"> PAGEREF _Toc339818242 \h </w:instrText>
        </w:r>
        <w:r>
          <w:rPr>
            <w:noProof/>
            <w:webHidden/>
          </w:rPr>
        </w:r>
        <w:r>
          <w:rPr>
            <w:noProof/>
            <w:webHidden/>
          </w:rPr>
          <w:fldChar w:fldCharType="separate"/>
        </w:r>
        <w:r>
          <w:rPr>
            <w:noProof/>
            <w:webHidden/>
          </w:rPr>
          <w:t>4</w:t>
        </w:r>
        <w:r>
          <w:rPr>
            <w:noProof/>
            <w:webHidden/>
          </w:rPr>
          <w:fldChar w:fldCharType="end"/>
        </w:r>
      </w:hyperlink>
    </w:p>
    <w:p w14:paraId="4E028E58" w14:textId="77777777" w:rsidR="0068438E" w:rsidRDefault="0068438E" w:rsidP="0068438E">
      <w:pPr>
        <w:pStyle w:val="TOC3"/>
        <w:tabs>
          <w:tab w:val="right" w:leader="dot" w:pos="8828"/>
        </w:tabs>
        <w:spacing w:after="0" w:line="480" w:lineRule="auto"/>
        <w:rPr>
          <w:noProof/>
        </w:rPr>
      </w:pPr>
      <w:hyperlink w:anchor="_Toc339818243" w:history="1">
        <w:r w:rsidRPr="00F71447">
          <w:rPr>
            <w:rStyle w:val="Hyperlink"/>
            <w:noProof/>
          </w:rPr>
          <w:t>Obtaining probability of AIDS-related death.</w:t>
        </w:r>
        <w:r>
          <w:rPr>
            <w:noProof/>
            <w:webHidden/>
          </w:rPr>
          <w:tab/>
        </w:r>
        <w:r>
          <w:rPr>
            <w:noProof/>
            <w:webHidden/>
          </w:rPr>
          <w:fldChar w:fldCharType="begin"/>
        </w:r>
        <w:r>
          <w:rPr>
            <w:noProof/>
            <w:webHidden/>
          </w:rPr>
          <w:instrText xml:space="preserve"> PAGEREF _Toc339818243 \h </w:instrText>
        </w:r>
        <w:r>
          <w:rPr>
            <w:noProof/>
            <w:webHidden/>
          </w:rPr>
        </w:r>
        <w:r>
          <w:rPr>
            <w:noProof/>
            <w:webHidden/>
          </w:rPr>
          <w:fldChar w:fldCharType="separate"/>
        </w:r>
        <w:r>
          <w:rPr>
            <w:noProof/>
            <w:webHidden/>
          </w:rPr>
          <w:t>5</w:t>
        </w:r>
        <w:r>
          <w:rPr>
            <w:noProof/>
            <w:webHidden/>
          </w:rPr>
          <w:fldChar w:fldCharType="end"/>
        </w:r>
      </w:hyperlink>
    </w:p>
    <w:p w14:paraId="531B9A69" w14:textId="77777777" w:rsidR="0068438E" w:rsidRDefault="0068438E" w:rsidP="0068438E">
      <w:pPr>
        <w:pStyle w:val="TOC3"/>
        <w:tabs>
          <w:tab w:val="right" w:leader="dot" w:pos="8828"/>
        </w:tabs>
        <w:spacing w:after="0" w:line="480" w:lineRule="auto"/>
        <w:rPr>
          <w:noProof/>
        </w:rPr>
      </w:pPr>
      <w:hyperlink w:anchor="_Toc339818244" w:history="1">
        <w:r w:rsidRPr="00F71447">
          <w:rPr>
            <w:rStyle w:val="Hyperlink"/>
            <w:noProof/>
          </w:rPr>
          <w:t>Probability of detection through symptomatology.</w:t>
        </w:r>
        <w:r>
          <w:rPr>
            <w:noProof/>
            <w:webHidden/>
          </w:rPr>
          <w:tab/>
        </w:r>
        <w:r>
          <w:rPr>
            <w:noProof/>
            <w:webHidden/>
          </w:rPr>
          <w:fldChar w:fldCharType="begin"/>
        </w:r>
        <w:r>
          <w:rPr>
            <w:noProof/>
            <w:webHidden/>
          </w:rPr>
          <w:instrText xml:space="preserve"> PAGEREF _Toc339818244 \h </w:instrText>
        </w:r>
        <w:r>
          <w:rPr>
            <w:noProof/>
            <w:webHidden/>
          </w:rPr>
        </w:r>
        <w:r>
          <w:rPr>
            <w:noProof/>
            <w:webHidden/>
          </w:rPr>
          <w:fldChar w:fldCharType="separate"/>
        </w:r>
        <w:r>
          <w:rPr>
            <w:noProof/>
            <w:webHidden/>
          </w:rPr>
          <w:t>6</w:t>
        </w:r>
        <w:r>
          <w:rPr>
            <w:noProof/>
            <w:webHidden/>
          </w:rPr>
          <w:fldChar w:fldCharType="end"/>
        </w:r>
      </w:hyperlink>
    </w:p>
    <w:p w14:paraId="64FFA32E" w14:textId="77777777" w:rsidR="0068438E" w:rsidRDefault="0068438E" w:rsidP="0068438E">
      <w:pPr>
        <w:pStyle w:val="TOC1"/>
        <w:rPr>
          <w:rFonts w:cs="Times New Roman"/>
          <w:b w:val="0"/>
          <w:lang w:eastAsia="en-US"/>
        </w:rPr>
      </w:pPr>
      <w:hyperlink w:anchor="_Toc339818245" w:history="1">
        <w:r w:rsidRPr="00F71447">
          <w:rPr>
            <w:rStyle w:val="Hyperlink"/>
          </w:rPr>
          <w:t>II. DETAILS ON ASSESSMENT OF EXTERNAL CONSISTENCY</w:t>
        </w:r>
        <w:r>
          <w:rPr>
            <w:webHidden/>
          </w:rPr>
          <w:tab/>
        </w:r>
        <w:r>
          <w:rPr>
            <w:webHidden/>
          </w:rPr>
          <w:fldChar w:fldCharType="begin"/>
        </w:r>
        <w:r>
          <w:rPr>
            <w:webHidden/>
          </w:rPr>
          <w:instrText xml:space="preserve"> PAGEREF _Toc339818245 \h </w:instrText>
        </w:r>
        <w:r>
          <w:rPr>
            <w:webHidden/>
          </w:rPr>
        </w:r>
        <w:r>
          <w:rPr>
            <w:webHidden/>
          </w:rPr>
          <w:fldChar w:fldCharType="separate"/>
        </w:r>
        <w:r>
          <w:rPr>
            <w:webHidden/>
          </w:rPr>
          <w:t>7</w:t>
        </w:r>
        <w:r>
          <w:rPr>
            <w:webHidden/>
          </w:rPr>
          <w:fldChar w:fldCharType="end"/>
        </w:r>
      </w:hyperlink>
    </w:p>
    <w:p w14:paraId="3E241146" w14:textId="77777777" w:rsidR="0068438E" w:rsidRDefault="0068438E" w:rsidP="0068438E">
      <w:pPr>
        <w:pStyle w:val="TOC2"/>
        <w:tabs>
          <w:tab w:val="left" w:pos="660"/>
          <w:tab w:val="right" w:leader="dot" w:pos="8828"/>
        </w:tabs>
        <w:spacing w:after="0" w:line="480" w:lineRule="auto"/>
        <w:rPr>
          <w:rFonts w:cs="Times New Roman"/>
          <w:noProof/>
          <w:lang w:val="en-US" w:eastAsia="en-US"/>
        </w:rPr>
      </w:pPr>
      <w:hyperlink w:anchor="_Toc339818246" w:history="1">
        <w:r w:rsidRPr="00F71447">
          <w:rPr>
            <w:rStyle w:val="Hyperlink"/>
            <w:noProof/>
            <w:lang w:val="en-US"/>
          </w:rPr>
          <w:t>i.</w:t>
        </w:r>
        <w:r>
          <w:rPr>
            <w:rFonts w:cs="Times New Roman"/>
            <w:noProof/>
            <w:lang w:val="en-US" w:eastAsia="en-US"/>
          </w:rPr>
          <w:tab/>
        </w:r>
        <w:r w:rsidRPr="00F71447">
          <w:rPr>
            <w:rStyle w:val="Hyperlink"/>
            <w:noProof/>
            <w:lang w:val="en-US"/>
          </w:rPr>
          <w:t>Comparison of the time to AIDS and the time to death after infection predicted by the model with those reported by the Collaborative Group on AIDS Incubation and HIV Survival, Lancet (2000) Vol.1; 355(9210):1131-7.</w:t>
        </w:r>
        <w:r>
          <w:rPr>
            <w:noProof/>
            <w:webHidden/>
          </w:rPr>
          <w:tab/>
        </w:r>
        <w:r>
          <w:rPr>
            <w:noProof/>
            <w:webHidden/>
          </w:rPr>
          <w:fldChar w:fldCharType="begin"/>
        </w:r>
        <w:r>
          <w:rPr>
            <w:noProof/>
            <w:webHidden/>
          </w:rPr>
          <w:instrText xml:space="preserve"> PAGEREF _Toc339818246 \h </w:instrText>
        </w:r>
        <w:r>
          <w:rPr>
            <w:noProof/>
            <w:webHidden/>
          </w:rPr>
        </w:r>
        <w:r>
          <w:rPr>
            <w:noProof/>
            <w:webHidden/>
          </w:rPr>
          <w:fldChar w:fldCharType="separate"/>
        </w:r>
        <w:r>
          <w:rPr>
            <w:noProof/>
            <w:webHidden/>
          </w:rPr>
          <w:t>7</w:t>
        </w:r>
        <w:r>
          <w:rPr>
            <w:noProof/>
            <w:webHidden/>
          </w:rPr>
          <w:fldChar w:fldCharType="end"/>
        </w:r>
      </w:hyperlink>
    </w:p>
    <w:p w14:paraId="08B7840C" w14:textId="77777777" w:rsidR="0068438E" w:rsidRDefault="0068438E" w:rsidP="0068438E">
      <w:pPr>
        <w:pStyle w:val="TOC2"/>
        <w:tabs>
          <w:tab w:val="right" w:leader="dot" w:pos="8828"/>
        </w:tabs>
        <w:spacing w:after="0" w:line="480" w:lineRule="auto"/>
        <w:rPr>
          <w:rFonts w:cs="Times New Roman"/>
          <w:noProof/>
          <w:lang w:val="en-US" w:eastAsia="en-US"/>
        </w:rPr>
      </w:pPr>
      <w:hyperlink w:anchor="_Toc339818247" w:history="1">
        <w:r w:rsidRPr="00F71447">
          <w:rPr>
            <w:rStyle w:val="Hyperlink"/>
            <w:noProof/>
            <w:lang w:val="en-US"/>
          </w:rPr>
          <w:t>ii. Comparison of annual mortality rate after 25 year old predicted by the model with those reported by Lohse et al, Ann Intern Med. 2007;146:87-95.</w:t>
        </w:r>
        <w:r>
          <w:rPr>
            <w:noProof/>
            <w:webHidden/>
          </w:rPr>
          <w:tab/>
        </w:r>
        <w:r>
          <w:rPr>
            <w:noProof/>
            <w:webHidden/>
          </w:rPr>
          <w:fldChar w:fldCharType="begin"/>
        </w:r>
        <w:r>
          <w:rPr>
            <w:noProof/>
            <w:webHidden/>
          </w:rPr>
          <w:instrText xml:space="preserve"> PAGEREF _Toc339818247 \h </w:instrText>
        </w:r>
        <w:r>
          <w:rPr>
            <w:noProof/>
            <w:webHidden/>
          </w:rPr>
        </w:r>
        <w:r>
          <w:rPr>
            <w:noProof/>
            <w:webHidden/>
          </w:rPr>
          <w:fldChar w:fldCharType="separate"/>
        </w:r>
        <w:r>
          <w:rPr>
            <w:noProof/>
            <w:webHidden/>
          </w:rPr>
          <w:t>8</w:t>
        </w:r>
        <w:r>
          <w:rPr>
            <w:noProof/>
            <w:webHidden/>
          </w:rPr>
          <w:fldChar w:fldCharType="end"/>
        </w:r>
      </w:hyperlink>
    </w:p>
    <w:p w14:paraId="03517D21" w14:textId="77777777" w:rsidR="00FB1A90" w:rsidRPr="005711CF" w:rsidRDefault="00FB1A90" w:rsidP="0068438E">
      <w:pPr>
        <w:spacing w:after="0" w:line="480" w:lineRule="auto"/>
      </w:pPr>
      <w:r w:rsidRPr="005711CF">
        <w:fldChar w:fldCharType="end"/>
      </w:r>
    </w:p>
    <w:p w14:paraId="683A1A60" w14:textId="77777777" w:rsidR="00D1377A" w:rsidRPr="005711CF" w:rsidRDefault="00FB1A90" w:rsidP="00ED34FA">
      <w:pPr>
        <w:pStyle w:val="Heading1"/>
        <w:spacing w:before="0" w:after="0" w:line="480" w:lineRule="auto"/>
        <w:rPr>
          <w:sz w:val="24"/>
          <w:szCs w:val="24"/>
          <w:lang w:val="en-US"/>
        </w:rPr>
      </w:pPr>
      <w:r w:rsidRPr="005711CF">
        <w:rPr>
          <w:sz w:val="28"/>
          <w:szCs w:val="28"/>
          <w:lang w:val="en-US"/>
        </w:rPr>
        <w:br w:type="page"/>
      </w:r>
      <w:bookmarkStart w:id="1" w:name="_Toc339818238"/>
      <w:r w:rsidRPr="005711CF">
        <w:rPr>
          <w:sz w:val="24"/>
          <w:szCs w:val="24"/>
          <w:lang w:val="en-US"/>
        </w:rPr>
        <w:lastRenderedPageBreak/>
        <w:t xml:space="preserve">I. </w:t>
      </w:r>
      <w:r w:rsidR="00D1377A" w:rsidRPr="005711CF">
        <w:rPr>
          <w:sz w:val="24"/>
          <w:szCs w:val="24"/>
          <w:lang w:val="en-US"/>
        </w:rPr>
        <w:t>D</w:t>
      </w:r>
      <w:r w:rsidR="00E836C2" w:rsidRPr="005711CF">
        <w:rPr>
          <w:sz w:val="24"/>
          <w:szCs w:val="24"/>
          <w:lang w:val="en-US"/>
        </w:rPr>
        <w:t>ETAILS ON THE CONSTRUCTION OF THE MODEL</w:t>
      </w:r>
      <w:bookmarkEnd w:id="1"/>
    </w:p>
    <w:p w14:paraId="1812C858" w14:textId="77777777" w:rsidR="00FB1A90" w:rsidRPr="005711CF" w:rsidRDefault="00FB1A90" w:rsidP="00ED34FA">
      <w:pPr>
        <w:spacing w:after="0" w:line="480" w:lineRule="auto"/>
        <w:rPr>
          <w:lang w:val="en-US"/>
        </w:rPr>
      </w:pPr>
    </w:p>
    <w:p w14:paraId="239C9EEE" w14:textId="77777777" w:rsidR="00D1377A" w:rsidRPr="005711CF" w:rsidRDefault="00D1377A" w:rsidP="00ED34FA">
      <w:pPr>
        <w:pStyle w:val="Heading2"/>
        <w:numPr>
          <w:ilvl w:val="0"/>
          <w:numId w:val="6"/>
        </w:numPr>
        <w:spacing w:before="0" w:after="0" w:line="480" w:lineRule="auto"/>
        <w:rPr>
          <w:sz w:val="24"/>
          <w:szCs w:val="24"/>
          <w:lang w:val="en-US"/>
        </w:rPr>
      </w:pPr>
      <w:bookmarkStart w:id="2" w:name="_Toc339818239"/>
      <w:r w:rsidRPr="005711CF">
        <w:rPr>
          <w:sz w:val="24"/>
          <w:szCs w:val="24"/>
          <w:lang w:val="en-US"/>
        </w:rPr>
        <w:t>Sources of data</w:t>
      </w:r>
      <w:bookmarkEnd w:id="2"/>
      <w:r w:rsidRPr="005711CF">
        <w:rPr>
          <w:sz w:val="24"/>
          <w:szCs w:val="24"/>
          <w:lang w:val="en-US"/>
        </w:rPr>
        <w:t xml:space="preserve"> </w:t>
      </w:r>
    </w:p>
    <w:p w14:paraId="4A89C476" w14:textId="77777777" w:rsidR="00FB1A90" w:rsidRPr="005711CF" w:rsidRDefault="00FB1A90" w:rsidP="00ED34FA">
      <w:pPr>
        <w:spacing w:after="0" w:line="480" w:lineRule="auto"/>
        <w:jc w:val="both"/>
        <w:rPr>
          <w:lang w:val="en-US"/>
        </w:rPr>
      </w:pPr>
    </w:p>
    <w:p w14:paraId="2242BEF5" w14:textId="77777777" w:rsidR="00D1377A" w:rsidRPr="005711CF" w:rsidRDefault="00D1377A" w:rsidP="00ED34FA">
      <w:pPr>
        <w:spacing w:after="0" w:line="480" w:lineRule="auto"/>
        <w:jc w:val="both"/>
        <w:rPr>
          <w:lang w:val="en-US"/>
        </w:rPr>
      </w:pPr>
      <w:r w:rsidRPr="005711CF">
        <w:rPr>
          <w:lang w:val="en-US"/>
        </w:rPr>
        <w:t xml:space="preserve">Age at infection was modeled according to the distribution described by Rosenberg et al </w:t>
      </w:r>
      <w:r w:rsidRPr="005711CF">
        <w:rPr>
          <w:lang w:val="en-US"/>
        </w:rPr>
        <w:fldChar w:fldCharType="begin"/>
      </w:r>
      <w:r w:rsidRPr="005711CF">
        <w:rPr>
          <w:lang w:val="en-US"/>
        </w:rPr>
        <w:instrText xml:space="preserve"> ADDIN EN.CITE &lt;EndNote&gt;&lt;Cite&gt;&lt;Author&gt;Rosenberg&lt;/Author&gt;&lt;Year&gt;1995&lt;/Year&gt;&lt;RecNum&gt;29&lt;/RecNum&gt;&lt;record&gt;&lt;rec-number&gt;29&lt;/rec-number&gt;&lt;ref-type name="Journal Article"&gt;17&lt;/ref-type&gt;&lt;contributors&gt;&lt;authors&gt;&lt;author&gt;Rosenberg, P. S.&lt;/author&gt;&lt;/authors&gt;&lt;/contributors&gt;&lt;auth-address&gt;National Cancer Institute, Rockville, MD 20852-4910, USA.&lt;/auth-address&gt;&lt;titles&gt;&lt;title&gt;Scope of the AIDS epidemic in the United States&lt;/title&gt;&lt;secondary-title&gt;Science&lt;/secondary-title&gt;&lt;/titles&gt;&lt;periodical&gt;&lt;full-title&gt;Science&lt;/full-title&gt;&lt;/periodical&gt;&lt;pages&gt;1372-5&lt;/pages&gt;&lt;volume&gt;270&lt;/volume&gt;&lt;number&gt;5240&lt;/number&gt;&lt;keywords&gt;&lt;keyword&gt;Acquired Immunodeficiency Syndrome/*epidemiology&lt;/keyword&gt;&lt;keyword&gt;Adolescent&lt;/keyword&gt;&lt;keyword&gt;Adult&lt;/keyword&gt;&lt;keyword&gt;African Americans/statistics &amp;amp; numerical data&lt;/keyword&gt;&lt;keyword&gt;Age Distribution&lt;/keyword&gt;&lt;keyword&gt;*Disease Outbreaks&lt;/keyword&gt;&lt;keyword&gt;European Continental Ancestry Group/statistics &amp;amp; numerical data&lt;/keyword&gt;&lt;keyword&gt;Female&lt;/keyword&gt;&lt;keyword&gt;HIV Infections/*epidemiology&lt;/keyword&gt;&lt;keyword&gt;Hispanic Americans/statistics &amp;amp; numerical data&lt;/keyword&gt;&lt;keyword&gt;Humans&lt;/keyword&gt;&lt;keyword&gt;Incidence&lt;/keyword&gt;&lt;keyword&gt;Male&lt;/keyword&gt;&lt;keyword&gt;Middle Aged&lt;/keyword&gt;&lt;keyword&gt;Models, Statistical&lt;/keyword&gt;&lt;keyword&gt;Prevalence&lt;/keyword&gt;&lt;keyword&gt;Sex Distribution&lt;/keyword&gt;&lt;keyword&gt;United States/epidemiology&lt;/keyword&gt;&lt;/keywords&gt;&lt;dates&gt;&lt;year&gt;1995&lt;/year&gt;&lt;pub-dates&gt;&lt;date&gt;Nov 24&lt;/date&gt;&lt;/pub-dates&gt;&lt;/dates&gt;&lt;accession-num&gt;7481828&lt;/accession-num&gt;&lt;urls&gt;&lt;related-urls&gt;&lt;url&gt;http://www.ncbi.nlm.nih.gov/entrez/query.fcgi?cmd=Retrieve&amp;amp;db=PubMed&amp;amp;dopt=Citation&amp;amp;list_uids=7481828 &lt;/url&gt;&lt;/related-urls&gt;&lt;/urls&gt;&lt;/record&gt;&lt;/Cite&gt;&lt;/EndNote&gt;</w:instrText>
      </w:r>
      <w:r w:rsidRPr="005711CF">
        <w:rPr>
          <w:lang w:val="en-US"/>
        </w:rPr>
        <w:fldChar w:fldCharType="separate"/>
      </w:r>
      <w:r w:rsidR="00EB790E" w:rsidRPr="005711CF">
        <w:rPr>
          <w:lang w:val="en-US"/>
        </w:rPr>
        <w:t>[1]</w:t>
      </w:r>
      <w:r w:rsidRPr="005711CF">
        <w:rPr>
          <w:lang w:val="en-US"/>
        </w:rPr>
        <w:fldChar w:fldCharType="end"/>
      </w:r>
      <w:r w:rsidRPr="005711CF">
        <w:rPr>
          <w:lang w:val="en-US"/>
        </w:rPr>
        <w:t>.</w:t>
      </w:r>
    </w:p>
    <w:p w14:paraId="75A4798B" w14:textId="77777777" w:rsidR="00D1377A" w:rsidRPr="005711CF" w:rsidRDefault="00D1377A" w:rsidP="00ED34FA">
      <w:pPr>
        <w:spacing w:after="0" w:line="480" w:lineRule="auto"/>
        <w:jc w:val="both"/>
        <w:rPr>
          <w:lang w:val="en-US"/>
        </w:rPr>
      </w:pPr>
      <w:r w:rsidRPr="005711CF">
        <w:rPr>
          <w:lang w:val="en-US"/>
        </w:rPr>
        <w:t xml:space="preserve">The CD4 count </w:t>
      </w:r>
      <w:r w:rsidR="00BF00FF" w:rsidRPr="005711CF">
        <w:rPr>
          <w:lang w:val="en-US"/>
        </w:rPr>
        <w:t>distribution for</w:t>
      </w:r>
      <w:r w:rsidRPr="005711CF">
        <w:rPr>
          <w:lang w:val="en-US"/>
        </w:rPr>
        <w:t xml:space="preserve"> the uninfected population was obtained from a previous study on the general population in Argentina w</w:t>
      </w:r>
      <w:r w:rsidR="00BF00FF" w:rsidRPr="005711CF">
        <w:rPr>
          <w:lang w:val="en-US"/>
        </w:rPr>
        <w:t>h</w:t>
      </w:r>
      <w:r w:rsidRPr="005711CF">
        <w:rPr>
          <w:lang w:val="en-US"/>
        </w:rPr>
        <w:t>ere a median of 801 CD4 (q25</w:t>
      </w:r>
      <w:proofErr w:type="gramStart"/>
      <w:r w:rsidRPr="005711CF">
        <w:rPr>
          <w:lang w:val="en-US"/>
        </w:rPr>
        <w:t>:648</w:t>
      </w:r>
      <w:proofErr w:type="gramEnd"/>
      <w:r w:rsidRPr="005711CF">
        <w:rPr>
          <w:lang w:val="en-US"/>
        </w:rPr>
        <w:t xml:space="preserve">; q75:980) was described. </w:t>
      </w:r>
    </w:p>
    <w:p w14:paraId="41D7C0B5" w14:textId="77777777" w:rsidR="00D1377A" w:rsidRPr="005711CF" w:rsidRDefault="00D1377A" w:rsidP="00ED34FA">
      <w:pPr>
        <w:spacing w:after="0" w:line="480" w:lineRule="auto"/>
        <w:jc w:val="both"/>
        <w:rPr>
          <w:lang w:val="en-US"/>
        </w:rPr>
      </w:pPr>
      <w:r w:rsidRPr="005711CF">
        <w:rPr>
          <w:lang w:val="en-US"/>
        </w:rPr>
        <w:t>The viral load at a steady state was set according to data obtained from different cohorts in Argentina and other regions: in a study performed in Buenos Aires between</w:t>
      </w:r>
      <w:r w:rsidR="00BF00FF" w:rsidRPr="005711CF">
        <w:rPr>
          <w:lang w:val="en-US"/>
        </w:rPr>
        <w:t xml:space="preserve"> March 2003 and November 2005 over</w:t>
      </w:r>
      <w:r w:rsidRPr="005711CF">
        <w:rPr>
          <w:lang w:val="en-US"/>
        </w:rPr>
        <w:t xml:space="preserve"> 321 newly diagnosed individuals, a mean viral load of 4</w:t>
      </w:r>
      <w:r w:rsidR="00BF00FF" w:rsidRPr="005711CF">
        <w:rPr>
          <w:lang w:val="en-US"/>
        </w:rPr>
        <w:t>.</w:t>
      </w:r>
      <w:r w:rsidRPr="005711CF">
        <w:rPr>
          <w:lang w:val="en-US"/>
        </w:rPr>
        <w:t xml:space="preserve">597 </w:t>
      </w:r>
      <w:proofErr w:type="gramStart"/>
      <w:r w:rsidRPr="005711CF">
        <w:rPr>
          <w:lang w:val="en-US"/>
        </w:rPr>
        <w:t>Log</w:t>
      </w:r>
      <w:r w:rsidRPr="005711CF">
        <w:rPr>
          <w:vertAlign w:val="subscript"/>
          <w:lang w:val="en-US"/>
        </w:rPr>
        <w:t>10</w:t>
      </w:r>
      <w:r w:rsidRPr="005711CF">
        <w:rPr>
          <w:lang w:val="en-US"/>
        </w:rPr>
        <w:t>[</w:t>
      </w:r>
      <w:proofErr w:type="gramEnd"/>
      <w:r w:rsidRPr="005711CF">
        <w:rPr>
          <w:lang w:val="en-US"/>
        </w:rPr>
        <w:t>copies/ml] was observed (SD= 0</w:t>
      </w:r>
      <w:r w:rsidR="00BF00FF" w:rsidRPr="005711CF">
        <w:rPr>
          <w:lang w:val="en-US"/>
        </w:rPr>
        <w:t>.</w:t>
      </w:r>
      <w:r w:rsidRPr="005711CF">
        <w:rPr>
          <w:lang w:val="en-US"/>
        </w:rPr>
        <w:t xml:space="preserve">83021) </w:t>
      </w:r>
      <w:r w:rsidRPr="005711CF">
        <w:rPr>
          <w:lang w:val="en-US"/>
        </w:rPr>
        <w:fldChar w:fldCharType="begin"/>
      </w:r>
      <w:r w:rsidR="00E66C5B">
        <w:rPr>
          <w:lang w:val="en-US"/>
        </w:rPr>
        <w:instrText xml:space="preserve"> ADDIN EN.CITE &lt;EndNote&gt;&lt;Cite&gt;&lt;Author&gt;Dilernia&lt;/Author&gt;&lt;Year&gt;2007&lt;/Year&gt;&lt;RecNum&gt;7&lt;/RecNum&gt;&lt;record&gt;&lt;rec-number&gt;1&lt;/rec-number&gt;&lt;ref-type name="Journal Article"&gt;17&lt;/ref-type&gt;&lt;contributors&gt;&lt;authors&gt;&lt;author&gt;Dilernia, D. A.&lt;/author&gt;&lt;author&gt;Jones, L.&lt;/author&gt;&lt;author&gt;Rodriguez, S.&lt;/author&gt;&lt;author&gt;Turk, G.&lt;/author&gt;&lt;author&gt;Rubio, A. E.&lt;/author&gt;&lt;author&gt;Pampuro, S.&lt;/author&gt;&lt;author&gt;Gomez-Carrillo, M.&lt;/author&gt;&lt;author&gt;Bautista, C. T.&lt;/author&gt;&lt;author&gt;Deluchi, G.&lt;/author&gt;&lt;author&gt;Benetucci, J.&lt;/author&gt;&lt;author&gt;Lasala, M. B.&lt;/author&gt;&lt;author&gt;Lourtau, L.&lt;/author&gt;&lt;author&gt;Losso, M. H.&lt;/author&gt;&lt;author&gt;Perez, H.&lt;/author&gt;&lt;author&gt;Cahn, P.&lt;/author&gt;&lt;author&gt;Salomon, H.&lt;/author&gt;&lt;/authors&gt;&lt;/contributors&gt;&lt;auth-address&gt;Centro Nacional de Referencia para el SIDA, Departamento de Microbiologia, Facultad de Medicina, Universidad de Buenos Aires, Capital Federal, Buenos Aires, Argentina.&lt;/auth-address&gt;&lt;titles&gt;&lt;title&gt;HLA-driven convergence of HIV-1 viral subtypes B and F toward the adaptation to immune responses in human populations&lt;/title&gt;&lt;secondary-title&gt;PLoS One&lt;/secondary-title&gt;&lt;/titles&gt;&lt;periodical&gt;&lt;full-title&gt;PLoS One&lt;/full-title&gt;&lt;/periodical&gt;&lt;pages&gt;e3429&lt;/pages&gt;&lt;volume&gt;3&lt;/volume&gt;&lt;number&gt;10&lt;/number&gt;&lt;keywords&gt;&lt;keyword&gt;Antigens, Viral/genetics&lt;/keyword&gt;&lt;keyword&gt;Biological Evolution&lt;/keyword&gt;&lt;keyword&gt;Epitopes/genetics&lt;/keyword&gt;&lt;keyword&gt;Gene Products, gag/genetics/immunology&lt;/keyword&gt;&lt;keyword&gt;HIV-1/*genetics/immunology&lt;/keyword&gt;&lt;keyword&gt;HLA Antigens/*immunology&lt;/keyword&gt;&lt;keyword&gt;HLA-B Antigens/immunology&lt;/keyword&gt;&lt;keyword&gt;Humans&lt;/keyword&gt;&lt;keyword&gt;Immunity&lt;/keyword&gt;&lt;keyword&gt;Models, Statistical&lt;/keyword&gt;&lt;keyword&gt;*Mutation&lt;/keyword&gt;&lt;keyword&gt;*Selection, Genetic&lt;/keyword&gt;&lt;keyword&gt;T-Lymphocytes, Cytotoxic/immunology&lt;/keyword&gt;&lt;/keywords&gt;&lt;dates&gt;&lt;year&gt;2008&lt;/year&gt;&lt;/dates&gt;&lt;accession-num&gt;18941505&lt;/accession-num&gt;&lt;urls&gt;&lt;related-urls&gt;&lt;url&gt;http://www.ncbi.nlm.nih.gov/entrez/query.fcgi?cmd=Retrieve&amp;amp;db=PubMed&amp;amp;dopt=Citation&amp;amp;list_uids=18941505 &lt;/url&gt;&lt;/related-urls&gt;&lt;/urls&gt;&lt;/record&gt;&lt;/Cite&gt;&lt;/EndNote&gt;</w:instrText>
      </w:r>
      <w:r w:rsidRPr="005711CF">
        <w:rPr>
          <w:lang w:val="en-US"/>
        </w:rPr>
        <w:fldChar w:fldCharType="separate"/>
      </w:r>
      <w:r w:rsidR="00EB790E" w:rsidRPr="005711CF">
        <w:rPr>
          <w:lang w:val="en-US"/>
        </w:rPr>
        <w:t>[2]</w:t>
      </w:r>
      <w:r w:rsidRPr="005711CF">
        <w:rPr>
          <w:lang w:val="en-US"/>
        </w:rPr>
        <w:fldChar w:fldCharType="end"/>
      </w:r>
      <w:r w:rsidRPr="005711CF">
        <w:rPr>
          <w:lang w:val="en-US"/>
        </w:rPr>
        <w:t>. At Hospital Fernández in Buenos Aires, a mean value of 4</w:t>
      </w:r>
      <w:r w:rsidR="00BF00FF" w:rsidRPr="005711CF">
        <w:rPr>
          <w:lang w:val="en-US"/>
        </w:rPr>
        <w:t>.</w:t>
      </w:r>
      <w:r w:rsidRPr="005711CF">
        <w:rPr>
          <w:lang w:val="en-US"/>
        </w:rPr>
        <w:t>021 (SD= 1</w:t>
      </w:r>
      <w:r w:rsidR="00BF00FF" w:rsidRPr="005711CF">
        <w:rPr>
          <w:lang w:val="en-US"/>
        </w:rPr>
        <w:t>.</w:t>
      </w:r>
      <w:r w:rsidRPr="005711CF">
        <w:rPr>
          <w:lang w:val="en-US"/>
        </w:rPr>
        <w:t>581) was observed</w:t>
      </w:r>
      <w:r w:rsidRPr="005711CF">
        <w:rPr>
          <w:lang w:val="en-US"/>
        </w:rPr>
        <w:fldChar w:fldCharType="begin"/>
      </w:r>
      <w:r w:rsidRPr="005711CF">
        <w:rPr>
          <w:lang w:val="en-US"/>
        </w:rPr>
        <w:instrText xml:space="preserve"> ADDIN EN.CITE &lt;EndNote&gt;&lt;Cite&gt;&lt;Author&gt;Ameal&lt;/Author&gt;&lt;Year&gt;2005&lt;/Year&gt;&lt;RecNum&gt;33&lt;/RecNum&gt;&lt;record&gt;&lt;rec-number&gt;33&lt;/rec-number&gt;&lt;ref-type name="Journal Article"&gt;17&lt;/ref-type&gt;&lt;contributors&gt;&lt;authors&gt;&lt;author&gt;Ameal, F.&lt;/author&gt;&lt;author&gt;Pemoff, R.&lt;/author&gt;&lt;author&gt;Cando, O.&lt;/author&gt;&lt;author&gt;Pérez, H.&lt;/author&gt;&lt;author&gt;Cahn, P.&lt;/author&gt;&lt;/authors&gt;&lt;/contributors&gt;&lt;titles&gt;&lt;title&gt;Diez años de testeo para HIV en el Hospital Fernández&lt;/title&gt;&lt;secondary-title&gt;Actualizaciones en SIDA&lt;/secondary-title&gt;&lt;/titles&gt;&lt;periodical&gt;&lt;full-title&gt;Actualizaciones en SIDA&lt;/full-title&gt;&lt;/periodical&gt;&lt;pages&gt;150-156&lt;/pages&gt;&lt;volume&gt;13&lt;/volume&gt;&lt;number&gt;50&lt;/number&gt;&lt;dates&gt;&lt;year&gt;2005&lt;/year&gt;&lt;/dates&gt;&lt;urls&gt;&lt;/urls&gt;&lt;/record&gt;&lt;/Cite&gt;&lt;/EndNote&gt;</w:instrText>
      </w:r>
      <w:r w:rsidRPr="005711CF">
        <w:rPr>
          <w:lang w:val="en-US"/>
        </w:rPr>
        <w:fldChar w:fldCharType="separate"/>
      </w:r>
      <w:r w:rsidR="00EB790E" w:rsidRPr="005711CF">
        <w:rPr>
          <w:lang w:val="en-US"/>
        </w:rPr>
        <w:t>[3]</w:t>
      </w:r>
      <w:r w:rsidRPr="005711CF">
        <w:rPr>
          <w:lang w:val="en-US"/>
        </w:rPr>
        <w:fldChar w:fldCharType="end"/>
      </w:r>
      <w:r w:rsidRPr="005711CF">
        <w:rPr>
          <w:lang w:val="en-US"/>
        </w:rPr>
        <w:t xml:space="preserve"> also in newly-diagnosed individuals. In a recent study performed </w:t>
      </w:r>
      <w:proofErr w:type="gramStart"/>
      <w:r w:rsidRPr="005711CF">
        <w:rPr>
          <w:lang w:val="en-US"/>
        </w:rPr>
        <w:t>including  seven</w:t>
      </w:r>
      <w:proofErr w:type="gramEnd"/>
      <w:r w:rsidRPr="005711CF">
        <w:rPr>
          <w:lang w:val="en-US"/>
        </w:rPr>
        <w:t xml:space="preserve"> cohorts from Latin America and the Caribbean, a mean viral load of 5</w:t>
      </w:r>
      <w:r w:rsidR="00BF00FF" w:rsidRPr="005711CF">
        <w:rPr>
          <w:lang w:val="en-US"/>
        </w:rPr>
        <w:t>.</w:t>
      </w:r>
      <w:r w:rsidRPr="005711CF">
        <w:rPr>
          <w:lang w:val="en-US"/>
        </w:rPr>
        <w:t>0 (4</w:t>
      </w:r>
      <w:r w:rsidR="00BF00FF" w:rsidRPr="005711CF">
        <w:rPr>
          <w:lang w:val="en-US"/>
        </w:rPr>
        <w:t>.</w:t>
      </w:r>
      <w:r w:rsidRPr="005711CF">
        <w:rPr>
          <w:lang w:val="en-US"/>
        </w:rPr>
        <w:t>6 – 5</w:t>
      </w:r>
      <w:r w:rsidR="00BF00FF" w:rsidRPr="005711CF">
        <w:rPr>
          <w:lang w:val="en-US"/>
        </w:rPr>
        <w:t>.</w:t>
      </w:r>
      <w:r w:rsidRPr="005711CF">
        <w:rPr>
          <w:lang w:val="en-US"/>
        </w:rPr>
        <w:t>4) Log</w:t>
      </w:r>
      <w:r w:rsidRPr="005711CF">
        <w:rPr>
          <w:vertAlign w:val="subscript"/>
          <w:lang w:val="en-US"/>
        </w:rPr>
        <w:t>10</w:t>
      </w:r>
      <w:r w:rsidRPr="005711CF">
        <w:rPr>
          <w:lang w:val="en-US"/>
        </w:rPr>
        <w:t>[copies/ml] at initiation of first HAART was observed</w:t>
      </w:r>
      <w:r w:rsidRPr="005711CF">
        <w:rPr>
          <w:lang w:val="en-US"/>
        </w:rPr>
        <w:fldChar w:fldCharType="begin"/>
      </w:r>
      <w:r w:rsidRPr="005711CF">
        <w:rPr>
          <w:lang w:val="en-US"/>
        </w:rPr>
        <w:instrText xml:space="preserve"> ADDIN EN.CITE &lt;EndNote&gt;&lt;Cite&gt;&lt;Author&gt;Tuboi&lt;/Author&gt;&lt;Year&gt;2009&lt;/Year&gt;&lt;RecNum&gt;30&lt;/RecNum&gt;&lt;record&gt;&lt;rec-number&gt;30&lt;/rec-number&gt;&lt;ref-type name="Journal Article"&gt;17&lt;/ref-type&gt;&lt;contributors&gt;&lt;authors&gt;&lt;author&gt;Tuboi, S. H.&lt;/author&gt;&lt;author&gt;Schechter, M.&lt;/author&gt;&lt;author&gt;McGowan, C. C.&lt;/author&gt;&lt;author&gt;Cesar, C.&lt;/author&gt;&lt;author&gt;Krolewiecki, A.&lt;/author&gt;&lt;author&gt;Cahn, P.&lt;/author&gt;&lt;author&gt;Wolff, M.&lt;/author&gt;&lt;author&gt;Pape, J. W.&lt;/author&gt;&lt;author&gt;Padgett, D.&lt;/author&gt;&lt;author&gt;Madero, J. S.&lt;/author&gt;&lt;author&gt;Gotuzzo, E.&lt;/author&gt;&lt;author&gt;Masys, D. R.&lt;/author&gt;&lt;author&gt;Shepherd, B. E.&lt;/author&gt;&lt;/authors&gt;&lt;/contributors&gt;&lt;auth-address&gt;Projeto Praca Onze, Hospital Universitario Clementino Fraga Filho and Universidade Federal do Rio de Janeiro, Rio de Janeiro, Brazil.&lt;/auth-address&gt;&lt;titles&gt;&lt;title&gt;Mortality during the first year of potent antiretroviral therapy in HIV-1-infected patients in 7 sites throughout Latin America and the Caribbean&lt;/title&gt;&lt;secondary-title&gt;J Acquir Immune Defic Syndr&lt;/secondary-title&gt;&lt;/titles&gt;&lt;periodical&gt;&lt;full-title&gt;J Acquir Immune Defic Syndr&lt;/full-title&gt;&lt;/periodical&gt;&lt;pages&gt;615-23&lt;/pages&gt;&lt;volume&gt;51&lt;/volume&gt;&lt;number&gt;5&lt;/number&gt;&lt;keywords&gt;&lt;keyword&gt;Adult&lt;/keyword&gt;&lt;keyword&gt;*Antiretroviral Therapy, Highly Active&lt;/keyword&gt;&lt;keyword&gt;CD4 Lymphocyte Count&lt;/keyword&gt;&lt;keyword&gt;Caribbean Region/epidemiology&lt;/keyword&gt;&lt;keyword&gt;Cohort Studies&lt;/keyword&gt;&lt;keyword&gt;Female&lt;/keyword&gt;&lt;keyword&gt;HIV Infections/*drug therapy/immunology/*mortality&lt;/keyword&gt;&lt;keyword&gt;*Hiv-1&lt;/keyword&gt;&lt;keyword&gt;Humans&lt;/keyword&gt;&lt;keyword&gt;Kaplan-Meiers Estimate&lt;/keyword&gt;&lt;keyword&gt;Latin America/epidemiology&lt;/keyword&gt;&lt;keyword&gt;Male&lt;/keyword&gt;&lt;keyword&gt;Time Factors&lt;/keyword&gt;&lt;/keywords&gt;&lt;dates&gt;&lt;year&gt;2009&lt;/year&gt;&lt;pub-dates&gt;&lt;date&gt;Aug 15&lt;/date&gt;&lt;/pub-dates&gt;&lt;/dates&gt;&lt;accession-num&gt;19430306&lt;/accession-num&gt;&lt;urls&gt;&lt;related-urls&gt;&lt;url&gt;http://www.ncbi.nlm.nih.gov/entrez/query.fcgi?cmd=Retrieve&amp;amp;db=PubMed&amp;amp;dopt=Citation&amp;amp;list_uids=19430306 &lt;/url&gt;&lt;/related-urls&gt;&lt;/urls&gt;&lt;/record&gt;&lt;/Cite&gt;&lt;/EndNote&gt;</w:instrText>
      </w:r>
      <w:r w:rsidRPr="005711CF">
        <w:rPr>
          <w:lang w:val="en-US"/>
        </w:rPr>
        <w:fldChar w:fldCharType="separate"/>
      </w:r>
      <w:r w:rsidR="00EB790E" w:rsidRPr="005711CF">
        <w:rPr>
          <w:lang w:val="en-US"/>
        </w:rPr>
        <w:t>[4]</w:t>
      </w:r>
      <w:r w:rsidRPr="005711CF">
        <w:rPr>
          <w:lang w:val="en-US"/>
        </w:rPr>
        <w:fldChar w:fldCharType="end"/>
      </w:r>
      <w:r w:rsidRPr="005711CF">
        <w:rPr>
          <w:lang w:val="en-US"/>
        </w:rPr>
        <w:t>. For the MACS cohort, a mean and relatively stable viral load of 4</w:t>
      </w:r>
      <w:r w:rsidR="00BF00FF" w:rsidRPr="005711CF">
        <w:rPr>
          <w:lang w:val="en-US"/>
        </w:rPr>
        <w:t>.</w:t>
      </w:r>
      <w:r w:rsidRPr="005711CF">
        <w:rPr>
          <w:lang w:val="en-US"/>
        </w:rPr>
        <w:t xml:space="preserve">1 </w:t>
      </w:r>
      <w:proofErr w:type="gramStart"/>
      <w:r w:rsidRPr="005711CF">
        <w:rPr>
          <w:lang w:val="en-US"/>
        </w:rPr>
        <w:t>Log</w:t>
      </w:r>
      <w:r w:rsidRPr="005711CF">
        <w:rPr>
          <w:vertAlign w:val="subscript"/>
          <w:lang w:val="en-US"/>
        </w:rPr>
        <w:t>10</w:t>
      </w:r>
      <w:r w:rsidRPr="005711CF">
        <w:rPr>
          <w:lang w:val="en-US"/>
        </w:rPr>
        <w:t>[</w:t>
      </w:r>
      <w:proofErr w:type="gramEnd"/>
      <w:r w:rsidRPr="005711CF">
        <w:rPr>
          <w:lang w:val="en-US"/>
        </w:rPr>
        <w:t xml:space="preserve">copies/ml] was reported during the first three years after </w:t>
      </w:r>
      <w:proofErr w:type="spellStart"/>
      <w:r w:rsidRPr="005711CF">
        <w:rPr>
          <w:lang w:val="en-US"/>
        </w:rPr>
        <w:t>seroconvertion</w:t>
      </w:r>
      <w:proofErr w:type="spellEnd"/>
      <w:r w:rsidRPr="005711CF">
        <w:rPr>
          <w:lang w:val="en-US"/>
        </w:rPr>
        <w:fldChar w:fldCharType="begin"/>
      </w:r>
      <w:r w:rsidRPr="005711CF">
        <w:rPr>
          <w:lang w:val="en-US"/>
        </w:rPr>
        <w:instrText xml:space="preserve"> ADDIN EN.CITE &lt;EndNote&gt;&lt;Cite&gt;&lt;Author&gt;Lyles&lt;/Author&gt;&lt;Year&gt;2000&lt;/Year&gt;&lt;RecNum&gt;36&lt;/RecNum&gt;&lt;record&gt;&lt;rec-number&gt;36&lt;/rec-number&gt;&lt;ref-type name="Journal Article"&gt;17&lt;/ref-type&gt;&lt;contributors&gt;&lt;authors&gt;&lt;author&gt;Lyles, R. H.&lt;/author&gt;&lt;author&gt;Munoz, A.&lt;/author&gt;&lt;author&gt;Yamashita, T. E.&lt;/author&gt;&lt;author&gt;Bazmi, H.&lt;/author&gt;&lt;author&gt;Detels, R.&lt;/author&gt;&lt;author&gt;Rinaldo, C. R.&lt;/author&gt;&lt;author&gt;Margolick, J. B.&lt;/author&gt;&lt;author&gt;Phair, J. P.&lt;/author&gt;&lt;author&gt;Mellors, J. W.&lt;/author&gt;&lt;/authors&gt;&lt;/contributors&gt;&lt;auth-address&gt;Department of Epidemiology, Johns Hopkins School of Hygiene and Public Health, Baltimore, MD, USA.&lt;/auth-address&gt;&lt;titles&gt;&lt;title&gt;Natural history of human immunodeficiency virus type 1 viremia after seroconversion and proximal to AIDS in a large cohort of homosexual men. Multicenter AIDS Cohort Study&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872-80&lt;/pages&gt;&lt;volume&gt;181&lt;/volume&gt;&lt;number&gt;3&lt;/number&gt;&lt;keywords&gt;&lt;keyword&gt;Acquired Immunodeficiency Syndrome/immunology/*virology&lt;/keyword&gt;&lt;keyword&gt;Adolescent&lt;/keyword&gt;&lt;keyword&gt;Adult&lt;/keyword&gt;&lt;keyword&gt;CD4 Lymphocyte Count&lt;/keyword&gt;&lt;keyword&gt;HIV-1/*isolation &amp;amp; purification&lt;/keyword&gt;&lt;keyword&gt;*Homosexuality, Male&lt;/keyword&gt;&lt;keyword&gt;Humans&lt;/keyword&gt;&lt;keyword&gt;Male&lt;/keyword&gt;&lt;keyword&gt;Middle Aged&lt;/keyword&gt;&lt;keyword&gt;Prognosis&lt;/keyword&gt;&lt;keyword&gt;RNA, Viral/blood&lt;/keyword&gt;&lt;keyword&gt;Viremia/immunology/*virology&lt;/keyword&gt;&lt;/keywords&gt;&lt;dates&gt;&lt;year&gt;2000&lt;/year&gt;&lt;pub-dates&gt;&lt;date&gt;Mar&lt;/date&gt;&lt;/pub-dates&gt;&lt;/dates&gt;&lt;isbn&gt;0022-1899 (Print)&amp;#xD;0022-1899 (Linking)&lt;/isbn&gt;&lt;accession-num&gt;10720507&lt;/accession-num&gt;&lt;urls&gt;&lt;related-urls&gt;&lt;url&gt;http://www.ncbi.nlm.nih.gov/entrez/query.fcgi?cmd=Retrieve&amp;amp;db=PubMed&amp;amp;dopt=Citation&amp;amp;list_uids=10720507 &lt;/url&gt;&lt;/related-urls&gt;&lt;/urls&gt;&lt;language&gt;eng&lt;/language&gt;&lt;/record&gt;&lt;/Cite&gt;&lt;/EndNote&gt;</w:instrText>
      </w:r>
      <w:r w:rsidRPr="005711CF">
        <w:rPr>
          <w:lang w:val="en-US"/>
        </w:rPr>
        <w:fldChar w:fldCharType="separate"/>
      </w:r>
      <w:r w:rsidR="00EB790E" w:rsidRPr="005711CF">
        <w:rPr>
          <w:lang w:val="en-US"/>
        </w:rPr>
        <w:t>[5]</w:t>
      </w:r>
      <w:r w:rsidRPr="005711CF">
        <w:rPr>
          <w:lang w:val="en-US"/>
        </w:rPr>
        <w:fldChar w:fldCharType="end"/>
      </w:r>
      <w:r w:rsidRPr="005711CF">
        <w:rPr>
          <w:lang w:val="en-US"/>
        </w:rPr>
        <w:t>. In the present study a value of 4</w:t>
      </w:r>
      <w:r w:rsidR="00BF00FF" w:rsidRPr="005711CF">
        <w:rPr>
          <w:lang w:val="en-US"/>
        </w:rPr>
        <w:t>.</w:t>
      </w:r>
      <w:r w:rsidRPr="005711CF">
        <w:rPr>
          <w:lang w:val="en-US"/>
        </w:rPr>
        <w:t>6 (3</w:t>
      </w:r>
      <w:r w:rsidR="00BF00FF" w:rsidRPr="005711CF">
        <w:rPr>
          <w:lang w:val="en-US"/>
        </w:rPr>
        <w:t>.</w:t>
      </w:r>
      <w:r w:rsidRPr="005711CF">
        <w:rPr>
          <w:lang w:val="en-US"/>
        </w:rPr>
        <w:t>6-5</w:t>
      </w:r>
      <w:r w:rsidR="00BF00FF" w:rsidRPr="005711CF">
        <w:rPr>
          <w:lang w:val="en-US"/>
        </w:rPr>
        <w:t>.</w:t>
      </w:r>
      <w:r w:rsidRPr="005711CF">
        <w:rPr>
          <w:lang w:val="en-US"/>
        </w:rPr>
        <w:t xml:space="preserve">6) </w:t>
      </w:r>
      <w:proofErr w:type="gramStart"/>
      <w:r w:rsidRPr="005711CF">
        <w:rPr>
          <w:lang w:val="en-US"/>
        </w:rPr>
        <w:t>Log</w:t>
      </w:r>
      <w:r w:rsidRPr="005711CF">
        <w:rPr>
          <w:vertAlign w:val="subscript"/>
          <w:lang w:val="en-US"/>
        </w:rPr>
        <w:t>10</w:t>
      </w:r>
      <w:r w:rsidRPr="005711CF">
        <w:rPr>
          <w:lang w:val="en-US"/>
        </w:rPr>
        <w:t>[</w:t>
      </w:r>
      <w:proofErr w:type="gramEnd"/>
      <w:r w:rsidRPr="005711CF">
        <w:rPr>
          <w:lang w:val="en-US"/>
        </w:rPr>
        <w:t>copies/ml] was used and considered constant until initiation of HAART.</w:t>
      </w:r>
    </w:p>
    <w:p w14:paraId="0D08B94C" w14:textId="77777777" w:rsidR="00D1377A" w:rsidRPr="005711CF" w:rsidRDefault="00D1377A" w:rsidP="00ED34FA">
      <w:pPr>
        <w:spacing w:after="0" w:line="480" w:lineRule="auto"/>
        <w:jc w:val="both"/>
        <w:rPr>
          <w:lang w:val="en-US"/>
        </w:rPr>
      </w:pPr>
      <w:r w:rsidRPr="005711CF">
        <w:rPr>
          <w:lang w:val="en-US"/>
        </w:rPr>
        <w:t xml:space="preserve">In regards to the response to HAART, </w:t>
      </w:r>
      <w:r w:rsidR="00BF00FF" w:rsidRPr="005711CF">
        <w:rPr>
          <w:lang w:val="en-US"/>
        </w:rPr>
        <w:t>variations in</w:t>
      </w:r>
      <w:r w:rsidRPr="005711CF">
        <w:rPr>
          <w:lang w:val="en-US"/>
        </w:rPr>
        <w:t xml:space="preserve"> CD4 count and viral load </w:t>
      </w:r>
      <w:r w:rsidR="00BF00FF" w:rsidRPr="005711CF">
        <w:rPr>
          <w:lang w:val="en-US"/>
        </w:rPr>
        <w:t>as well as</w:t>
      </w:r>
      <w:r w:rsidRPr="005711CF">
        <w:rPr>
          <w:lang w:val="en-US"/>
        </w:rPr>
        <w:t xml:space="preserve"> the frequency of discordant responses were modeled according to rates described previously for the ART-LINC cohort </w:t>
      </w:r>
      <w:r w:rsidRPr="005711CF">
        <w:rPr>
          <w:lang w:val="en-US"/>
        </w:rPr>
        <w:fldChar w:fldCharType="begin"/>
      </w:r>
      <w:r w:rsidRPr="005711CF">
        <w:rPr>
          <w:lang w:val="en-US"/>
        </w:rPr>
        <w:instrText xml:space="preserve"> ADDIN EN.CITE &lt;EndNote&gt;&lt;Cite&gt;&lt;Author&gt;Tuboi&lt;/Author&gt;&lt;Year&gt;2007&lt;/Year&gt;&lt;RecNum&gt;25&lt;/RecNum&gt;&lt;record&gt;&lt;rec-number&gt;25&lt;/rec-number&gt;&lt;ref-type name="Journal Article"&gt;17&lt;/ref-type&gt;&lt;contributors&gt;&lt;authors&gt;&lt;author&gt;Tuboi, S. H.&lt;/author&gt;&lt;author&gt;Brinkhof, M. W.&lt;/author&gt;&lt;author&gt;Egger, M.&lt;/author&gt;&lt;author&gt;Stone, R. A.&lt;/author&gt;&lt;author&gt;Braitstein, P.&lt;/author&gt;&lt;author&gt;Nash, D.&lt;/author&gt;&lt;author&gt;Sprinz, E.&lt;/author&gt;&lt;author&gt;Dabis, F.&lt;/author&gt;&lt;author&gt;Harrison, L. H.&lt;/author&gt;&lt;author&gt;Schechter, M.&lt;/author&gt;&lt;/authors&gt;&lt;/contributors&gt;&lt;auth-address&gt;Infectious Diseases Epidemiology Research Unit, Graduate School of Public Health and School of Medicine, University of Pittsburgh, Pittsburgh, PA, USA.&lt;/auth-address&gt;&lt;titles&gt;&lt;title&gt;Discordant responses to potent antiretroviral treatment in previously naive HIV-1-infected adults initiating treatment in resource-constrained countries: the antiretroviral therapy in low-income countries (ART-LINC) collaboration&lt;/title&gt;&lt;secondary-title&gt;J Acquir Immune Defic Syndr&lt;/secondary-title&gt;&lt;/titles&gt;&lt;periodical&gt;&lt;full-title&gt;J Acquir Immune Defic Syndr&lt;/full-title&gt;&lt;/periodical&gt;&lt;pages&gt;52-9&lt;/pages&gt;&lt;volume&gt;45&lt;/volume&gt;&lt;number&gt;1&lt;/number&gt;&lt;keywords&gt;&lt;keyword&gt;Adult&lt;/keyword&gt;&lt;keyword&gt;Africa&lt;/keyword&gt;&lt;keyword&gt;Anti-HIV Agents/*therapeutic use&lt;/keyword&gt;&lt;keyword&gt;Antiretroviral Therapy, Highly Active/*methods&lt;/keyword&gt;&lt;keyword&gt;Asia&lt;/keyword&gt;&lt;keyword&gt;CD4 Lymphocyte Count&lt;/keyword&gt;&lt;keyword&gt;*Developing Countries&lt;/keyword&gt;&lt;keyword&gt;Female&lt;/keyword&gt;&lt;keyword&gt;HIV Infections/*drug therapy/immunology/virology&lt;/keyword&gt;&lt;keyword&gt;HIV-1/*drug effects/genetics/physiology&lt;/keyword&gt;&lt;keyword&gt;Humans&lt;/keyword&gt;&lt;keyword&gt;Latin America&lt;/keyword&gt;&lt;keyword&gt;Logistic Models&lt;/keyword&gt;&lt;keyword&gt;Male&lt;/keyword&gt;&lt;keyword&gt;Population Surveillance&lt;/keyword&gt;&lt;keyword&gt;Risk Factors&lt;/keyword&gt;&lt;keyword&gt;Time Factors&lt;/keyword&gt;&lt;keyword&gt;Treatment Outcome&lt;/keyword&gt;&lt;keyword&gt;Viral Load/statistics &amp;amp; numerical data&lt;/keyword&gt;&lt;keyword&gt;Viremia&lt;/keyword&gt;&lt;keyword&gt;Virus Replication&lt;/keyword&gt;&lt;/keywords&gt;&lt;dates&gt;&lt;year&gt;2007&lt;/year&gt;&lt;pub-dates&gt;&lt;date&gt;May 1&lt;/date&gt;&lt;/pub-dates&gt;&lt;/dates&gt;&lt;accession-num&gt;17460471&lt;/accession-num&gt;&lt;urls&gt;&lt;related-urls&gt;&lt;url&gt;http://www.ncbi.nlm.nih.gov/entrez/query.fcgi?cmd=Retrieve&amp;amp;db=PubMed&amp;amp;dopt=Citation&amp;amp;list_uids=17460471 &lt;/url&gt;&lt;/related-urls&gt;&lt;/urls&gt;&lt;/record&gt;&lt;/Cite&gt;&lt;/EndNote&gt;</w:instrText>
      </w:r>
      <w:r w:rsidRPr="005711CF">
        <w:rPr>
          <w:lang w:val="en-US"/>
        </w:rPr>
        <w:fldChar w:fldCharType="separate"/>
      </w:r>
      <w:r w:rsidR="00EB790E" w:rsidRPr="005711CF">
        <w:rPr>
          <w:lang w:val="en-US"/>
        </w:rPr>
        <w:t>[6]</w:t>
      </w:r>
      <w:r w:rsidRPr="005711CF">
        <w:rPr>
          <w:lang w:val="en-US"/>
        </w:rPr>
        <w:fldChar w:fldCharType="end"/>
      </w:r>
      <w:r w:rsidRPr="005711CF">
        <w:rPr>
          <w:lang w:val="en-US"/>
        </w:rPr>
        <w:t xml:space="preserve">. This is a cohort of </w:t>
      </w:r>
      <w:r w:rsidR="00BF00FF" w:rsidRPr="005711CF">
        <w:rPr>
          <w:lang w:val="en-US"/>
        </w:rPr>
        <w:t xml:space="preserve">patients from </w:t>
      </w:r>
      <w:r w:rsidRPr="005711CF">
        <w:rPr>
          <w:lang w:val="en-US"/>
        </w:rPr>
        <w:t xml:space="preserve">low-income </w:t>
      </w:r>
      <w:r w:rsidR="00BF00FF" w:rsidRPr="005711CF">
        <w:rPr>
          <w:lang w:val="en-US"/>
        </w:rPr>
        <w:t>settings</w:t>
      </w:r>
      <w:r w:rsidRPr="005711CF">
        <w:rPr>
          <w:lang w:val="en-US"/>
        </w:rPr>
        <w:t xml:space="preserve"> with a median age of 35 years, median baseline CD4 cell count of 137</w:t>
      </w:r>
      <w:r w:rsidR="00BF00FF" w:rsidRPr="005711CF">
        <w:rPr>
          <w:lang w:val="en-US"/>
        </w:rPr>
        <w:t xml:space="preserve"> cells per microliter</w:t>
      </w:r>
      <w:r w:rsidRPr="005711CF">
        <w:rPr>
          <w:lang w:val="en-US"/>
        </w:rPr>
        <w:t xml:space="preserve"> and </w:t>
      </w:r>
      <w:r w:rsidR="00BF00FF" w:rsidRPr="005711CF">
        <w:rPr>
          <w:lang w:val="en-US"/>
        </w:rPr>
        <w:t xml:space="preserve">viral load of </w:t>
      </w:r>
      <w:r w:rsidRPr="005711CF">
        <w:rPr>
          <w:lang w:val="en-US"/>
        </w:rPr>
        <w:t>5</w:t>
      </w:r>
      <w:r w:rsidR="00BF00FF" w:rsidRPr="005711CF">
        <w:rPr>
          <w:lang w:val="en-US"/>
        </w:rPr>
        <w:t>.</w:t>
      </w:r>
      <w:r w:rsidRPr="005711CF">
        <w:rPr>
          <w:lang w:val="en-US"/>
        </w:rPr>
        <w:t>1</w:t>
      </w:r>
      <w:r w:rsidR="00BF00FF" w:rsidRPr="005711CF">
        <w:rPr>
          <w:lang w:val="en-US"/>
        </w:rPr>
        <w:t xml:space="preserve"> </w:t>
      </w:r>
      <w:proofErr w:type="gramStart"/>
      <w:r w:rsidR="00BF00FF" w:rsidRPr="005711CF">
        <w:rPr>
          <w:lang w:val="en-US"/>
        </w:rPr>
        <w:t>Log</w:t>
      </w:r>
      <w:r w:rsidR="00BF00FF" w:rsidRPr="005711CF">
        <w:rPr>
          <w:vertAlign w:val="subscript"/>
          <w:lang w:val="en-US"/>
        </w:rPr>
        <w:t>10</w:t>
      </w:r>
      <w:r w:rsidR="00BF00FF" w:rsidRPr="005711CF">
        <w:rPr>
          <w:lang w:val="en-US"/>
        </w:rPr>
        <w:t>[</w:t>
      </w:r>
      <w:proofErr w:type="gramEnd"/>
      <w:r w:rsidR="00BF00FF" w:rsidRPr="005711CF">
        <w:rPr>
          <w:lang w:val="en-US"/>
        </w:rPr>
        <w:t xml:space="preserve">copies/ml] </w:t>
      </w:r>
      <w:r w:rsidRPr="005711CF">
        <w:rPr>
          <w:lang w:val="en-US"/>
        </w:rPr>
        <w:t xml:space="preserve"> at </w:t>
      </w:r>
      <w:r w:rsidR="00BF00FF" w:rsidRPr="005711CF">
        <w:rPr>
          <w:lang w:val="en-US"/>
        </w:rPr>
        <w:t xml:space="preserve">initiation of </w:t>
      </w:r>
      <w:r w:rsidRPr="005711CF">
        <w:rPr>
          <w:lang w:val="en-US"/>
        </w:rPr>
        <w:t>HAART.</w:t>
      </w:r>
    </w:p>
    <w:p w14:paraId="22B94E69" w14:textId="77777777" w:rsidR="00D1377A" w:rsidRPr="005711CF" w:rsidRDefault="00D1377A" w:rsidP="00ED34FA">
      <w:pPr>
        <w:spacing w:after="0" w:line="480" w:lineRule="auto"/>
        <w:jc w:val="both"/>
        <w:rPr>
          <w:lang w:val="en-US"/>
        </w:rPr>
      </w:pPr>
      <w:r w:rsidRPr="005711CF">
        <w:rPr>
          <w:lang w:val="en-US"/>
        </w:rPr>
        <w:lastRenderedPageBreak/>
        <w:t xml:space="preserve">The recovering </w:t>
      </w:r>
      <w:r w:rsidR="00581C30" w:rsidRPr="005711CF">
        <w:rPr>
          <w:lang w:val="en-US"/>
        </w:rPr>
        <w:t xml:space="preserve">of the </w:t>
      </w:r>
      <w:r w:rsidRPr="005711CF">
        <w:rPr>
          <w:lang w:val="en-US"/>
        </w:rPr>
        <w:t>CD4 count a</w:t>
      </w:r>
      <w:r w:rsidR="00581C30" w:rsidRPr="005711CF">
        <w:rPr>
          <w:lang w:val="en-US"/>
        </w:rPr>
        <w:t xml:space="preserve">fter successful HAART </w:t>
      </w:r>
      <w:r w:rsidRPr="005711CF">
        <w:rPr>
          <w:lang w:val="en-US"/>
        </w:rPr>
        <w:t xml:space="preserve">was modeled according to </w:t>
      </w:r>
      <w:proofErr w:type="spellStart"/>
      <w:r w:rsidRPr="005711CF">
        <w:rPr>
          <w:lang w:val="en-US"/>
        </w:rPr>
        <w:t>Mocroft</w:t>
      </w:r>
      <w:proofErr w:type="spellEnd"/>
      <w:r w:rsidRPr="005711CF">
        <w:rPr>
          <w:lang w:val="en-US"/>
        </w:rPr>
        <w:t xml:space="preserve"> et al </w:t>
      </w:r>
      <w:r w:rsidRPr="005711CF">
        <w:rPr>
          <w:lang w:val="en-US"/>
        </w:rPr>
        <w:fldChar w:fldCharType="begin"/>
      </w:r>
      <w:r w:rsidR="005542AF" w:rsidRPr="005711CF">
        <w:rPr>
          <w:lang w:val="en-US"/>
        </w:rPr>
        <w:instrText xml:space="preserve"> ADDIN EN.CITE &lt;EndNote&gt;&lt;Cite&gt;&lt;Author&gt;Mocroft&lt;/Author&gt;&lt;Year&gt;2007&lt;/Year&gt;&lt;RecNum&gt;1&lt;/RecNum&gt;&lt;record&gt;&lt;rec-number&gt;1&lt;/rec-number&gt;&lt;ref-type name="Journal Article"&gt;17&lt;/ref-type&gt;&lt;contributors&gt;&lt;authors&gt;&lt;author&gt;Mocroft, A.&lt;/author&gt;&lt;author&gt;Phillips, A. N.&lt;/author&gt;&lt;author&gt;Gatell, J.&lt;/author&gt;&lt;author&gt;Ledergerber, B.&lt;/author&gt;&lt;author&gt;Fisher, M.&lt;/author&gt;&lt;author&gt;Clumeck, N.&lt;/author&gt;&lt;author&gt;Losso, M.&lt;/author&gt;&lt;author&gt;Lazzarin, A.&lt;/author&gt;&lt;author&gt;Fatkenheuer, G.&lt;/author&gt;&lt;author&gt;Lundgren, J. D.&lt;/author&gt;&lt;/authors&gt;&lt;/contributors&gt;&lt;auth-address&gt;Royal Free and University College Medical School, London, UK. a.mocroft@pcps.ucl.ac.uk&lt;/auth-address&gt;&lt;titles&gt;&lt;title&gt;Normalisation of CD4 counts in patients with HIV-1 infection and maximum virological suppression who are taking combination antiretroviral therapy: an observational cohort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407-13&lt;/pages&gt;&lt;volume&gt;370&lt;/volume&gt;&lt;number&gt;9585&lt;/number&gt;&lt;keywords&gt;&lt;keyword&gt;Adult&lt;/keyword&gt;&lt;keyword&gt;Anti-Retroviral Agents/*therapeutic use&lt;/keyword&gt;&lt;keyword&gt;*CD4 Lymphocyte Count&lt;/keyword&gt;&lt;keyword&gt;Cohort Studies&lt;/keyword&gt;&lt;keyword&gt;Female&lt;/keyword&gt;&lt;keyword&gt;HIV Infections/blood/*drug therapy/virology&lt;/keyword&gt;&lt;keyword&gt;HIV Protease Inhibitors/*therapeutic use&lt;/keyword&gt;&lt;keyword&gt;*Hiv-1&lt;/keyword&gt;&lt;keyword&gt;Humans&lt;/keyword&gt;&lt;keyword&gt;Male&lt;/keyword&gt;&lt;keyword&gt;Multicenter Studies as Topic&lt;/keyword&gt;&lt;keyword&gt;Viral Load&lt;/keyword&gt;&lt;/keywords&gt;&lt;dates&gt;&lt;year&gt;2007&lt;/year&gt;&lt;pub-dates&gt;&lt;date&gt;Aug 4&lt;/date&gt;&lt;/pub-dates&gt;&lt;/dates&gt;&lt;isbn&gt;1474-547X (Electronic)&amp;#xD;0140-6736 (Linking)&lt;/isbn&gt;&lt;accession-num&gt;17659333&lt;/accession-num&gt;&lt;urls&gt;&lt;related-urls&gt;&lt;url&gt;http://www.ncbi.nlm.nih.gov/entrez/query.fcgi?cmd=Retrieve&amp;amp;db=PubMed&amp;amp;dopt=Citation&amp;amp;list_uids=17659333 &lt;/url&gt;&lt;/related-urls&gt;&lt;/urls&gt;&lt;language&gt;eng&lt;/language&gt;&lt;/record&gt;&lt;/Cite&gt;&lt;/EndNote&gt;</w:instrText>
      </w:r>
      <w:r w:rsidRPr="005711CF">
        <w:rPr>
          <w:lang w:val="en-US"/>
        </w:rPr>
        <w:fldChar w:fldCharType="separate"/>
      </w:r>
      <w:r w:rsidR="00EB790E" w:rsidRPr="005711CF">
        <w:rPr>
          <w:lang w:val="en-US"/>
        </w:rPr>
        <w:t>[7]</w:t>
      </w:r>
      <w:r w:rsidRPr="005711CF">
        <w:rPr>
          <w:lang w:val="en-US"/>
        </w:rPr>
        <w:fldChar w:fldCharType="end"/>
      </w:r>
      <w:r w:rsidRPr="005711CF">
        <w:rPr>
          <w:lang w:val="en-US"/>
        </w:rPr>
        <w:t xml:space="preserve">. The model was developed in order to allow an increment </w:t>
      </w:r>
      <w:r w:rsidR="00581C30" w:rsidRPr="005711CF">
        <w:rPr>
          <w:lang w:val="en-US"/>
        </w:rPr>
        <w:t>in</w:t>
      </w:r>
      <w:r w:rsidRPr="005711CF">
        <w:rPr>
          <w:lang w:val="en-US"/>
        </w:rPr>
        <w:t xml:space="preserve"> 60 CD4 cells per year as observed in the EUROSIDA cohort with the </w:t>
      </w:r>
      <w:r w:rsidR="00581C30" w:rsidRPr="005711CF">
        <w:rPr>
          <w:lang w:val="en-US"/>
        </w:rPr>
        <w:t>restriction</w:t>
      </w:r>
      <w:r w:rsidRPr="005711CF">
        <w:rPr>
          <w:lang w:val="en-US"/>
        </w:rPr>
        <w:t xml:space="preserve"> that the CD4 count cannot exceed the value corresponding to the uninfected state.</w:t>
      </w:r>
    </w:p>
    <w:p w14:paraId="3A01D5A8" w14:textId="77777777" w:rsidR="00D1377A" w:rsidRPr="005711CF" w:rsidRDefault="00D1377A" w:rsidP="00ED34FA">
      <w:pPr>
        <w:spacing w:after="0" w:line="480" w:lineRule="auto"/>
        <w:jc w:val="both"/>
        <w:rPr>
          <w:lang w:val="en-US"/>
        </w:rPr>
      </w:pPr>
      <w:r w:rsidRPr="005711CF">
        <w:rPr>
          <w:lang w:val="en-US"/>
        </w:rPr>
        <w:t xml:space="preserve">After therapy failure, the viral load at rebound was modeled according to Le </w:t>
      </w:r>
      <w:proofErr w:type="spellStart"/>
      <w:r w:rsidRPr="005711CF">
        <w:rPr>
          <w:lang w:val="en-US"/>
        </w:rPr>
        <w:t>Moing</w:t>
      </w:r>
      <w:proofErr w:type="spellEnd"/>
      <w:r w:rsidR="0090121D" w:rsidRPr="005711CF">
        <w:rPr>
          <w:lang w:val="en-US"/>
        </w:rPr>
        <w:t xml:space="preserve"> </w:t>
      </w:r>
      <w:r w:rsidR="0090121D" w:rsidRPr="005711CF">
        <w:rPr>
          <w:i/>
          <w:lang w:val="en-US"/>
        </w:rPr>
        <w:t>et al</w:t>
      </w:r>
      <w:r w:rsidRPr="005711CF">
        <w:rPr>
          <w:lang w:val="en-US"/>
        </w:rPr>
        <w:t xml:space="preserve"> </w:t>
      </w:r>
      <w:r w:rsidRPr="005711CF">
        <w:rPr>
          <w:lang w:val="en-US"/>
        </w:rPr>
        <w:fldChar w:fldCharType="begin"/>
      </w:r>
      <w:r w:rsidRPr="005711CF">
        <w:rPr>
          <w:lang w:val="en-US"/>
        </w:rPr>
        <w:instrText xml:space="preserve"> ADDIN EN.CITE &lt;EndNote&gt;&lt;Cite&gt;&lt;Author&gt;Le Moing&lt;/Author&gt;&lt;Year&gt;2002&lt;/Year&gt;&lt;RecNum&gt;26&lt;/RecNum&gt;&lt;record&gt;&lt;rec-number&gt;26&lt;/rec-number&gt;&lt;ref-type name="Journal Article"&gt;17&lt;/ref-type&gt;&lt;contributors&gt;&lt;authors&gt;&lt;author&gt;Le Moing, V.&lt;/author&gt;&lt;author&gt;Chene, G.&lt;/author&gt;&lt;author&gt;Carrieri, M. P.&lt;/author&gt;&lt;author&gt;Alioum, A.&lt;/author&gt;&lt;author&gt;Brun-Vezinet, F.&lt;/author&gt;&lt;author&gt;Piroth, L.&lt;/author&gt;&lt;author&gt;Cassuto, J. P.&lt;/author&gt;&lt;author&gt;Moatti, J. P.&lt;/author&gt;&lt;author&gt;Raffi, F.&lt;/author&gt;&lt;author&gt;Leport, C.&lt;/author&gt;&lt;/authors&gt;&lt;/contributors&gt;&lt;auth-address&gt;Service des Maladies Infectieuses et Tropicales, Hopital Bichat-Claude Bernard, Paris, France.&lt;/auth-address&gt;&lt;titles&gt;&lt;title&gt;Predictors of virological rebound in HIV-1-infected patients initiating a protease inhibitor-containing regimen&lt;/title&gt;&lt;secondary-title&gt;Aids&lt;/secondary-title&gt;&lt;/titles&gt;&lt;periodical&gt;&lt;full-title&gt;Aids&lt;/full-title&gt;&lt;/periodical&gt;&lt;pages&gt;21-9&lt;/pages&gt;&lt;volume&gt;16&lt;/volume&gt;&lt;number&gt;1&lt;/number&gt;&lt;keywords&gt;&lt;keyword&gt;Adult&lt;/keyword&gt;&lt;keyword&gt;Anti-HIV Agents/*therapeutic use&lt;/keyword&gt;&lt;keyword&gt;Cohort Studies&lt;/keyword&gt;&lt;keyword&gt;Drug Therapy, Combination&lt;/keyword&gt;&lt;keyword&gt;Female&lt;/keyword&gt;&lt;keyword&gt;HIV Infections/*drug therapy/virology&lt;/keyword&gt;&lt;keyword&gt;HIV Protease Inhibitors/*therapeutic use&lt;/keyword&gt;&lt;keyword&gt;HIV-1/*physiology&lt;/keyword&gt;&lt;keyword&gt;Humans&lt;/keyword&gt;&lt;keyword&gt;Male&lt;/keyword&gt;&lt;keyword&gt;Patient Compliance&lt;/keyword&gt;&lt;keyword&gt;Predictive Value of Tests&lt;/keyword&gt;&lt;keyword&gt;Questionnaires&lt;/keyword&gt;&lt;keyword&gt;RNA, Viral/blood&lt;/keyword&gt;&lt;keyword&gt;Reverse Transcriptase Inhibitors/*therapeutic use&lt;/keyword&gt;&lt;keyword&gt;*Viral Load&lt;/keyword&gt;&lt;/keywords&gt;&lt;dates&gt;&lt;year&gt;2002&lt;/year&gt;&lt;pub-dates&gt;&lt;date&gt;Jan 4&lt;/date&gt;&lt;/pub-dates&gt;&lt;/dates&gt;&lt;accession-num&gt;11741159&lt;/accession-num&gt;&lt;urls&gt;&lt;related-urls&gt;&lt;url&gt;http://www.ncbi.nlm.nih.gov/entrez/query.fcgi?cmd=Retrieve&amp;amp;db=PubMed&amp;amp;dopt=Citation&amp;amp;list_uids=11741159 &lt;/url&gt;&lt;/related-urls&gt;&lt;/urls&gt;&lt;/record&gt;&lt;/Cite&gt;&lt;/EndNote&gt;</w:instrText>
      </w:r>
      <w:r w:rsidRPr="005711CF">
        <w:rPr>
          <w:lang w:val="en-US"/>
        </w:rPr>
        <w:fldChar w:fldCharType="separate"/>
      </w:r>
      <w:r w:rsidR="00EB790E" w:rsidRPr="005711CF">
        <w:rPr>
          <w:lang w:val="en-US"/>
        </w:rPr>
        <w:t>[8]</w:t>
      </w:r>
      <w:r w:rsidRPr="005711CF">
        <w:rPr>
          <w:lang w:val="en-US"/>
        </w:rPr>
        <w:fldChar w:fldCharType="end"/>
      </w:r>
      <w:r w:rsidRPr="005711CF">
        <w:rPr>
          <w:lang w:val="en-US"/>
        </w:rPr>
        <w:t xml:space="preserve"> and </w:t>
      </w:r>
      <w:proofErr w:type="spellStart"/>
      <w:r w:rsidRPr="005711CF">
        <w:rPr>
          <w:lang w:val="en-US"/>
        </w:rPr>
        <w:t>Deeks</w:t>
      </w:r>
      <w:proofErr w:type="spellEnd"/>
      <w:r w:rsidR="0090121D" w:rsidRPr="005711CF">
        <w:rPr>
          <w:lang w:val="en-US"/>
        </w:rPr>
        <w:t xml:space="preserve"> </w:t>
      </w:r>
      <w:r w:rsidR="0090121D" w:rsidRPr="005711CF">
        <w:rPr>
          <w:i/>
          <w:lang w:val="en-US"/>
        </w:rPr>
        <w:t>et al</w:t>
      </w:r>
      <w:r w:rsidRPr="005711CF">
        <w:rPr>
          <w:lang w:val="en-US"/>
        </w:rPr>
        <w:t xml:space="preserve"> </w:t>
      </w:r>
      <w:r w:rsidRPr="005711CF">
        <w:rPr>
          <w:lang w:val="en-US"/>
        </w:rPr>
        <w:fldChar w:fldCharType="begin"/>
      </w:r>
      <w:r w:rsidRPr="005711CF">
        <w:rPr>
          <w:lang w:val="en-US"/>
        </w:rPr>
        <w:instrText xml:space="preserve"> ADDIN EN.CITE &lt;EndNote&gt;&lt;Cite&gt;&lt;Author&gt;Deeks&lt;/Author&gt;&lt;Year&gt;1999&lt;/Year&gt;&lt;RecNum&gt;27&lt;/RecNum&gt;&lt;record&gt;&lt;rec-number&gt;27&lt;/rec-number&gt;&lt;ref-type name="Journal Article"&gt;17&lt;/ref-type&gt;&lt;contributors&gt;&lt;authors&gt;&lt;author&gt;Deeks, S. G.&lt;/author&gt;&lt;author&gt;Hecht, F. M.&lt;/author&gt;&lt;author&gt;Swanson, M.&lt;/author&gt;&lt;author&gt;Elbeik, T.&lt;/author&gt;&lt;author&gt;Loftus, R.&lt;/author&gt;&lt;author&gt;Cohen, P. T.&lt;/author&gt;&lt;author&gt;Grant, R. M.&lt;/author&gt;&lt;/authors&gt;&lt;/contributors&gt;&lt;auth-address&gt;University of California, San Francisco and San Francisco General Hospital, 94110, USA. sdeeks@sfaids.ucsf.edu&lt;/auth-address&gt;&lt;titles&gt;&lt;title&gt;HIV RNA and CD4 cell count response to protease inhibitor therapy in an urban AIDS clinic: response to both initial and salvage therapy&lt;/title&gt;&lt;secondary-title&gt;Aids&lt;/secondary-title&gt;&lt;/titles&gt;&lt;periodical&gt;&lt;full-title&gt;Aids&lt;/full-title&gt;&lt;/periodical&gt;&lt;pages&gt;F35-43&lt;/pages&gt;&lt;volume&gt;13&lt;/volume&gt;&lt;number&gt;6&lt;/number&gt;&lt;keywords&gt;&lt;keyword&gt;Adult&lt;/keyword&gt;&lt;keyword&gt;Ambulatory Care Facilities&lt;/keyword&gt;&lt;keyword&gt;*CD4 Lymphocyte Count&lt;/keyword&gt;&lt;keyword&gt;Drug Therapy, Combination&lt;/keyword&gt;&lt;keyword&gt;HIV Infections/blood/*drug therapy&lt;/keyword&gt;&lt;keyword&gt;HIV Protease Inhibitors/*therapeutic use&lt;/keyword&gt;&lt;keyword&gt;HIV-1/*genetics&lt;/keyword&gt;&lt;keyword&gt;Hospitals, University&lt;/keyword&gt;&lt;keyword&gt;Humans&lt;/keyword&gt;&lt;keyword&gt;RNA, Viral/*blood&lt;/keyword&gt;&lt;keyword&gt;Treatment Outcome&lt;/keyword&gt;&lt;keyword&gt;Urban Population&lt;/keyword&gt;&lt;keyword&gt;Viral Load&lt;/keyword&gt;&lt;/keywords&gt;&lt;dates&gt;&lt;year&gt;1999&lt;/year&gt;&lt;pub-dates&gt;&lt;date&gt;Apr 16&lt;/date&gt;&lt;/pub-dates&gt;&lt;/dates&gt;&lt;accession-num&gt;10397555&lt;/accession-num&gt;&lt;urls&gt;&lt;related-urls&gt;&lt;url&gt;http://www.ncbi.nlm.nih.gov/entrez/query.fcgi?cmd=Retrieve&amp;amp;db=PubMed&amp;amp;dopt=Citation&amp;amp;list_uids=10397555 &lt;/url&gt;&lt;/related-urls&gt;&lt;/urls&gt;&lt;/record&gt;&lt;/Cite&gt;&lt;/EndNote&gt;</w:instrText>
      </w:r>
      <w:r w:rsidRPr="005711CF">
        <w:rPr>
          <w:lang w:val="en-US"/>
        </w:rPr>
        <w:fldChar w:fldCharType="separate"/>
      </w:r>
      <w:r w:rsidR="00EB790E" w:rsidRPr="005711CF">
        <w:rPr>
          <w:lang w:val="en-US"/>
        </w:rPr>
        <w:t>[9]</w:t>
      </w:r>
      <w:r w:rsidRPr="005711CF">
        <w:rPr>
          <w:lang w:val="en-US"/>
        </w:rPr>
        <w:fldChar w:fldCharType="end"/>
      </w:r>
      <w:r w:rsidRPr="005711CF">
        <w:rPr>
          <w:lang w:val="en-US"/>
        </w:rPr>
        <w:t xml:space="preserve">. Both studies analyzed </w:t>
      </w:r>
      <w:proofErr w:type="spellStart"/>
      <w:r w:rsidRPr="005711CF">
        <w:rPr>
          <w:lang w:val="en-US"/>
        </w:rPr>
        <w:t>virological</w:t>
      </w:r>
      <w:proofErr w:type="spellEnd"/>
      <w:r w:rsidRPr="005711CF">
        <w:rPr>
          <w:lang w:val="en-US"/>
        </w:rPr>
        <w:t xml:space="preserve"> rebound after failure to protease inhibitor-containing regimens.</w:t>
      </w:r>
    </w:p>
    <w:p w14:paraId="736E5AC1" w14:textId="77777777" w:rsidR="00D1377A" w:rsidRPr="005711CF" w:rsidRDefault="00D1377A" w:rsidP="00ED34FA">
      <w:pPr>
        <w:spacing w:after="0" w:line="480" w:lineRule="auto"/>
        <w:jc w:val="both"/>
        <w:rPr>
          <w:lang w:val="en-US"/>
        </w:rPr>
      </w:pPr>
      <w:r w:rsidRPr="005711CF">
        <w:rPr>
          <w:lang w:val="en-US"/>
        </w:rPr>
        <w:t>Toxicity and rebound rate</w:t>
      </w:r>
      <w:r w:rsidR="0090121D" w:rsidRPr="005711CF">
        <w:rPr>
          <w:lang w:val="en-US"/>
        </w:rPr>
        <w:t>s</w:t>
      </w:r>
      <w:r w:rsidRPr="005711CF">
        <w:rPr>
          <w:lang w:val="en-US"/>
        </w:rPr>
        <w:t xml:space="preserve">, as well as </w:t>
      </w:r>
      <w:r w:rsidR="0090121D" w:rsidRPr="005711CF">
        <w:rPr>
          <w:lang w:val="en-US"/>
        </w:rPr>
        <w:t>increased</w:t>
      </w:r>
      <w:r w:rsidRPr="005711CF">
        <w:rPr>
          <w:lang w:val="en-US"/>
        </w:rPr>
        <w:t xml:space="preserve"> </w:t>
      </w:r>
      <w:proofErr w:type="gramStart"/>
      <w:r w:rsidRPr="005711CF">
        <w:rPr>
          <w:lang w:val="en-US"/>
        </w:rPr>
        <w:t xml:space="preserve">risk </w:t>
      </w:r>
      <w:r w:rsidR="0090121D" w:rsidRPr="005711CF">
        <w:rPr>
          <w:lang w:val="en-US"/>
        </w:rPr>
        <w:t xml:space="preserve"> of</w:t>
      </w:r>
      <w:proofErr w:type="gramEnd"/>
      <w:r w:rsidR="0090121D" w:rsidRPr="005711CF">
        <w:rPr>
          <w:lang w:val="en-US"/>
        </w:rPr>
        <w:t xml:space="preserve"> disease progression related to</w:t>
      </w:r>
      <w:r w:rsidRPr="005711CF">
        <w:rPr>
          <w:lang w:val="en-US"/>
        </w:rPr>
        <w:t xml:space="preserve"> past AIDS, were those observed by the  EUROSIDA cohort </w:t>
      </w:r>
      <w:r w:rsidRPr="005711CF">
        <w:rPr>
          <w:lang w:val="en-US"/>
        </w:rPr>
        <w:fldChar w:fldCharType="begin"/>
      </w:r>
      <w:r w:rsidRPr="005711CF">
        <w:rPr>
          <w:lang w:val="en-US"/>
        </w:rPr>
        <w:instrText xml:space="preserve"> ADDIN EN.CITE &lt;EndNote&gt;&lt;Cite&gt;&lt;Author&gt;Mocroft&lt;/Author&gt;&lt;Year&gt;2005&lt;/Year&gt;&lt;RecNum&gt;28&lt;/RecNum&gt;&lt;record&gt;&lt;rec-number&gt;28&lt;/rec-number&gt;&lt;ref-type name="Journal Article"&gt;17&lt;/ref-type&gt;&lt;contributors&gt;&lt;authors&gt;&lt;author&gt;Mocroft, A.&lt;/author&gt;&lt;author&gt;Phillips, A. N.&lt;/author&gt;&lt;author&gt;Soriano, V.&lt;/author&gt;&lt;author&gt;Rockstroh, J.&lt;/author&gt;&lt;author&gt;Blaxhult, A.&lt;/author&gt;&lt;author&gt;Katlama, C.&lt;/author&gt;&lt;author&gt;Boron-Kaczmarska, A.&lt;/author&gt;&lt;author&gt;Viksna, L.&lt;/author&gt;&lt;author&gt;Kirk, O.&lt;/author&gt;&lt;author&gt;Lundgren, J. D.&lt;/author&gt;&lt;/authors&gt;&lt;/contributors&gt;&lt;auth-address&gt;Royal Free Centre for HIV Medicine and Department of Primary Care and Population Sciences, Royal Free and University College London Medical Schools, Roayal Free campus, London, UK. a.mocroft@pcps.ucl.ac.uk&lt;/auth-address&gt;&lt;titles&gt;&lt;title&gt;Reasons for stopping antiretrovirals used in an initial highly active antiretroviral regimen: increased incidence of stopping due to toxicity or patient/physician choice in patients with hepatitis C coinfection&lt;/title&gt;&lt;secondary-title&gt;AIDS Res Hum Retroviruses&lt;/secondary-title&gt;&lt;/titles&gt;&lt;periodical&gt;&lt;full-title&gt;AIDS Res Hum Retroviruses&lt;/full-title&gt;&lt;abbr-1&gt;AIDS research and human retroviruses&lt;/abbr-1&gt;&lt;/periodical&gt;&lt;pages&gt;527-36&lt;/pages&gt;&lt;volume&gt;21&lt;/volume&gt;&lt;number&gt;6&lt;/number&gt;&lt;keywords&gt;&lt;keyword&gt;*Antiretroviral Therapy, Highly Active/adverse effects&lt;/keyword&gt;&lt;keyword&gt;*Choice Behavior&lt;/keyword&gt;&lt;keyword&gt;Drug Administration Schedule&lt;/keyword&gt;&lt;keyword&gt;Female&lt;/keyword&gt;&lt;keyword&gt;HIV Infections/complications/*drug therapy/virology&lt;/keyword&gt;&lt;keyword&gt;Hepatitis C/*complications/virology&lt;/keyword&gt;&lt;keyword&gt;Humans&lt;/keyword&gt;&lt;keyword&gt;Incidence&lt;/keyword&gt;&lt;keyword&gt;Male&lt;/keyword&gt;&lt;keyword&gt;*Physician&amp;apos;s Practice Patterns&lt;/keyword&gt;&lt;keyword&gt;Treatment Failure&lt;/keyword&gt;&lt;keyword&gt;Treatment Outcome&lt;/keyword&gt;&lt;keyword&gt;*Treatment Refusal&lt;/keyword&gt;&lt;/keywords&gt;&lt;dates&gt;&lt;year&gt;2005&lt;/year&gt;&lt;pub-dates&gt;&lt;date&gt;Jun&lt;/date&gt;&lt;/pub-dates&gt;&lt;/dates&gt;&lt;accession-num&gt;15989457&lt;/accession-num&gt;&lt;urls&gt;&lt;related-urls&gt;&lt;url&gt;http://www.ncbi.nlm.nih.gov/entrez/query.fcgi?cmd=Retrieve&amp;amp;db=PubMed&amp;amp;dopt=Citation&amp;amp;list_uids=15989457 &lt;/url&gt;&lt;/related-urls&gt;&lt;/urls&gt;&lt;/record&gt;&lt;/Cite&gt;&lt;/EndNote&gt;</w:instrText>
      </w:r>
      <w:r w:rsidRPr="005711CF">
        <w:rPr>
          <w:lang w:val="en-US"/>
        </w:rPr>
        <w:fldChar w:fldCharType="separate"/>
      </w:r>
      <w:r w:rsidR="00EB790E" w:rsidRPr="005711CF">
        <w:rPr>
          <w:lang w:val="en-US"/>
        </w:rPr>
        <w:t>[10]</w:t>
      </w:r>
      <w:r w:rsidRPr="005711CF">
        <w:rPr>
          <w:lang w:val="en-US"/>
        </w:rPr>
        <w:fldChar w:fldCharType="end"/>
      </w:r>
      <w:r w:rsidRPr="005711CF">
        <w:rPr>
          <w:lang w:val="en-US"/>
        </w:rPr>
        <w:t>.</w:t>
      </w:r>
    </w:p>
    <w:p w14:paraId="6B9C9E50" w14:textId="77777777" w:rsidR="00D1377A" w:rsidRPr="005711CF" w:rsidRDefault="00D1377A" w:rsidP="00ED34FA">
      <w:pPr>
        <w:spacing w:after="0" w:line="480" w:lineRule="auto"/>
        <w:jc w:val="both"/>
        <w:rPr>
          <w:lang w:val="en-US"/>
        </w:rPr>
      </w:pPr>
      <w:r w:rsidRPr="005711CF">
        <w:rPr>
          <w:lang w:val="en-US"/>
        </w:rPr>
        <w:t xml:space="preserve">Suppression rate was estimated </w:t>
      </w:r>
      <w:r w:rsidR="0090121D" w:rsidRPr="005711CF">
        <w:rPr>
          <w:lang w:val="en-US"/>
        </w:rPr>
        <w:t>according to</w:t>
      </w:r>
      <w:r w:rsidRPr="005711CF">
        <w:rPr>
          <w:lang w:val="en-US"/>
        </w:rPr>
        <w:t xml:space="preserve"> </w:t>
      </w:r>
      <w:proofErr w:type="spellStart"/>
      <w:r w:rsidRPr="005711CF">
        <w:rPr>
          <w:lang w:val="en-US"/>
        </w:rPr>
        <w:t>CCASAnet</w:t>
      </w:r>
      <w:proofErr w:type="spellEnd"/>
      <w:r w:rsidRPr="005711CF">
        <w:rPr>
          <w:lang w:val="en-US"/>
        </w:rPr>
        <w:t xml:space="preserve"> cohort </w:t>
      </w:r>
      <w:r w:rsidRPr="005711CF">
        <w:rPr>
          <w:lang w:val="en-US"/>
        </w:rPr>
        <w:fldChar w:fldCharType="begin"/>
      </w:r>
      <w:r w:rsidR="00E66C5B">
        <w:rPr>
          <w:lang w:val="en-US"/>
        </w:rPr>
        <w:instrText xml:space="preserve"> ADDIN EN.CITE &lt;EndNote&gt;&lt;Cite&gt;&lt;Author&gt;Tuboi&lt;/Author&gt;&lt;Year&gt;2009&lt;/Year&gt;&lt;RecNum&gt;30&lt;/RecNum&gt;&lt;record&gt;&lt;rec-number&gt;30&lt;/rec-number&gt;&lt;ref-type name='Journal Article'&gt;17&lt;/ref-type&gt;&lt;contributors&gt;&lt;authors&gt;&lt;author&gt;Tuboi, S. H.&lt;/author&gt;&lt;author&gt;Schechter, M.&lt;/author&gt;&lt;author&gt;McGowan, C. C.&lt;/author&gt;&lt;author&gt;Cesar, C.&lt;/author&gt;&lt;author&gt;Krolewiecki, A.&lt;/author&gt;&lt;author&gt;Cahn, P.&lt;/author&gt;&lt;author&gt;Wolff, M.&lt;/author&gt;&lt;author&gt;Pape, J. W.&lt;/author&gt;&lt;author&gt;Padgett, D.&lt;/author&gt;&lt;author&gt;Madero, J. S.&lt;/author&gt;&lt;author&gt;Gotuzzo, E.&lt;/author&gt;&lt;author&gt;Masys, D. R.&lt;/author&gt;&lt;author&gt;Shepherd, B. E.&lt;/author&gt;&lt;/authors&gt;&lt;/contributors&gt;&lt;auth-address&gt;Projeto Praca Onze, Hospital Universitario Clementino Fraga Filho and Universidade Federal do Rio de Janeiro, Rio de Janeiro, Brazil.&lt;/auth-address&gt;&lt;titles&gt;&lt;title&gt;Mortality during the first year of potent antiretroviral therapy in HIV-1-infected patients in 7 sites throughout Latin America and the Caribbean&lt;/title&gt;&lt;secondary-title&gt;J Acquir Immune Defic Syndr&lt;/secondary-title&gt;&lt;/titles&gt;&lt;periodical&gt;&lt;full-title&gt;J Acquir Immune Defic Syndr&lt;/full-title&gt;&lt;/periodical&gt;&lt;pages&gt;615-23&lt;/pages&gt;&lt;volume&gt;51&lt;/volume&gt;&lt;number&gt;5&lt;/number&gt;&lt;keywords&gt;&lt;keyword&gt;Adult&lt;/keyword&gt;&lt;keyword&gt;*Antiretroviral Therapy, Highly Active&lt;/keyword&gt;&lt;keyword&gt;CD4 Lymphocyte Count&lt;/keyword&gt;&lt;keyword&gt;Caribbean Region/epidemiology&lt;/keyword&gt;&lt;keyword&gt;Cohort Studies&lt;/keyword&gt;&lt;keyword&gt;Female&lt;/keyword&gt;&lt;keyword&gt;HIV Infections/*drug therapy/immunology/*mortality&lt;/keyword&gt;&lt;keyword&gt;*Hiv-1&lt;/keyword&gt;&lt;keyword&gt;Humans&lt;/keyword&gt;&lt;keyword&gt;Kaplan-Meiers Estimate&lt;/keyword&gt;&lt;keyword&gt;Latin America/epidemiology&lt;/keyword&gt;&lt;keyword&gt;Male&lt;/keyword&gt;&lt;keyword&gt;Time Factors&lt;/keyword&gt;&lt;/keywords&gt;&lt;dates&gt;&lt;year&gt;2009&lt;/year&gt;&lt;pub-dates&gt;&lt;date&gt;Aug 15&lt;/date&gt;&lt;/pub-dates&gt;&lt;/dates&gt;&lt;accession-num&gt;19430306&lt;/accession-num&gt;&lt;urls&gt;&lt;related-urls&gt;&lt;url&gt;http://www.ncbi.nlm.nih.gov/entrez/query.fcgi?cmd=Retrieve&amp;amp;db=PubMed&amp;amp;dopt=Citation&amp;amp;list_uids=19430306 &lt;/url&gt;&lt;/related-urls&gt;&lt;/urls&gt;&lt;/record&gt;&lt;/Cite&gt;&lt;Cite&gt;&lt;Author&gt;Cesar&lt;/Author&gt;&lt;Year&gt;2010&lt;/Year&gt;&lt;RecNum&gt;35&lt;/RecNum&gt;&lt;record&gt;&lt;rec-number&gt;8&lt;/rec-number&gt;&lt;ref-type name="Journal Article"&gt;17&lt;/ref-type&gt;&lt;contributors&gt;&lt;authors&gt;&lt;author&gt;Socias, M. E.&lt;/author&gt;&lt;author&gt;Sued, O.&lt;/author&gt;&lt;author&gt;Laufer, N.&lt;/author&gt;&lt;author&gt;Lazaro, M. E.&lt;/author&gt;&lt;author&gt;Mingrone, H.&lt;/author&gt;&lt;author&gt;Pryluka, D.&lt;/author&gt;&lt;author&gt;Remondegui, C.&lt;/author&gt;&lt;author&gt;Figueroa, M. I.&lt;/author&gt;&lt;author&gt;Cesar, C.&lt;/author&gt;&lt;author&gt;Gun, A.&lt;/author&gt;&lt;author&gt;Turk, G.&lt;/author&gt;&lt;author&gt;Bouzas, M. B.&lt;/author&gt;&lt;author&gt;Kavasery, R.&lt;/author&gt;&lt;author&gt;Krolewiecki, A.&lt;/author&gt;&lt;author&gt;Perez, H.&lt;/author&gt;&lt;author&gt;Salomon, H.&lt;/author&gt;&lt;author&gt;Cahn, P.&lt;/author&gt;&lt;/authors&gt;&lt;/contributors&gt;&lt;auth-address&gt;Hospital J.A. Fernandez, Cervino 3356, Buenos Aires, Argentina. eugenia_socias@yahoo.com.ar&lt;/auth-address&gt;&lt;titles&gt;&lt;title&gt;Acute retroviral syndrome and high baseline viral load are predictors of rapid HIV progression among untreated Argentinean seroconverters&lt;/title&gt;&lt;secondary-title&gt;J Int AIDS Soc&lt;/secondary-title&gt;&lt;/titles&gt;&lt;periodical&gt;&lt;full-title&gt;J Int AIDS Soc&lt;/full-title&gt;&lt;/periodical&gt;&lt;pages&gt;40&lt;/pages&gt;&lt;volume&gt;14&lt;/volume&gt;&lt;keywords&gt;&lt;keyword&gt;Adult&lt;/keyword&gt;&lt;keyword&gt;Anti-HIV Agents/administration &amp;amp; dosage&lt;/keyword&gt;&lt;keyword&gt;Antiretroviral Therapy, Highly Active/methods&lt;/keyword&gt;&lt;keyword&gt;Argentina&lt;/keyword&gt;&lt;keyword&gt;Disease Progression&lt;/keyword&gt;&lt;keyword&gt;Female&lt;/keyword&gt;&lt;keyword&gt;HIV/*isolation &amp;amp; purification&lt;/keyword&gt;&lt;keyword&gt;HIV Infections/*pathology/*virology&lt;/keyword&gt;&lt;keyword&gt;Humans&lt;/keyword&gt;&lt;keyword&gt;Male&lt;/keyword&gt;&lt;keyword&gt;Time Factors&lt;/keyword&gt;&lt;keyword&gt;Treatment Outcome&lt;/keyword&gt;&lt;keyword&gt;*Viral Load&lt;/keyword&gt;&lt;/keywords&gt;&lt;dates&gt;&lt;year&gt;2011&lt;/year&gt;&lt;/dates&gt;&lt;accession-num&gt;21831310&lt;/accession-num&gt;&lt;urls&gt;&lt;related-urls&gt;&lt;url&gt;http://www.ncbi.nlm.nih.gov/entrez/query.fcgi?cmd=Retrieve&amp;amp;db=PubMed&amp;amp;dopt=Citation&amp;amp;list_uids=21831310 &lt;/url&gt;&lt;/related-urls&gt;&lt;/urls&gt;&lt;/record&gt;&lt;/Cite&gt;&lt;/EndNote&gt;</w:instrText>
      </w:r>
      <w:r w:rsidRPr="005711CF">
        <w:rPr>
          <w:lang w:val="en-US"/>
        </w:rPr>
        <w:fldChar w:fldCharType="separate"/>
      </w:r>
      <w:r w:rsidR="00E66C5B">
        <w:rPr>
          <w:lang w:val="en-US"/>
        </w:rPr>
        <w:t>[4,11]</w:t>
      </w:r>
      <w:r w:rsidRPr="005711CF">
        <w:rPr>
          <w:lang w:val="en-US"/>
        </w:rPr>
        <w:fldChar w:fldCharType="end"/>
      </w:r>
      <w:r w:rsidRPr="005711CF">
        <w:rPr>
          <w:lang w:val="en-US"/>
        </w:rPr>
        <w:t>, PUMA cohort</w:t>
      </w:r>
      <w:r w:rsidRPr="005711CF">
        <w:rPr>
          <w:lang w:val="en-US"/>
        </w:rPr>
        <w:fldChar w:fldCharType="begin"/>
      </w:r>
      <w:r w:rsidRPr="005711CF">
        <w:rPr>
          <w:lang w:val="en-US"/>
        </w:rPr>
        <w:instrText xml:space="preserve"> ADDIN EN.CITE &lt;EndNote&gt;&lt;Cite&gt;&lt;Author&gt;Zala&lt;/Author&gt;&lt;Year&gt;2008&lt;/Year&gt;&lt;RecNum&gt;34&lt;/RecNum&gt;&lt;record&gt;&lt;rec-number&gt;34&lt;/rec-number&gt;&lt;ref-type name="Journal Article"&gt;17&lt;/ref-type&gt;&lt;contributors&gt;&lt;authors&gt;&lt;author&gt;Zala, C.&lt;/author&gt;&lt;author&gt;Rustad, C. A.&lt;/author&gt;&lt;author&gt;Chan, K.&lt;/author&gt;&lt;author&gt;Khan, N. I.&lt;/author&gt;&lt;author&gt;Beltran, M.&lt;/author&gt;&lt;author&gt;Warley, E.&lt;/author&gt;&lt;author&gt;Ceriotto, M.&lt;/author&gt;&lt;author&gt;Druyts, E. F.&lt;/author&gt;&lt;author&gt;Hogg, R. S.&lt;/author&gt;&lt;author&gt;Montaner, J.&lt;/author&gt;&lt;author&gt;Cahn, P.&lt;/author&gt;&lt;/authors&gt;&lt;/contributors&gt;&lt;auth-address&gt;Fundacion Dra. Cecilia Grierson, Buenos Aires, Argentina. carlos.zala@aclires.com&lt;/auth-address&gt;&lt;titles&gt;&lt;title&gt;Determinants of treatment access in a population-based cohort of HIV-positive men and women living in Argentina&lt;/title&gt;&lt;secondary-title&gt;Medscape J Med&lt;/secondary-title&gt;&lt;alt-title&gt;Medscape journal of medicine&lt;/alt-title&gt;&lt;/titles&gt;&lt;periodical&gt;&lt;full-title&gt;Medscape J Med&lt;/full-title&gt;&lt;abbr-1&gt;Medscape journal of medicine&lt;/abbr-1&gt;&lt;/periodical&gt;&lt;alt-periodical&gt;&lt;full-title&gt;Medscape J Med&lt;/full-title&gt;&lt;abbr-1&gt;Medscape journal of medicine&lt;/abbr-1&gt;&lt;/alt-periodical&gt;&lt;pages&gt;78&lt;/pages&gt;&lt;volume&gt;10&lt;/volume&gt;&lt;number&gt;4&lt;/number&gt;&lt;keywords&gt;&lt;keyword&gt;Adult&lt;/keyword&gt;&lt;keyword&gt;Antiretroviral Therapy, Highly Active/*statistics &amp;amp; numerical data&lt;/keyword&gt;&lt;keyword&gt;Argentina/epidemiology&lt;/keyword&gt;&lt;keyword&gt;Female&lt;/keyword&gt;&lt;keyword&gt;HIV Infections/*epidemiology/*prevention &amp;amp; control&lt;/keyword&gt;&lt;keyword&gt;*Hiv-1&lt;/keyword&gt;&lt;keyword&gt;Health Services Accessibility/*statistics &amp;amp; numerical data&lt;/keyword&gt;&lt;keyword&gt;Humans&lt;/keyword&gt;&lt;keyword&gt;Male&lt;/keyword&gt;&lt;keyword&gt;Prevalence&lt;/keyword&gt;&lt;keyword&gt;Risk Assessment/*methods&lt;/keyword&gt;&lt;keyword&gt;Risk Factors&lt;/keyword&gt;&lt;keyword&gt;Socioeconomic Factors&lt;/keyword&gt;&lt;/keywords&gt;&lt;dates&gt;&lt;year&gt;2008&lt;/year&gt;&lt;/dates&gt;&lt;isbn&gt;1934-1997 (Electronic)&lt;/isbn&gt;&lt;accession-num&gt;18504475&lt;/accession-num&gt;&lt;urls&gt;&lt;related-urls&gt;&lt;url&gt;http://www.ncbi.nlm.nih.gov/entrez/query.fcgi?cmd=Retrieve&amp;amp;db=PubMed&amp;amp;dopt=Citation&amp;amp;list_uids=18504475 &lt;/url&gt;&lt;/related-urls&gt;&lt;/urls&gt;&lt;language&gt;eng&lt;/language&gt;&lt;/record&gt;&lt;/Cite&gt;&lt;/EndNote&gt;</w:instrText>
      </w:r>
      <w:r w:rsidRPr="005711CF">
        <w:rPr>
          <w:lang w:val="en-US"/>
        </w:rPr>
        <w:fldChar w:fldCharType="separate"/>
      </w:r>
      <w:r w:rsidR="00EB790E" w:rsidRPr="005711CF">
        <w:rPr>
          <w:lang w:val="en-US"/>
        </w:rPr>
        <w:t>[12]</w:t>
      </w:r>
      <w:r w:rsidRPr="005711CF">
        <w:rPr>
          <w:lang w:val="en-US"/>
        </w:rPr>
        <w:fldChar w:fldCharType="end"/>
      </w:r>
      <w:r w:rsidRPr="005711CF">
        <w:rPr>
          <w:lang w:val="en-US"/>
        </w:rPr>
        <w:t xml:space="preserve"> and ART-LINC </w:t>
      </w:r>
      <w:r w:rsidRPr="005711CF">
        <w:rPr>
          <w:lang w:val="en-US"/>
        </w:rPr>
        <w:fldChar w:fldCharType="begin"/>
      </w:r>
      <w:r w:rsidRPr="005711CF">
        <w:rPr>
          <w:lang w:val="en-US"/>
        </w:rPr>
        <w:instrText xml:space="preserve"> ADDIN EN.CITE &lt;EndNote&gt;&lt;Cite&gt;&lt;Author&gt;Tuboi&lt;/Author&gt;&lt;Year&gt;2007&lt;/Year&gt;&lt;RecNum&gt;25&lt;/RecNum&gt;&lt;record&gt;&lt;rec-number&gt;25&lt;/rec-number&gt;&lt;ref-type name="Journal Article"&gt;17&lt;/ref-type&gt;&lt;contributors&gt;&lt;authors&gt;&lt;author&gt;Tuboi, S. H.&lt;/author&gt;&lt;author&gt;Brinkhof, M. W.&lt;/author&gt;&lt;author&gt;Egger, M.&lt;/author&gt;&lt;author&gt;Stone, R. A.&lt;/author&gt;&lt;author&gt;Braitstein, P.&lt;/author&gt;&lt;author&gt;Nash, D.&lt;/author&gt;&lt;author&gt;Sprinz, E.&lt;/author&gt;&lt;author&gt;Dabis, F.&lt;/author&gt;&lt;author&gt;Harrison, L. H.&lt;/author&gt;&lt;author&gt;Schechter, M.&lt;/author&gt;&lt;/authors&gt;&lt;/contributors&gt;&lt;auth-address&gt;Infectious Diseases Epidemiology Research Unit, Graduate School of Public Health and School of Medicine, University of Pittsburgh, Pittsburgh, PA, USA.&lt;/auth-address&gt;&lt;titles&gt;&lt;title&gt;Discordant responses to potent antiretroviral treatment in previously naive HIV-1-infected adults initiating treatment in resource-constrained countries: the antiretroviral therapy in low-income countries (ART-LINC) collaboration&lt;/title&gt;&lt;secondary-title&gt;J Acquir Immune Defic Syndr&lt;/secondary-title&gt;&lt;/titles&gt;&lt;periodical&gt;&lt;full-title&gt;J Acquir Immune Defic Syndr&lt;/full-title&gt;&lt;/periodical&gt;&lt;pages&gt;52-9&lt;/pages&gt;&lt;volume&gt;45&lt;/volume&gt;&lt;number&gt;1&lt;/number&gt;&lt;keywords&gt;&lt;keyword&gt;Adult&lt;/keyword&gt;&lt;keyword&gt;Africa&lt;/keyword&gt;&lt;keyword&gt;Anti-HIV Agents/*therapeutic use&lt;/keyword&gt;&lt;keyword&gt;Antiretroviral Therapy, Highly Active/*methods&lt;/keyword&gt;&lt;keyword&gt;Asia&lt;/keyword&gt;&lt;keyword&gt;CD4 Lymphocyte Count&lt;/keyword&gt;&lt;keyword&gt;*Developing Countries&lt;/keyword&gt;&lt;keyword&gt;Female&lt;/keyword&gt;&lt;keyword&gt;HIV Infections/*drug therapy/immunology/virology&lt;/keyword&gt;&lt;keyword&gt;HIV-1/*drug effects/genetics/physiology&lt;/keyword&gt;&lt;keyword&gt;Humans&lt;/keyword&gt;&lt;keyword&gt;Latin America&lt;/keyword&gt;&lt;keyword&gt;Logistic Models&lt;/keyword&gt;&lt;keyword&gt;Male&lt;/keyword&gt;&lt;keyword&gt;Population Surveillance&lt;/keyword&gt;&lt;keyword&gt;Risk Factors&lt;/keyword&gt;&lt;keyword&gt;Time Factors&lt;/keyword&gt;&lt;keyword&gt;Treatment Outcome&lt;/keyword&gt;&lt;keyword&gt;Viral Load/statistics &amp;amp; numerical data&lt;/keyword&gt;&lt;keyword&gt;Viremia&lt;/keyword&gt;&lt;keyword&gt;Virus Replication&lt;/keyword&gt;&lt;/keywords&gt;&lt;dates&gt;&lt;year&gt;2007&lt;/year&gt;&lt;pub-dates&gt;&lt;date&gt;May 1&lt;/date&gt;&lt;/pub-dates&gt;&lt;/dates&gt;&lt;accession-num&gt;17460471&lt;/accession-num&gt;&lt;urls&gt;&lt;related-urls&gt;&lt;url&gt;http://www.ncbi.nlm.nih.gov/entrez/query.fcgi?cmd=Retrieve&amp;amp;db=PubMed&amp;amp;dopt=Citation&amp;amp;list_uids=17460471 &lt;/url&gt;&lt;/related-urls&gt;&lt;/urls&gt;&lt;/record&gt;&lt;/Cite&gt;&lt;/EndNote&gt;</w:instrText>
      </w:r>
      <w:r w:rsidRPr="005711CF">
        <w:rPr>
          <w:lang w:val="en-US"/>
        </w:rPr>
        <w:fldChar w:fldCharType="separate"/>
      </w:r>
      <w:r w:rsidR="00EB790E" w:rsidRPr="005711CF">
        <w:rPr>
          <w:lang w:val="en-US"/>
        </w:rPr>
        <w:t>[6]</w:t>
      </w:r>
      <w:r w:rsidRPr="005711CF">
        <w:rPr>
          <w:lang w:val="en-US"/>
        </w:rPr>
        <w:fldChar w:fldCharType="end"/>
      </w:r>
      <w:r w:rsidRPr="005711CF">
        <w:rPr>
          <w:lang w:val="en-US"/>
        </w:rPr>
        <w:t xml:space="preserve">. The observed rates were consistent in the different cohorts with around 50% of individuals achieving undetectable viral load, and 25% showing viral load reduction to levels between 50 and 400 </w:t>
      </w:r>
      <w:proofErr w:type="spellStart"/>
      <w:r w:rsidR="0090121D" w:rsidRPr="005711CF">
        <w:rPr>
          <w:lang w:val="en-US"/>
        </w:rPr>
        <w:t>RNA</w:t>
      </w:r>
      <w:r w:rsidRPr="005711CF">
        <w:rPr>
          <w:lang w:val="en-US"/>
        </w:rPr>
        <w:t>copies</w:t>
      </w:r>
      <w:proofErr w:type="spellEnd"/>
      <w:r w:rsidRPr="005711CF">
        <w:rPr>
          <w:lang w:val="en-US"/>
        </w:rPr>
        <w:t>/ml.</w:t>
      </w:r>
    </w:p>
    <w:p w14:paraId="72725B2B" w14:textId="77777777" w:rsidR="00D1377A" w:rsidRPr="005711CF" w:rsidRDefault="00D1377A" w:rsidP="00ED34FA">
      <w:pPr>
        <w:spacing w:after="0" w:line="480" w:lineRule="auto"/>
        <w:jc w:val="both"/>
        <w:rPr>
          <w:lang w:val="en-US"/>
        </w:rPr>
      </w:pPr>
    </w:p>
    <w:p w14:paraId="2820876B" w14:textId="77777777" w:rsidR="00D1377A" w:rsidRPr="005711CF" w:rsidRDefault="00D1377A" w:rsidP="00ED34FA">
      <w:pPr>
        <w:pStyle w:val="Heading2"/>
        <w:numPr>
          <w:ilvl w:val="0"/>
          <w:numId w:val="6"/>
        </w:numPr>
        <w:spacing w:before="0" w:after="0" w:line="480" w:lineRule="auto"/>
        <w:rPr>
          <w:sz w:val="24"/>
          <w:szCs w:val="24"/>
          <w:lang w:val="en-US"/>
        </w:rPr>
      </w:pPr>
      <w:bookmarkStart w:id="3" w:name="_Toc339818240"/>
      <w:r w:rsidRPr="005711CF">
        <w:rPr>
          <w:sz w:val="24"/>
          <w:szCs w:val="24"/>
          <w:lang w:val="en-US"/>
        </w:rPr>
        <w:t>Construction of probability functions</w:t>
      </w:r>
      <w:bookmarkEnd w:id="3"/>
    </w:p>
    <w:p w14:paraId="02F7E506" w14:textId="77777777" w:rsidR="00E836C2" w:rsidRPr="005711CF" w:rsidRDefault="00E836C2" w:rsidP="00ED34FA">
      <w:pPr>
        <w:spacing w:after="0" w:line="480" w:lineRule="auto"/>
        <w:jc w:val="both"/>
        <w:rPr>
          <w:b/>
          <w:bCs/>
          <w:lang w:val="en-US"/>
        </w:rPr>
      </w:pPr>
    </w:p>
    <w:p w14:paraId="7B19BFCA" w14:textId="77777777" w:rsidR="00D1377A" w:rsidRPr="005711CF" w:rsidRDefault="00D1377A" w:rsidP="00ED34FA">
      <w:pPr>
        <w:spacing w:after="0" w:line="480" w:lineRule="auto"/>
        <w:jc w:val="both"/>
        <w:rPr>
          <w:lang w:val="en-US"/>
        </w:rPr>
      </w:pPr>
      <w:bookmarkStart w:id="4" w:name="_Toc339818241"/>
      <w:r w:rsidRPr="0068438E">
        <w:rPr>
          <w:rStyle w:val="Heading3Char"/>
        </w:rPr>
        <w:t>VL-</w:t>
      </w:r>
      <w:proofErr w:type="spellStart"/>
      <w:r w:rsidRPr="0068438E">
        <w:rPr>
          <w:rStyle w:val="Heading3Char"/>
        </w:rPr>
        <w:t>dependent</w:t>
      </w:r>
      <w:proofErr w:type="spellEnd"/>
      <w:r w:rsidRPr="0068438E">
        <w:rPr>
          <w:rStyle w:val="Heading3Char"/>
        </w:rPr>
        <w:t xml:space="preserve"> </w:t>
      </w:r>
      <w:proofErr w:type="spellStart"/>
      <w:r w:rsidRPr="0068438E">
        <w:rPr>
          <w:rStyle w:val="Heading3Char"/>
        </w:rPr>
        <w:t>decay</w:t>
      </w:r>
      <w:proofErr w:type="spellEnd"/>
      <w:r w:rsidRPr="0068438E">
        <w:rPr>
          <w:rStyle w:val="Heading3Char"/>
        </w:rPr>
        <w:t xml:space="preserve"> of CD4 </w:t>
      </w:r>
      <w:proofErr w:type="spellStart"/>
      <w:r w:rsidRPr="0068438E">
        <w:rPr>
          <w:rStyle w:val="Heading3Char"/>
        </w:rPr>
        <w:t>count</w:t>
      </w:r>
      <w:proofErr w:type="spellEnd"/>
      <w:r w:rsidRPr="0068438E">
        <w:rPr>
          <w:rStyle w:val="Heading3Char"/>
        </w:rPr>
        <w:t>.</w:t>
      </w:r>
      <w:bookmarkEnd w:id="4"/>
      <w:r w:rsidRPr="005711CF">
        <w:rPr>
          <w:b/>
          <w:bCs/>
          <w:lang w:val="en-US"/>
        </w:rPr>
        <w:t xml:space="preserve"> </w:t>
      </w:r>
      <w:r w:rsidRPr="005711CF">
        <w:rPr>
          <w:lang w:val="en-US"/>
        </w:rPr>
        <w:t xml:space="preserve">We first applied the mathematical function described by Cook </w:t>
      </w:r>
      <w:r w:rsidRPr="005711CF">
        <w:rPr>
          <w:i/>
          <w:lang w:val="en-US"/>
        </w:rPr>
        <w:t>et al</w:t>
      </w:r>
      <w:r w:rsidRPr="005711CF">
        <w:rPr>
          <w:lang w:val="en-US"/>
        </w:rPr>
        <w:t xml:space="preserve"> </w:t>
      </w:r>
      <w:r w:rsidRPr="005711CF">
        <w:rPr>
          <w:lang w:val="en-US"/>
        </w:rPr>
        <w:fldChar w:fldCharType="begin"/>
      </w:r>
      <w:r w:rsidRPr="005711CF">
        <w:rPr>
          <w:lang w:val="en-US"/>
        </w:rPr>
        <w:instrText xml:space="preserve"> ADDIN EN.CITE &lt;EndNote&gt;&lt;Cite&gt;&lt;Author&gt;Cook&lt;/Author&gt;&lt;Year&gt;1999&lt;/Year&gt;&lt;RecNum&gt;20&lt;/RecNum&gt;&lt;record&gt;&lt;rec-number&gt;20&lt;/rec-number&gt;&lt;ref-type name="Journal Article"&gt;17&lt;/ref-type&gt;&lt;contributors&gt;&lt;authors&gt;&lt;author&gt;Cook, J.&lt;/author&gt;&lt;author&gt;Dasbach, E.&lt;/author&gt;&lt;author&gt;Coplan, P.&lt;/author&gt;&lt;author&gt;Markson, L.&lt;/author&gt;&lt;author&gt;Yin, D.&lt;/author&gt;&lt;author&gt;Meibohm, A.&lt;/author&gt;&lt;author&gt;Nguyen, B. Y.&lt;/author&gt;&lt;author&gt;Chodakewitz, J.&lt;/author&gt;&lt;author&gt;Mellors, J.&lt;/author&gt;&lt;/authors&gt;&lt;/contributors&gt;&lt;auth-address&gt;Merck &amp;amp; Co., Inc., Whitehouse Station, New Jersey 08889, USA. john_cook@merck.com&lt;/auth-address&gt;&lt;titles&gt;&lt;title&gt;Modeling the long-term outcomes and costs of HIV antiretroviral therapy using HIV RNA levels: application to a clinical trial&lt;/title&gt;&lt;secondary-title&gt;AIDS Res Hum Retroviruses&lt;/secondary-title&gt;&lt;/titles&gt;&lt;periodical&gt;&lt;full-title&gt;AIDS Res Hum Retroviruses&lt;/full-title&gt;&lt;abbr-1&gt;AIDS research and human retroviruses&lt;/abbr-1&gt;&lt;/periodical&gt;&lt;pages&gt;499-508&lt;/pages&gt;&lt;volume&gt;15&lt;/volume&gt;&lt;number&gt;6&lt;/number&gt;&lt;keywords&gt;&lt;keyword&gt;Anti-HIV Agents/economics/therapeutic use&lt;/keyword&gt;&lt;keyword&gt;CD4 Lymphocyte Count&lt;/keyword&gt;&lt;keyword&gt;Clinical Trials as Topic&lt;/keyword&gt;&lt;keyword&gt;Cost-Benefit Analysis&lt;/keyword&gt;&lt;keyword&gt;Costs and Cost Analysis&lt;/keyword&gt;&lt;keyword&gt;HIV Infections/*drug therapy/*economics/immunology/virology&lt;/keyword&gt;&lt;keyword&gt;HIV Protease Inhibitors/economics/therapeutic use&lt;/keyword&gt;&lt;keyword&gt;*HIV-1/genetics&lt;/keyword&gt;&lt;keyword&gt;Humans&lt;/keyword&gt;&lt;keyword&gt;Indinavir/economics/therapeutic use&lt;/keyword&gt;&lt;keyword&gt;Lamivudine/economics/therapeutic use&lt;/keyword&gt;&lt;keyword&gt;Models, Biological&lt;/keyword&gt;&lt;keyword&gt;*Models, Economic&lt;/keyword&gt;&lt;keyword&gt;*Outcome and Process Assessment (Health Care)&lt;/keyword&gt;&lt;keyword&gt;RNA, Viral/blood&lt;/keyword&gt;&lt;keyword&gt;Reverse Transcriptase Inhibitors/economics/therapeutic use&lt;/keyword&gt;&lt;keyword&gt;Time Factors&lt;/keyword&gt;&lt;keyword&gt;Treatment Outcome&lt;/keyword&gt;&lt;keyword&gt;Viral Load&lt;/keyword&gt;&lt;keyword&gt;Zidovudine/economics/therapeutic use&lt;/keyword&gt;&lt;/keywords&gt;&lt;dates&gt;&lt;year&gt;1999&lt;/year&gt;&lt;pub-dates&gt;&lt;date&gt;Apr 10&lt;/date&gt;&lt;/pub-dates&gt;&lt;/dates&gt;&lt;accession-num&gt;10221527&lt;/accession-num&gt;&lt;urls&gt;&lt;related-urls&gt;&lt;url&gt;http://www.ncbi.nlm.nih.gov/entrez/query.fcgi?cmd=Retrieve&amp;amp;db=PubMed&amp;amp;dopt=Citation&amp;amp;list_uids=10221527 &lt;/url&gt;&lt;/related-urls&gt;&lt;/urls&gt;&lt;/record&gt;&lt;/Cite&gt;&lt;/EndNote&gt;</w:instrText>
      </w:r>
      <w:r w:rsidRPr="005711CF">
        <w:rPr>
          <w:lang w:val="en-US"/>
        </w:rPr>
        <w:fldChar w:fldCharType="separate"/>
      </w:r>
      <w:r w:rsidR="00EB790E" w:rsidRPr="005711CF">
        <w:rPr>
          <w:lang w:val="en-US"/>
        </w:rPr>
        <w:t>[13]</w:t>
      </w:r>
      <w:r w:rsidRPr="005711CF">
        <w:rPr>
          <w:lang w:val="en-US"/>
        </w:rPr>
        <w:fldChar w:fldCharType="end"/>
      </w:r>
      <w:r w:rsidRPr="005711CF">
        <w:rPr>
          <w:lang w:val="en-US"/>
        </w:rPr>
        <w:t xml:space="preserve"> and later the one by Sanders </w:t>
      </w:r>
      <w:r w:rsidRPr="005711CF">
        <w:rPr>
          <w:i/>
          <w:lang w:val="en-US"/>
        </w:rPr>
        <w:t xml:space="preserve">et al </w:t>
      </w:r>
      <w:r w:rsidRPr="005711CF">
        <w:rPr>
          <w:lang w:val="en-US"/>
        </w:rPr>
        <w:fldChar w:fldCharType="begin"/>
      </w:r>
      <w:r w:rsidR="005542AF" w:rsidRPr="005711CF">
        <w:rPr>
          <w:lang w:val="en-US"/>
        </w:rPr>
        <w:instrText xml:space="preserve"> ADDIN EN.CITE &lt;EndNote&gt;&lt;Cite&gt;&lt;Author&gt;Sanders&lt;/Author&gt;&lt;Year&gt;2005&lt;/Year&gt;&lt;RecNum&gt;17&lt;/RecNum&gt;&lt;record&gt;&lt;rec-number&gt;17&lt;/rec-number&gt;&lt;ref-type name="Journal Article"&gt;17&lt;/ref-type&gt;&lt;contributors&gt;&lt;authors&gt;&lt;author&gt;Sanders, G. D.&lt;/author&gt;&lt;author&gt;Bayoumi, A. M.&lt;/author&gt;&lt;author&gt;Sundaram, V.&lt;/author&gt;&lt;author&gt;Bilir, S. P.&lt;/author&gt;&lt;author&gt;Neukermans, C. P.&lt;/author&gt;&lt;author&gt;Rydzak, C. E.&lt;/author&gt;&lt;author&gt;Douglass, L. R.&lt;/author&gt;&lt;author&gt;Lazzeroni, L. C.&lt;/author&gt;&lt;author&gt;Holodniy, M.&lt;/author&gt;&lt;author&gt;Owens, D. K.&lt;/author&gt;&lt;/authors&gt;&lt;/contributors&gt;&lt;auth-address&gt;Duke Clinical Research Institute, Duke University, Durham, NC 27715, USA. gillian.sanders@duke.edu&lt;/auth-address&gt;&lt;titles&gt;&lt;title&gt;Cost-effectiveness of screening for HIV in the era of highly active antiretroviral therap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70-85&lt;/pages&gt;&lt;volume&gt;352&lt;/volume&gt;&lt;number&gt;6&lt;/number&gt;&lt;keywords&gt;&lt;keyword&gt;Adult&lt;/keyword&gt;&lt;keyword&gt;Anti-Retroviral Agents/economics&lt;/keyword&gt;&lt;keyword&gt;Antiretroviral Therapy, Highly Active/economics&lt;/keyword&gt;&lt;keyword&gt;Cost-Benefit Analysis&lt;/keyword&gt;&lt;keyword&gt;*Decision Support Techniques&lt;/keyword&gt;&lt;keyword&gt;Disease Progression&lt;/keyword&gt;&lt;keyword&gt;Female&lt;/keyword&gt;&lt;keyword&gt;HIV Infections/*diagnosis/drug therapy/economics/transmission&lt;/keyword&gt;&lt;keyword&gt;Health Care Costs&lt;/keyword&gt;&lt;keyword&gt;Humans&lt;/keyword&gt;&lt;keyword&gt;Life Expectancy&lt;/keyword&gt;&lt;keyword&gt;Male&lt;/keyword&gt;&lt;keyword&gt;Markov Chains&lt;/keyword&gt;&lt;keyword&gt;Mass Screening/*economics&lt;/keyword&gt;&lt;keyword&gt;Prevalence&lt;/keyword&gt;&lt;keyword&gt;Quality of Life&lt;/keyword&gt;&lt;keyword&gt;Quality-Adjusted Life Years&lt;/keyword&gt;&lt;keyword&gt;Risk Factors&lt;/keyword&gt;&lt;/keywords&gt;&lt;dates&gt;&lt;year&gt;2005&lt;/year&gt;&lt;pub-dates&gt;&lt;date&gt;Feb 10&lt;/date&gt;&lt;/pub-dates&gt;&lt;/dates&gt;&lt;isbn&gt;1533-4406 (Electronic)&amp;#xD;0028-4793 (Linking)&lt;/isbn&gt;&lt;accession-num&gt;15703422&lt;/accession-num&gt;&lt;urls&gt;&lt;related-urls&gt;&lt;url&gt;http://www.ncbi.nlm.nih.gov/entrez/query.fcgi?cmd=Retrieve&amp;amp;db=PubMed&amp;amp;dopt=Citation&amp;amp;list_uids=15703422 &lt;/url&gt;&lt;/related-urls&gt;&lt;/urls&gt;&lt;language&gt;eng&lt;/language&gt;&lt;/record&gt;&lt;/Cite&gt;&lt;/EndNote&gt;</w:instrText>
      </w:r>
      <w:r w:rsidRPr="005711CF">
        <w:rPr>
          <w:lang w:val="en-US"/>
        </w:rPr>
        <w:fldChar w:fldCharType="separate"/>
      </w:r>
      <w:r w:rsidR="00EB790E" w:rsidRPr="005711CF">
        <w:rPr>
          <w:lang w:val="en-US"/>
        </w:rPr>
        <w:t>[14]</w:t>
      </w:r>
      <w:r w:rsidRPr="005711CF">
        <w:rPr>
          <w:lang w:val="en-US"/>
        </w:rPr>
        <w:fldChar w:fldCharType="end"/>
      </w:r>
      <w:r w:rsidRPr="005711CF">
        <w:rPr>
          <w:lang w:val="en-US"/>
        </w:rPr>
        <w:t>. However, this fun</w:t>
      </w:r>
      <w:r w:rsidR="00F7367E" w:rsidRPr="005711CF">
        <w:rPr>
          <w:lang w:val="en-US"/>
        </w:rPr>
        <w:t xml:space="preserve">ction takes a value of zero when viral load equals </w:t>
      </w:r>
      <w:r w:rsidRPr="005711CF">
        <w:rPr>
          <w:lang w:val="en-US"/>
        </w:rPr>
        <w:t>2</w:t>
      </w:r>
      <w:r w:rsidR="00F7367E" w:rsidRPr="005711CF">
        <w:rPr>
          <w:lang w:val="en-US"/>
        </w:rPr>
        <w:t>.</w:t>
      </w:r>
      <w:r w:rsidRPr="005711CF">
        <w:rPr>
          <w:lang w:val="en-US"/>
        </w:rPr>
        <w:t xml:space="preserve">36 </w:t>
      </w:r>
      <w:proofErr w:type="gramStart"/>
      <w:r w:rsidR="00F7367E" w:rsidRPr="005711CF">
        <w:rPr>
          <w:lang w:val="en-US"/>
        </w:rPr>
        <w:t>Log</w:t>
      </w:r>
      <w:r w:rsidR="00F7367E" w:rsidRPr="005711CF">
        <w:rPr>
          <w:vertAlign w:val="subscript"/>
          <w:lang w:val="en-US"/>
        </w:rPr>
        <w:t>10</w:t>
      </w:r>
      <w:r w:rsidR="00F7367E" w:rsidRPr="005711CF">
        <w:rPr>
          <w:lang w:val="en-US"/>
        </w:rPr>
        <w:t>[</w:t>
      </w:r>
      <w:proofErr w:type="gramEnd"/>
      <w:r w:rsidR="00F7367E" w:rsidRPr="005711CF">
        <w:rPr>
          <w:lang w:val="en-US"/>
        </w:rPr>
        <w:t>copies/ml] and therefore the CD4 count variation after viral load drops below that limit becomes increasingly positive.</w:t>
      </w:r>
      <w:r w:rsidRPr="005711CF">
        <w:rPr>
          <w:lang w:val="en-US"/>
        </w:rPr>
        <w:t xml:space="preserve"> To correct this, we applied a mathematical function </w:t>
      </w:r>
      <w:r w:rsidR="00F7367E" w:rsidRPr="005711CF">
        <w:rPr>
          <w:lang w:val="en-US"/>
        </w:rPr>
        <w:t xml:space="preserve">fitted to </w:t>
      </w:r>
      <w:r w:rsidRPr="005711CF">
        <w:rPr>
          <w:lang w:val="en-US"/>
        </w:rPr>
        <w:t xml:space="preserve">the data described by </w:t>
      </w:r>
      <w:proofErr w:type="spellStart"/>
      <w:r w:rsidRPr="005711CF">
        <w:rPr>
          <w:lang w:val="en-US"/>
        </w:rPr>
        <w:t>Mellors</w:t>
      </w:r>
      <w:proofErr w:type="spellEnd"/>
      <w:r w:rsidRPr="005711CF">
        <w:rPr>
          <w:lang w:val="en-US"/>
        </w:rPr>
        <w:t xml:space="preserve"> </w:t>
      </w:r>
      <w:r w:rsidRPr="005711CF">
        <w:rPr>
          <w:i/>
          <w:lang w:val="en-US"/>
        </w:rPr>
        <w:t>et al</w:t>
      </w:r>
      <w:r w:rsidRPr="005711CF">
        <w:rPr>
          <w:lang w:val="en-US"/>
        </w:rPr>
        <w:t xml:space="preserve"> </w:t>
      </w:r>
      <w:r w:rsidRPr="005711CF">
        <w:rPr>
          <w:lang w:val="en-US"/>
        </w:rPr>
        <w:fldChar w:fldCharType="begin"/>
      </w:r>
      <w:r w:rsidRPr="005711CF">
        <w:rPr>
          <w:lang w:val="en-US"/>
        </w:rPr>
        <w:instrText xml:space="preserve"> ADDIN EN.CITE &lt;EndNote&gt;&lt;Cite&gt;&lt;Author&gt;Mellors&lt;/Author&gt;&lt;Year&gt;1997&lt;/Year&gt;&lt;RecNum&gt;21&lt;/RecNum&gt;&lt;record&gt;&lt;rec-number&gt;13&lt;/rec-number&gt;&lt;ref-type name="Journal Article"&gt;17&lt;/ref-type&gt;&lt;contributors&gt;&lt;authors&gt;&lt;author&gt;Gupta, P.&lt;/author&gt;&lt;author&gt;Mellors, J.&lt;/author&gt;&lt;author&gt;Kingsley, L.&lt;/author&gt;&lt;author&gt;Riddler, S.&lt;/author&gt;&lt;author&gt;Singh, M. K.&lt;/author&gt;&lt;author&gt;Schreiber, S.&lt;/author&gt;&lt;author&gt;Cronin, M.&lt;/author&gt;&lt;author&gt;Rinaldo, C. R.&lt;/author&gt;&lt;/authors&gt;&lt;/contributors&gt;&lt;auth-address&gt;Department of Infectious Diseases and Microbiology, Graduate School of Public Health, University of Pittsburgh, and Veterans Affairs Medical Center, Pennsylvania, USA. pguptal@vms.cis.pitt.edu&lt;/auth-address&gt;&lt;titles&gt;&lt;title&gt;High viral load in semen of human immunodeficiency virus type 1-infected men at all stages of disease and its reduction by therapy with protease and nonnucleoside reverse transcriptase inhibitors&lt;/title&gt;&lt;secondary-title&gt;J Virol&lt;/secondary-title&gt;&lt;/titles&gt;&lt;periodical&gt;&lt;full-title&gt;J Virol&lt;/full-title&gt;&lt;/periodical&gt;&lt;pages&gt;6271-5&lt;/pages&gt;&lt;volume&gt;71&lt;/volume&gt;&lt;number&gt;8&lt;/number&gt;&lt;keywords&gt;&lt;keyword&gt;Acquired Immunodeficiency Syndrome/drug therapy/transmission/*virology&lt;/keyword&gt;&lt;keyword&gt;Anti-HIV Agents/*therapeutic use&lt;/keyword&gt;&lt;keyword&gt;Cross-Sectional Studies&lt;/keyword&gt;&lt;keyword&gt;HIV Protease Inhibitors/*therapeutic use&lt;/keyword&gt;&lt;keyword&gt;*Hiv-1&lt;/keyword&gt;&lt;keyword&gt;Humans&lt;/keyword&gt;&lt;keyword&gt;Lymphocyte Count&lt;/keyword&gt;&lt;keyword&gt;Male&lt;/keyword&gt;&lt;keyword&gt;Reverse Transcriptase Inhibitors/*therapeutic use&lt;/keyword&gt;&lt;keyword&gt;Semen/*virology&lt;/keyword&gt;&lt;keyword&gt;Viremia/virology&lt;/keyword&gt;&lt;/keywords&gt;&lt;dates&gt;&lt;year&gt;1997&lt;/year&gt;&lt;pub-dates&gt;&lt;date&gt;Aug&lt;/date&gt;&lt;/pub-dates&gt;&lt;/dates&gt;&lt;accession-num&gt;9223532&lt;/accession-num&gt;&lt;urls&gt;&lt;related-urls&gt;&lt;url&gt;http://www.ncbi.nlm.nih.gov/entrez/query.fcgi?cmd=Retrieve&amp;amp;db=PubMed&amp;amp;dopt=Citation&amp;amp;list_uids=9223532 &lt;/url&gt;&lt;/related-urls&gt;&lt;/urls&gt;&lt;/record&gt;&lt;/Cite&gt;&lt;/EndNote&gt;</w:instrText>
      </w:r>
      <w:r w:rsidRPr="005711CF">
        <w:rPr>
          <w:lang w:val="en-US"/>
        </w:rPr>
        <w:fldChar w:fldCharType="separate"/>
      </w:r>
      <w:r w:rsidR="00EB790E" w:rsidRPr="005711CF">
        <w:rPr>
          <w:lang w:val="en-US"/>
        </w:rPr>
        <w:t>[15]</w:t>
      </w:r>
      <w:r w:rsidRPr="005711CF">
        <w:rPr>
          <w:lang w:val="en-US"/>
        </w:rPr>
        <w:fldChar w:fldCharType="end"/>
      </w:r>
      <w:r w:rsidRPr="005711CF">
        <w:rPr>
          <w:lang w:val="en-US"/>
        </w:rPr>
        <w:t xml:space="preserve"> </w:t>
      </w:r>
      <w:r w:rsidR="00F7367E" w:rsidRPr="005711CF">
        <w:rPr>
          <w:lang w:val="en-US"/>
        </w:rPr>
        <w:t>where the</w:t>
      </w:r>
      <w:r w:rsidRPr="005711CF">
        <w:rPr>
          <w:lang w:val="en-US"/>
        </w:rPr>
        <w:t xml:space="preserve"> annual decay rate </w:t>
      </w:r>
      <w:r w:rsidR="00F7367E" w:rsidRPr="005711CF">
        <w:rPr>
          <w:lang w:val="en-US"/>
        </w:rPr>
        <w:t>was estimated for</w:t>
      </w:r>
      <w:r w:rsidRPr="005711CF">
        <w:rPr>
          <w:lang w:val="en-US"/>
        </w:rPr>
        <w:t xml:space="preserve"> different ranges of viral load (</w:t>
      </w:r>
      <w:r w:rsidR="004501B6" w:rsidRPr="005711CF">
        <w:rPr>
          <w:lang w:val="en-US"/>
        </w:rPr>
        <w:t xml:space="preserve">Supplementary </w:t>
      </w:r>
      <w:r w:rsidRPr="005711CF">
        <w:rPr>
          <w:lang w:val="en-US"/>
        </w:rPr>
        <w:t>Figure</w:t>
      </w:r>
      <w:r w:rsidR="00F7367E" w:rsidRPr="005711CF">
        <w:rPr>
          <w:lang w:val="en-US"/>
        </w:rPr>
        <w:t xml:space="preserve"> </w:t>
      </w:r>
      <w:r w:rsidR="000A3931">
        <w:rPr>
          <w:lang w:val="en-US"/>
        </w:rPr>
        <w:t>S1</w:t>
      </w:r>
      <w:r w:rsidRPr="005711CF">
        <w:rPr>
          <w:lang w:val="en-US"/>
        </w:rPr>
        <w:t>). Therefore, the monthly rate of CD4 decay according to viral load is determined by:</w:t>
      </w:r>
    </w:p>
    <w:p w14:paraId="25DF9376" w14:textId="77777777" w:rsidR="00D1377A" w:rsidRPr="005711CF" w:rsidRDefault="00D1377A" w:rsidP="00ED34FA">
      <w:pPr>
        <w:spacing w:after="0" w:line="480" w:lineRule="auto"/>
        <w:jc w:val="center"/>
        <w:rPr>
          <w:lang w:val="en-US"/>
        </w:rPr>
      </w:pPr>
      <w:r w:rsidRPr="005711CF">
        <w:rPr>
          <w:noProof/>
        </w:rPr>
        <w:lastRenderedPageBreak/>
        <w:pict w14:anchorId="7EFD27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2 Imagen" o:spid="_x0000_i1025" type="#_x0000_t75" alt="Ecuación CD4 decayment.png" style="width:339.8pt;height:24.25pt;visibility:visible">
            <v:imagedata r:id="rId8" o:title=""/>
            <v:textbox style="mso-rotate-with-shape:t"/>
          </v:shape>
        </w:pict>
      </w:r>
      <w:r w:rsidRPr="005711CF">
        <w:rPr>
          <w:noProof/>
          <w:lang w:val="en-US"/>
        </w:rPr>
        <w:t>;</w:t>
      </w:r>
    </w:p>
    <w:p w14:paraId="0D28CFA4" w14:textId="77777777" w:rsidR="00D1377A" w:rsidRPr="005711CF" w:rsidRDefault="00D1377A" w:rsidP="00ED34FA">
      <w:pPr>
        <w:spacing w:after="0" w:line="480" w:lineRule="auto"/>
        <w:jc w:val="both"/>
        <w:rPr>
          <w:noProof/>
          <w:lang w:val="en-US"/>
        </w:rPr>
      </w:pPr>
      <w:proofErr w:type="gramStart"/>
      <w:r w:rsidRPr="005711CF">
        <w:rPr>
          <w:lang w:val="en-US"/>
        </w:rPr>
        <w:t>where</w:t>
      </w:r>
      <w:proofErr w:type="gramEnd"/>
      <w:r w:rsidRPr="005711CF">
        <w:rPr>
          <w:lang w:val="en-US"/>
        </w:rPr>
        <w:t xml:space="preserve"> the </w:t>
      </w:r>
      <w:r w:rsidRPr="005711CF">
        <w:rPr>
          <w:i/>
          <w:iCs/>
          <w:lang w:val="en-US"/>
        </w:rPr>
        <w:t xml:space="preserve">Annual decay factor </w:t>
      </w:r>
      <w:r w:rsidRPr="005711CF">
        <w:rPr>
          <w:lang w:val="en-US"/>
        </w:rPr>
        <w:t>is a mean value of 14</w:t>
      </w:r>
      <w:r w:rsidR="00BF3096" w:rsidRPr="005711CF">
        <w:rPr>
          <w:lang w:val="en-US"/>
        </w:rPr>
        <w:t>.</w:t>
      </w:r>
      <w:r w:rsidRPr="005711CF">
        <w:rPr>
          <w:lang w:val="en-US"/>
        </w:rPr>
        <w:t>76 (95%CI=9</w:t>
      </w:r>
      <w:r w:rsidR="00BF3096" w:rsidRPr="005711CF">
        <w:rPr>
          <w:lang w:val="en-US"/>
        </w:rPr>
        <w:t>.</w:t>
      </w:r>
      <w:r w:rsidRPr="005711CF">
        <w:rPr>
          <w:lang w:val="en-US"/>
        </w:rPr>
        <w:t>39-20</w:t>
      </w:r>
      <w:r w:rsidR="00BF3096" w:rsidRPr="005711CF">
        <w:rPr>
          <w:lang w:val="en-US"/>
        </w:rPr>
        <w:t>.</w:t>
      </w:r>
      <w:r w:rsidRPr="005711CF">
        <w:rPr>
          <w:lang w:val="en-US"/>
        </w:rPr>
        <w:t>43). This function has the same limitation as the one described by Cook</w:t>
      </w:r>
      <w:r w:rsidR="00BF3096" w:rsidRPr="005711CF">
        <w:rPr>
          <w:i/>
          <w:lang w:val="en-US"/>
        </w:rPr>
        <w:t xml:space="preserve"> et al</w:t>
      </w:r>
      <w:r w:rsidRPr="005711CF">
        <w:rPr>
          <w:lang w:val="en-US"/>
        </w:rPr>
        <w:t xml:space="preserve"> </w:t>
      </w:r>
      <w:r w:rsidRPr="005711CF">
        <w:rPr>
          <w:lang w:val="en-US"/>
        </w:rPr>
        <w:fldChar w:fldCharType="begin"/>
      </w:r>
      <w:r w:rsidRPr="005711CF">
        <w:rPr>
          <w:lang w:val="en-US"/>
        </w:rPr>
        <w:instrText xml:space="preserve"> ADDIN EN.CITE &lt;EndNote&gt;&lt;Cite&gt;&lt;Author&gt;Cook&lt;/Author&gt;&lt;Year&gt;1999&lt;/Year&gt;&lt;RecNum&gt;20&lt;/RecNum&gt;&lt;record&gt;&lt;rec-number&gt;20&lt;/rec-number&gt;&lt;ref-type name="Journal Article"&gt;17&lt;/ref-type&gt;&lt;contributors&gt;&lt;authors&gt;&lt;author&gt;Cook, J.&lt;/author&gt;&lt;author&gt;Dasbach, E.&lt;/author&gt;&lt;author&gt;Coplan, P.&lt;/author&gt;&lt;author&gt;Markson, L.&lt;/author&gt;&lt;author&gt;Yin, D.&lt;/author&gt;&lt;author&gt;Meibohm, A.&lt;/author&gt;&lt;author&gt;Nguyen, B. Y.&lt;/author&gt;&lt;author&gt;Chodakewitz, J.&lt;/author&gt;&lt;author&gt;Mellors, J.&lt;/author&gt;&lt;/authors&gt;&lt;/contributors&gt;&lt;auth-address&gt;Merck &amp;amp; Co., Inc., Whitehouse Station, New Jersey 08889, USA. john_cook@merck.com&lt;/auth-address&gt;&lt;titles&gt;&lt;title&gt;Modeling the long-term outcomes and costs of HIV antiretroviral therapy using HIV RNA levels: application to a clinical trial&lt;/title&gt;&lt;secondary-title&gt;AIDS Res Hum Retroviruses&lt;/secondary-title&gt;&lt;/titles&gt;&lt;periodical&gt;&lt;full-title&gt;AIDS Res Hum Retroviruses&lt;/full-title&gt;&lt;abbr-1&gt;AIDS research and human retroviruses&lt;/abbr-1&gt;&lt;/periodical&gt;&lt;pages&gt;499-508&lt;/pages&gt;&lt;volume&gt;15&lt;/volume&gt;&lt;number&gt;6&lt;/number&gt;&lt;keywords&gt;&lt;keyword&gt;Anti-HIV Agents/economics/therapeutic use&lt;/keyword&gt;&lt;keyword&gt;CD4 Lymphocyte Count&lt;/keyword&gt;&lt;keyword&gt;Clinical Trials as Topic&lt;/keyword&gt;&lt;keyword&gt;Cost-Benefit Analysis&lt;/keyword&gt;&lt;keyword&gt;Costs and Cost Analysis&lt;/keyword&gt;&lt;keyword&gt;HIV Infections/*drug therapy/*economics/immunology/virology&lt;/keyword&gt;&lt;keyword&gt;HIV Protease Inhibitors/economics/therapeutic use&lt;/keyword&gt;&lt;keyword&gt;*HIV-1/genetics&lt;/keyword&gt;&lt;keyword&gt;Humans&lt;/keyword&gt;&lt;keyword&gt;Indinavir/economics/therapeutic use&lt;/keyword&gt;&lt;keyword&gt;Lamivudine/economics/therapeutic use&lt;/keyword&gt;&lt;keyword&gt;Models, Biological&lt;/keyword&gt;&lt;keyword&gt;*Models, Economic&lt;/keyword&gt;&lt;keyword&gt;*Outcome and Process Assessment (Health Care)&lt;/keyword&gt;&lt;keyword&gt;RNA, Viral/blood&lt;/keyword&gt;&lt;keyword&gt;Reverse Transcriptase Inhibitors/economics/therapeutic use&lt;/keyword&gt;&lt;keyword&gt;Time Factors&lt;/keyword&gt;&lt;keyword&gt;Treatment Outcome&lt;/keyword&gt;&lt;keyword&gt;Viral Load&lt;/keyword&gt;&lt;keyword&gt;Zidovudine/economics/therapeutic use&lt;/keyword&gt;&lt;/keywords&gt;&lt;dates&gt;&lt;year&gt;1999&lt;/year&gt;&lt;pub-dates&gt;&lt;date&gt;Apr 10&lt;/date&gt;&lt;/pub-dates&gt;&lt;/dates&gt;&lt;accession-num&gt;10221527&lt;/accession-num&gt;&lt;urls&gt;&lt;related-urls&gt;&lt;url&gt;http://www.ncbi.nlm.nih.gov/entrez/query.fcgi?cmd=Retrieve&amp;amp;db=PubMed&amp;amp;dopt=Citation&amp;amp;list_uids=10221527 &lt;/url&gt;&lt;/related-urls&gt;&lt;/urls&gt;&lt;/record&gt;&lt;/Cite&gt;&lt;/EndNote&gt;</w:instrText>
      </w:r>
      <w:r w:rsidRPr="005711CF">
        <w:rPr>
          <w:lang w:val="en-US"/>
        </w:rPr>
        <w:fldChar w:fldCharType="separate"/>
      </w:r>
      <w:r w:rsidR="00EB790E" w:rsidRPr="005711CF">
        <w:rPr>
          <w:lang w:val="en-US"/>
        </w:rPr>
        <w:t>[13]</w:t>
      </w:r>
      <w:r w:rsidRPr="005711CF">
        <w:rPr>
          <w:lang w:val="en-US"/>
        </w:rPr>
        <w:fldChar w:fldCharType="end"/>
      </w:r>
      <w:r w:rsidRPr="005711CF">
        <w:rPr>
          <w:lang w:val="en-US"/>
        </w:rPr>
        <w:t xml:space="preserve"> but the viral load </w:t>
      </w:r>
      <w:r w:rsidR="00BF3096" w:rsidRPr="005711CF">
        <w:rPr>
          <w:lang w:val="en-US"/>
        </w:rPr>
        <w:t xml:space="preserve">at which the CD4 net variation becomes positive </w:t>
      </w:r>
      <w:r w:rsidRPr="005711CF">
        <w:rPr>
          <w:lang w:val="en-US"/>
        </w:rPr>
        <w:t>is 0</w:t>
      </w:r>
      <w:r w:rsidR="00BF3096" w:rsidRPr="005711CF">
        <w:rPr>
          <w:lang w:val="en-US"/>
        </w:rPr>
        <w:t>.</w:t>
      </w:r>
      <w:r w:rsidRPr="005711CF">
        <w:rPr>
          <w:lang w:val="en-US"/>
        </w:rPr>
        <w:t>7 log (0</w:t>
      </w:r>
      <w:r w:rsidR="00BF3096" w:rsidRPr="005711CF">
        <w:rPr>
          <w:lang w:val="en-US"/>
        </w:rPr>
        <w:t>.</w:t>
      </w:r>
      <w:r w:rsidRPr="005711CF">
        <w:rPr>
          <w:lang w:val="en-US"/>
        </w:rPr>
        <w:t>5-1</w:t>
      </w:r>
      <w:r w:rsidR="00BF3096" w:rsidRPr="005711CF">
        <w:rPr>
          <w:lang w:val="en-US"/>
        </w:rPr>
        <w:t>.</w:t>
      </w:r>
      <w:r w:rsidRPr="005711CF">
        <w:rPr>
          <w:lang w:val="en-US"/>
        </w:rPr>
        <w:t>0) which is below the limit of detection</w:t>
      </w:r>
      <w:r w:rsidR="00BF3096" w:rsidRPr="005711CF">
        <w:rPr>
          <w:lang w:val="en-US"/>
        </w:rPr>
        <w:t xml:space="preserve"> applied in our model</w:t>
      </w:r>
      <w:r w:rsidRPr="005711CF">
        <w:rPr>
          <w:lang w:val="en-US"/>
        </w:rPr>
        <w:t xml:space="preserve"> (50 copies/ml = 1</w:t>
      </w:r>
      <w:r w:rsidR="00BF3096" w:rsidRPr="005711CF">
        <w:rPr>
          <w:lang w:val="en-US"/>
        </w:rPr>
        <w:t>.</w:t>
      </w:r>
      <w:r w:rsidRPr="005711CF">
        <w:rPr>
          <w:lang w:val="en-US"/>
        </w:rPr>
        <w:t>7 log).</w:t>
      </w:r>
    </w:p>
    <w:p w14:paraId="71B27BC6" w14:textId="77777777" w:rsidR="00D1377A" w:rsidRPr="005711CF" w:rsidRDefault="00D1377A" w:rsidP="00ED34FA">
      <w:pPr>
        <w:spacing w:after="0" w:line="480" w:lineRule="auto"/>
        <w:rPr>
          <w:noProof/>
        </w:rPr>
      </w:pPr>
    </w:p>
    <w:p w14:paraId="674359C8" w14:textId="77777777" w:rsidR="00D1377A" w:rsidRPr="005711CF" w:rsidRDefault="00D1377A" w:rsidP="00ED34FA">
      <w:pPr>
        <w:spacing w:after="0" w:line="480" w:lineRule="auto"/>
        <w:jc w:val="both"/>
        <w:rPr>
          <w:lang w:val="en-US"/>
        </w:rPr>
      </w:pPr>
      <w:bookmarkStart w:id="5" w:name="_Toc339818242"/>
      <w:proofErr w:type="spellStart"/>
      <w:r w:rsidRPr="0068438E">
        <w:rPr>
          <w:rStyle w:val="Heading3Char"/>
        </w:rPr>
        <w:t>Probability</w:t>
      </w:r>
      <w:proofErr w:type="spellEnd"/>
      <w:r w:rsidRPr="0068438E">
        <w:rPr>
          <w:rStyle w:val="Heading3Char"/>
        </w:rPr>
        <w:t xml:space="preserve"> of AIDS </w:t>
      </w:r>
      <w:proofErr w:type="spellStart"/>
      <w:r w:rsidRPr="0068438E">
        <w:rPr>
          <w:rStyle w:val="Heading3Char"/>
        </w:rPr>
        <w:t>progression</w:t>
      </w:r>
      <w:proofErr w:type="spellEnd"/>
      <w:r w:rsidRPr="0068438E">
        <w:rPr>
          <w:rStyle w:val="Heading3Char"/>
        </w:rPr>
        <w:t xml:space="preserve"> and </w:t>
      </w:r>
      <w:proofErr w:type="spellStart"/>
      <w:r w:rsidRPr="0068438E">
        <w:rPr>
          <w:rStyle w:val="Heading3Char"/>
        </w:rPr>
        <w:t>death</w:t>
      </w:r>
      <w:proofErr w:type="spellEnd"/>
      <w:r w:rsidRPr="0068438E">
        <w:rPr>
          <w:rStyle w:val="Heading3Char"/>
        </w:rPr>
        <w:t xml:space="preserve"> </w:t>
      </w:r>
      <w:proofErr w:type="spellStart"/>
      <w:r w:rsidRPr="0068438E">
        <w:rPr>
          <w:rStyle w:val="Heading3Char"/>
        </w:rPr>
        <w:t>after</w:t>
      </w:r>
      <w:proofErr w:type="spellEnd"/>
      <w:r w:rsidRPr="0068438E">
        <w:rPr>
          <w:rStyle w:val="Heading3Char"/>
        </w:rPr>
        <w:t xml:space="preserve"> AIDS.</w:t>
      </w:r>
      <w:bookmarkEnd w:id="5"/>
      <w:r w:rsidRPr="005711CF">
        <w:rPr>
          <w:b/>
          <w:bCs/>
          <w:lang w:val="en-US"/>
        </w:rPr>
        <w:t xml:space="preserve"> </w:t>
      </w:r>
      <w:r w:rsidRPr="005711CF">
        <w:rPr>
          <w:lang w:val="en-US"/>
        </w:rPr>
        <w:t xml:space="preserve">The mathematical function applied for </w:t>
      </w:r>
      <w:r w:rsidR="005D53DB" w:rsidRPr="005711CF">
        <w:rPr>
          <w:lang w:val="en-US"/>
        </w:rPr>
        <w:t xml:space="preserve">modeling </w:t>
      </w:r>
      <w:r w:rsidRPr="005711CF">
        <w:rPr>
          <w:lang w:val="en-US"/>
        </w:rPr>
        <w:t xml:space="preserve">the probability of </w:t>
      </w:r>
      <w:r w:rsidR="005D53DB" w:rsidRPr="005711CF">
        <w:rPr>
          <w:lang w:val="en-US"/>
        </w:rPr>
        <w:t xml:space="preserve">AIDS </w:t>
      </w:r>
      <w:r w:rsidRPr="005711CF">
        <w:rPr>
          <w:lang w:val="en-US"/>
        </w:rPr>
        <w:t xml:space="preserve">progression was based on </w:t>
      </w:r>
      <w:r w:rsidR="005D53DB" w:rsidRPr="005711CF">
        <w:rPr>
          <w:lang w:val="en-US"/>
        </w:rPr>
        <w:t>the one</w:t>
      </w:r>
      <w:r w:rsidRPr="005711CF">
        <w:rPr>
          <w:lang w:val="en-US"/>
        </w:rPr>
        <w:t xml:space="preserve"> report</w:t>
      </w:r>
      <w:r w:rsidR="005D53DB" w:rsidRPr="005711CF">
        <w:rPr>
          <w:lang w:val="en-US"/>
        </w:rPr>
        <w:t>ed</w:t>
      </w:r>
      <w:r w:rsidRPr="005711CF">
        <w:rPr>
          <w:lang w:val="en-US"/>
        </w:rPr>
        <w:t xml:space="preserve"> by Phillips </w:t>
      </w:r>
      <w:r w:rsidRPr="005711CF">
        <w:rPr>
          <w:i/>
          <w:lang w:val="en-US"/>
        </w:rPr>
        <w:t>et al</w:t>
      </w:r>
      <w:r w:rsidRPr="005711CF">
        <w:rPr>
          <w:lang w:val="en-US"/>
        </w:rPr>
        <w:t xml:space="preserve"> </w:t>
      </w:r>
      <w:r w:rsidR="005542AF" w:rsidRPr="005711CF">
        <w:rPr>
          <w:lang w:val="en-US"/>
        </w:rPr>
        <w:fldChar w:fldCharType="begin"/>
      </w:r>
      <w:r w:rsidR="00E66C5B">
        <w:rPr>
          <w:lang w:val="en-US"/>
        </w:rPr>
        <w:instrText xml:space="preserve"> ADDIN EN.CITE &lt;EndNote&gt;&lt;Cite&gt;&lt;Author&gt;Phillips&lt;/Author&gt;&lt;Year&gt;2004&lt;/Year&gt;&lt;RecNum&gt;46&lt;/RecNum&gt;&lt;record&gt;&lt;rec-number&gt;2&lt;/rec-number&gt;&lt;ref-type name="Journal Article"&gt;17&lt;/ref-type&gt;&lt;contributors&gt;&lt;authors&gt;&lt;author&gt;Kawashima, Y.&lt;/author&gt;&lt;author&gt;Pfafferott, K.&lt;/author&gt;&lt;author&gt;Frater, J.&lt;/author&gt;&lt;author&gt;Matthews, P.&lt;/author&gt;&lt;author&gt;Payne, R.&lt;/author&gt;&lt;author&gt;Addo, M.&lt;/author&gt;&lt;author&gt;Gatanaga, H.&lt;/author&gt;&lt;author&gt;Fujiwara, M.&lt;/author&gt;&lt;author&gt;Hachiya, A.&lt;/author&gt;&lt;author&gt;Koizumi, H.&lt;/author&gt;&lt;author&gt;Kuse, N.&lt;/author&gt;&lt;author&gt;Oka, S.&lt;/author&gt;&lt;author&gt;Duda, A.&lt;/author&gt;&lt;author&gt;Prendergast, A.&lt;/author&gt;&lt;author&gt;Crawford, H.&lt;/author&gt;&lt;author&gt;Leslie, A.&lt;/author&gt;&lt;author&gt;Brumme, Z.&lt;/author&gt;&lt;author&gt;Brumme, C.&lt;/author&gt;&lt;author&gt;Allen, T.&lt;/author&gt;&lt;author&gt;Brander, C.&lt;/author&gt;&lt;author&gt;Kaslow, R.&lt;/author&gt;&lt;author&gt;Tang, J.&lt;/author&gt;&lt;author&gt;Hunter, E.&lt;/author&gt;&lt;author&gt;Allen, S.&lt;/author&gt;&lt;author&gt;Mulenga, J.&lt;/author&gt;&lt;author&gt;Branch, S.&lt;/author&gt;&lt;author&gt;Roach, T.&lt;/author&gt;&lt;author&gt;John, M.&lt;/author&gt;&lt;author&gt;Mallal, S.&lt;/author&gt;&lt;author&gt;Ogwu, A.&lt;/author&gt;&lt;author&gt;Shapiro, R.&lt;/author&gt;&lt;author&gt;Prado, J. G.&lt;/author&gt;&lt;author&gt;Fidler, S.&lt;/author&gt;&lt;author&gt;Weber, J.&lt;/author&gt;&lt;author&gt;Pybus, O. G.&lt;/author&gt;&lt;author&gt;Klenerman, P.&lt;/author&gt;&lt;author&gt;Ndung&amp;apos;u, T.&lt;/author&gt;&lt;author&gt;Phillips, R.&lt;/author&gt;&lt;author&gt;Heckerman, D.&lt;/author&gt;&lt;author&gt;Harrigan, P. R.&lt;/author&gt;&lt;author&gt;Walker, B. D.&lt;/author&gt;&lt;author&gt;Takiguchi, M.&lt;/author&gt;&lt;author&gt;Goulder, P.&lt;/author&gt;&lt;/authors&gt;&lt;/contributors&gt;&lt;auth-address&gt;Division of Viral Immunology, Center for AIDS Research, Kumamoto University, 2-2-1 Honjo, Kumamoto 860-0811, Japan.&lt;/auth-address&gt;&lt;titles&gt;&lt;title&gt;Adaptation of HIV-1 to human leukocyte antigen class I&lt;/title&gt;&lt;secondary-title&gt;Nature&lt;/secondary-title&gt;&lt;/titles&gt;&lt;periodical&gt;&lt;full-title&gt;Nature&lt;/full-title&gt;&lt;/periodical&gt;&lt;pages&gt;641-5&lt;/pages&gt;&lt;volume&gt;458&lt;/volume&gt;&lt;number&gt;7238&lt;/number&gt;&lt;keywords&gt;&lt;keyword&gt;Alleles&lt;/keyword&gt;&lt;keyword&gt;CD8-Positive T-Lymphocytes/immunology&lt;/keyword&gt;&lt;keyword&gt;Cohort Studies&lt;/keyword&gt;&lt;keyword&gt;Epitopes, T-Lymphocyte/chemistry/genetics/immunology&lt;/keyword&gt;&lt;keyword&gt;HIV Antigens/chemistry/genetics/immunology&lt;/keyword&gt;&lt;keyword&gt;HIV-1/genetics/*immunology/physiology&lt;/keyword&gt;&lt;keyword&gt;HLA-B Antigens/genetics/*immunology&lt;/keyword&gt;&lt;keyword&gt;Humans&lt;/keyword&gt;&lt;keyword&gt;Internationality&lt;/keyword&gt;&lt;keyword&gt;Leukocytes/*immunology&lt;/keyword&gt;&lt;keyword&gt;Polymorphism, Genetic&lt;/keyword&gt;&lt;keyword&gt;gag Gene Products, Human Immunodeficiency Virus/chemistry/genetics/immunology&lt;/keyword&gt;&lt;/keywords&gt;&lt;dates&gt;&lt;year&gt;2009&lt;/year&gt;&lt;pub-dates&gt;&lt;date&gt;Apr 2&lt;/date&gt;&lt;/pub-dates&gt;&lt;/dates&gt;&lt;accession-num&gt;19242411&lt;/accession-num&gt;&lt;urls&gt;&lt;related-urls&gt;&lt;url&gt;http://www.ncbi.nlm.nih.gov/entrez/query.fcgi?cmd=Retrieve&amp;amp;db=PubMed&amp;amp;dopt=Citation&amp;amp;list_uids=19242411 &lt;/url&gt;&lt;/related-urls&gt;&lt;/urls&gt;&lt;/record&gt;&lt;/Cite&gt;&lt;/EndNote&gt;</w:instrText>
      </w:r>
      <w:r w:rsidR="005542AF" w:rsidRPr="005711CF">
        <w:rPr>
          <w:lang w:val="en-US"/>
        </w:rPr>
        <w:fldChar w:fldCharType="separate"/>
      </w:r>
      <w:r w:rsidR="005542AF" w:rsidRPr="005711CF">
        <w:rPr>
          <w:lang w:val="en-US"/>
        </w:rPr>
        <w:t>[16]</w:t>
      </w:r>
      <w:r w:rsidR="005542AF" w:rsidRPr="005711CF">
        <w:rPr>
          <w:lang w:val="en-US"/>
        </w:rPr>
        <w:fldChar w:fldCharType="end"/>
      </w:r>
      <w:r w:rsidRPr="005711CF">
        <w:rPr>
          <w:lang w:val="en-US"/>
        </w:rPr>
        <w:t xml:space="preserve"> while the one applied for the probability of death after AIDS was based on a report by Schneider </w:t>
      </w:r>
      <w:r w:rsidRPr="005711CF">
        <w:rPr>
          <w:i/>
          <w:lang w:val="en-US"/>
        </w:rPr>
        <w:t>et al</w:t>
      </w:r>
      <w:r w:rsidRPr="005711CF">
        <w:rPr>
          <w:lang w:val="en-US"/>
        </w:rPr>
        <w:t xml:space="preserve"> </w:t>
      </w:r>
      <w:r w:rsidRPr="005711CF">
        <w:rPr>
          <w:lang w:val="en-US"/>
        </w:rPr>
        <w:fldChar w:fldCharType="begin"/>
      </w:r>
      <w:r w:rsidRPr="005711CF">
        <w:rPr>
          <w:lang w:val="en-US"/>
        </w:rPr>
        <w:instrText xml:space="preserve"> ADDIN EN.CITE &lt;EndNote&gt;&lt;Cite&gt;&lt;Author&gt;Schneider&lt;/Author&gt;&lt;Year&gt;2005&lt;/Year&gt;&lt;RecNum&gt;22&lt;/RecNum&gt;&lt;record&gt;&lt;rec-number&gt;22&lt;/rec-number&gt;&lt;ref-type name="Journal Article"&gt;17&lt;/ref-type&gt;&lt;contributors&gt;&lt;authors&gt;&lt;author&gt;Schneider, M. F.&lt;/author&gt;&lt;author&gt;Gange, S. J.&lt;/author&gt;&lt;author&gt;Williams, C. M.&lt;/author&gt;&lt;author&gt;Anastos, K.&lt;/author&gt;&lt;author&gt;Greenblatt, R. M.&lt;/author&gt;&lt;author&gt;Kingsley, L.&lt;/author&gt;&lt;author&gt;Detels, R.&lt;/author&gt;&lt;author&gt;Munoz, A.&lt;/author&gt;&lt;/authors&gt;&lt;/contributors&gt;&lt;auth-address&gt;Department of Epidemiology, Johns Hopkins Bloomberg School of Public Health, MD 21205, USA.&lt;/auth-address&gt;&lt;titles&gt;&lt;title&gt;Patterns of the hazard of death after AIDS through the evolution of antiretroviral therapy: 1984-2004&lt;/title&gt;&lt;secondary-title&gt;Aids&lt;/secondary-title&gt;&lt;/titles&gt;&lt;periodical&gt;&lt;full-title&gt;Aids&lt;/full-title&gt;&lt;/periodical&gt;&lt;pages&gt;2009-18&lt;/pages&gt;&lt;volume&gt;19&lt;/volume&gt;&lt;number&gt;17&lt;/number&gt;&lt;keywords&gt;&lt;keyword&gt;AIDS-Related Opportunistic Infections/immunology/mortality&lt;/keyword&gt;&lt;keyword&gt;Acquired Immunodeficiency Syndrome/drug therapy/immunology/*mortality&lt;/keyword&gt;&lt;keyword&gt;Anti-Retroviral Agents/*therapeutic use&lt;/keyword&gt;&lt;keyword&gt;Antiretroviral Therapy, Highly Active/methods&lt;/keyword&gt;&lt;keyword&gt;CD4 Lymphocyte Count/methods&lt;/keyword&gt;&lt;keyword&gt;Cohort Studies&lt;/keyword&gt;&lt;keyword&gt;Drug Resistance, Viral&lt;/keyword&gt;&lt;keyword&gt;Drug Therapy, Combination&lt;/keyword&gt;&lt;keyword&gt;Female&lt;/keyword&gt;&lt;keyword&gt;Homosexuality, Male&lt;/keyword&gt;&lt;keyword&gt;Humans&lt;/keyword&gt;&lt;keyword&gt;Male&lt;/keyword&gt;&lt;keyword&gt;RNA, Viral/analysis&lt;/keyword&gt;&lt;keyword&gt;Survival Analysis&lt;/keyword&gt;&lt;keyword&gt;Treatment Outcome&lt;/keyword&gt;&lt;keyword&gt;Virus Replication&lt;/keyword&gt;&lt;/keywords&gt;&lt;dates&gt;&lt;year&gt;2005&lt;/year&gt;&lt;pub-dates&gt;&lt;date&gt;Nov 18&lt;/date&gt;&lt;/pub-dates&gt;&lt;/dates&gt;&lt;accession-num&gt;16260908&lt;/accession-num&gt;&lt;urls&gt;&lt;related-urls&gt;&lt;url&gt;http://www.ncbi.nlm.nih.gov/entrez/query.fcgi?cmd=Retrieve&amp;amp;db=PubMed&amp;amp;dopt=Citation&amp;amp;list_uids=16260908 &lt;/url&gt;&lt;/related-urls&gt;&lt;/urls&gt;&lt;/record&gt;&lt;/Cite&gt;&lt;/EndNote&gt;</w:instrText>
      </w:r>
      <w:r w:rsidRPr="005711CF">
        <w:rPr>
          <w:lang w:val="en-US"/>
        </w:rPr>
        <w:fldChar w:fldCharType="separate"/>
      </w:r>
      <w:r w:rsidR="00EB790E" w:rsidRPr="005711CF">
        <w:rPr>
          <w:lang w:val="en-US"/>
        </w:rPr>
        <w:t>[17]</w:t>
      </w:r>
      <w:r w:rsidRPr="005711CF">
        <w:rPr>
          <w:lang w:val="en-US"/>
        </w:rPr>
        <w:fldChar w:fldCharType="end"/>
      </w:r>
      <w:r w:rsidRPr="005711CF">
        <w:rPr>
          <w:lang w:val="en-US"/>
        </w:rPr>
        <w:t xml:space="preserve">. Both functions were modified </w:t>
      </w:r>
      <w:r w:rsidR="005D53DB" w:rsidRPr="005711CF">
        <w:rPr>
          <w:lang w:val="en-US"/>
        </w:rPr>
        <w:t xml:space="preserve">in order </w:t>
      </w:r>
      <w:r w:rsidRPr="005711CF">
        <w:rPr>
          <w:lang w:val="en-US"/>
        </w:rPr>
        <w:t xml:space="preserve">to consider </w:t>
      </w:r>
      <w:r w:rsidR="005D53DB" w:rsidRPr="005711CF">
        <w:rPr>
          <w:lang w:val="en-US"/>
        </w:rPr>
        <w:t>variations in</w:t>
      </w:r>
      <w:r w:rsidRPr="005711CF">
        <w:rPr>
          <w:lang w:val="en-US"/>
        </w:rPr>
        <w:t xml:space="preserve"> risk associated to different age at </w:t>
      </w:r>
      <w:proofErr w:type="spellStart"/>
      <w:r w:rsidRPr="005711CF">
        <w:rPr>
          <w:lang w:val="en-US"/>
        </w:rPr>
        <w:t>seroconvertion</w:t>
      </w:r>
      <w:proofErr w:type="spellEnd"/>
      <w:r w:rsidRPr="005711CF">
        <w:rPr>
          <w:lang w:val="en-US"/>
        </w:rPr>
        <w:t xml:space="preserve"> reported for the CASCADE cohort </w:t>
      </w:r>
      <w:r w:rsidRPr="005711CF">
        <w:rPr>
          <w:lang w:val="en-US"/>
        </w:rPr>
        <w:fldChar w:fldCharType="begin"/>
      </w:r>
      <w:r w:rsidRPr="005711CF">
        <w:rPr>
          <w:lang w:val="en-US"/>
        </w:rPr>
        <w:instrText xml:space="preserve"> ADDIN EN.CITE &lt;EndNote&gt;&lt;Cite&gt;&lt;Year&gt;2000&lt;/Year&gt;&lt;RecNum&gt;24&lt;/RecNum&gt;&lt;record&gt;&lt;rec-number&gt;24&lt;/rec-number&gt;&lt;ref-type name="Journal Article"&gt;17&lt;/ref-type&gt;&lt;contributors&gt;&lt;/contributors&gt;&lt;titles&gt;&lt;title&gt;Time from HIV-1 seroconversion to AIDS and death before widespread use of highly-active antiretroviral therapy: a collaborative re-analysis. Collaborative Group on AIDS Incubation and HIV Survival including the CASCADE EU Concerted Action. Concerted Action on SeroConversion to AIDS and Death in Europe&lt;/title&gt;&lt;secondary-title&gt;Lancet&lt;/secondary-title&gt;&lt;/titles&gt;&lt;periodical&gt;&lt;full-title&gt;Lancet&lt;/full-title&gt;&lt;abbr-1&gt;Lancet&lt;/abbr-1&gt;&lt;/periodical&gt;&lt;pages&gt;1131-7&lt;/pages&gt;&lt;volume&gt;355&lt;/volume&gt;&lt;number&gt;9210&lt;/number&gt;&lt;keywords&gt;&lt;keyword&gt;Acquired Immunodeficiency Syndrome/diagnosis/*mortality/physiopathology&lt;/keyword&gt;&lt;keyword&gt;Adolescent&lt;/keyword&gt;&lt;keyword&gt;Adult&lt;/keyword&gt;&lt;keyword&gt;Age Factors&lt;/keyword&gt;&lt;keyword&gt;Aged&lt;/keyword&gt;&lt;keyword&gt;Anti-HIV Agents/*therapeutic use&lt;/keyword&gt;&lt;keyword&gt;Australia/epidemiology&lt;/keyword&gt;&lt;keyword&gt;Child&lt;/keyword&gt;&lt;keyword&gt;Child, Preschool&lt;/keyword&gt;&lt;keyword&gt;Cohort Studies&lt;/keyword&gt;&lt;keyword&gt;Disease Progression&lt;/keyword&gt;&lt;keyword&gt;Europe/epidemiology&lt;/keyword&gt;&lt;keyword&gt;Female&lt;/keyword&gt;&lt;keyword&gt;HIV Seropositivity/diagnosis/*mortality/physiopathology&lt;/keyword&gt;&lt;keyword&gt;HIV-1/*immunology&lt;/keyword&gt;&lt;keyword&gt;Humans&lt;/keyword&gt;&lt;keyword&gt;Incidence&lt;/keyword&gt;&lt;keyword&gt;Male&lt;/keyword&gt;&lt;keyword&gt;Middle Aged&lt;/keyword&gt;&lt;keyword&gt;North America/epidemiology&lt;/keyword&gt;&lt;keyword&gt;Risk Factors&lt;/keyword&gt;&lt;keyword&gt;Sarcoma, Kaposi/epidemiology&lt;/keyword&gt;&lt;keyword&gt;Survival Analysis&lt;/keyword&gt;&lt;keyword&gt;Time Factors&lt;/keyword&gt;&lt;/keywords&gt;&lt;dates&gt;&lt;year&gt;2000&lt;/year&gt;&lt;pub-dates&gt;&lt;date&gt;Apr 1&lt;/date&gt;&lt;/pub-dates&gt;&lt;/dates&gt;&lt;accession-num&gt;10791375&lt;/accession-num&gt;&lt;urls&gt;&lt;related-urls&gt;&lt;url&gt;http://www.ncbi.nlm.nih.gov/entrez/query.fcgi?cmd=Retrieve&amp;amp;db=PubMed&amp;amp;dopt=Citation&amp;amp;list_uids=10791375 &lt;/url&gt;&lt;/related-urls&gt;&lt;/urls&gt;&lt;/record&gt;&lt;/Cite&gt;&lt;/EndNote&gt;</w:instrText>
      </w:r>
      <w:r w:rsidRPr="005711CF">
        <w:rPr>
          <w:lang w:val="en-US"/>
        </w:rPr>
        <w:fldChar w:fldCharType="separate"/>
      </w:r>
      <w:r w:rsidR="00EB790E" w:rsidRPr="005711CF">
        <w:rPr>
          <w:lang w:val="en-US"/>
        </w:rPr>
        <w:t>[18]</w:t>
      </w:r>
      <w:r w:rsidRPr="005711CF">
        <w:rPr>
          <w:lang w:val="en-US"/>
        </w:rPr>
        <w:fldChar w:fldCharType="end"/>
      </w:r>
      <w:r w:rsidRPr="005711CF">
        <w:rPr>
          <w:lang w:val="en-US"/>
        </w:rPr>
        <w:t>.</w:t>
      </w:r>
    </w:p>
    <w:p w14:paraId="1DD83B6E" w14:textId="77777777" w:rsidR="00D1377A" w:rsidRPr="005711CF" w:rsidRDefault="00D1377A" w:rsidP="00ED34FA">
      <w:pPr>
        <w:spacing w:after="0" w:line="480" w:lineRule="auto"/>
        <w:jc w:val="both"/>
        <w:rPr>
          <w:lang w:val="en-US"/>
        </w:rPr>
      </w:pPr>
      <w:r w:rsidRPr="005711CF">
        <w:rPr>
          <w:lang w:val="en-US"/>
        </w:rPr>
        <w:t>The general probability for transition between states is defined as</w:t>
      </w:r>
    </w:p>
    <w:p w14:paraId="0B6CA269" w14:textId="77777777" w:rsidR="00D1377A" w:rsidRPr="005711CF" w:rsidRDefault="00D1377A" w:rsidP="00ED34FA">
      <w:pPr>
        <w:spacing w:after="0" w:line="480" w:lineRule="auto"/>
        <w:jc w:val="center"/>
      </w:pPr>
      <w:r w:rsidRPr="005711CF">
        <w:rPr>
          <w:noProof/>
        </w:rPr>
        <w:pict w14:anchorId="50E3416A">
          <v:shape id="3 Imagen" o:spid="_x0000_i1026" type="#_x0000_t75" alt="Pb general.png" style="width:146.45pt;height:9.7pt;visibility:visible">
            <v:imagedata r:id="rId9" o:title=""/>
            <v:textbox style="mso-rotate-with-shape:t"/>
          </v:shape>
        </w:pict>
      </w:r>
    </w:p>
    <w:p w14:paraId="619F5981" w14:textId="77777777" w:rsidR="00D1377A" w:rsidRPr="005711CF" w:rsidRDefault="00D1377A" w:rsidP="00ED34FA">
      <w:pPr>
        <w:autoSpaceDE w:val="0"/>
        <w:autoSpaceDN w:val="0"/>
        <w:adjustRightInd w:val="0"/>
        <w:spacing w:after="0" w:line="480" w:lineRule="auto"/>
        <w:jc w:val="both"/>
        <w:rPr>
          <w:lang w:val="en-US"/>
        </w:rPr>
      </w:pPr>
      <w:r w:rsidRPr="005711CF">
        <w:rPr>
          <w:lang w:val="en-US"/>
        </w:rPr>
        <w:t xml:space="preserve">Considering that every cycle of the simulation represents a </w:t>
      </w:r>
      <w:r w:rsidR="00911475" w:rsidRPr="005711CF">
        <w:rPr>
          <w:lang w:val="en-US"/>
        </w:rPr>
        <w:t>time step</w:t>
      </w:r>
      <w:r w:rsidRPr="005711CF">
        <w:rPr>
          <w:lang w:val="en-US"/>
        </w:rPr>
        <w:t xml:space="preserve"> of one month, and that rates may be affected by a modified risk factor (Z), then</w:t>
      </w:r>
    </w:p>
    <w:p w14:paraId="39398F04" w14:textId="77777777" w:rsidR="00D1377A" w:rsidRPr="005711CF" w:rsidRDefault="00D1377A" w:rsidP="00ED34FA">
      <w:pPr>
        <w:autoSpaceDE w:val="0"/>
        <w:autoSpaceDN w:val="0"/>
        <w:adjustRightInd w:val="0"/>
        <w:spacing w:after="0" w:line="480" w:lineRule="auto"/>
        <w:jc w:val="center"/>
      </w:pPr>
      <w:r w:rsidRPr="005711CF">
        <w:rPr>
          <w:noProof/>
        </w:rPr>
        <w:pict w14:anchorId="39514D5C">
          <v:shape id="4 Imagen" o:spid="_x0000_i1027" type="#_x0000_t75" alt="Pb every cycle.png" style="width:249.15pt;height:17.8pt;visibility:visible">
            <v:imagedata r:id="rId10" o:title=""/>
            <v:textbox style="mso-rotate-with-shape:t"/>
          </v:shape>
        </w:pict>
      </w:r>
    </w:p>
    <w:p w14:paraId="70306E88" w14:textId="77777777" w:rsidR="00D1377A" w:rsidRPr="005711CF" w:rsidRDefault="00D1377A" w:rsidP="00ED34FA">
      <w:pPr>
        <w:autoSpaceDE w:val="0"/>
        <w:autoSpaceDN w:val="0"/>
        <w:adjustRightInd w:val="0"/>
        <w:spacing w:after="0" w:line="480" w:lineRule="auto"/>
        <w:jc w:val="both"/>
        <w:rPr>
          <w:lang w:val="en-US"/>
        </w:rPr>
      </w:pPr>
      <w:r w:rsidRPr="005711CF">
        <w:rPr>
          <w:lang w:val="en-US"/>
        </w:rPr>
        <w:t xml:space="preserve">The annual rate of progression to AIDS described by Phillips et </w:t>
      </w:r>
      <w:r w:rsidR="000021CB" w:rsidRPr="005711CF">
        <w:rPr>
          <w:lang w:val="en-US"/>
        </w:rPr>
        <w:t xml:space="preserve">al </w:t>
      </w:r>
      <w:r w:rsidR="000021CB" w:rsidRPr="005711CF">
        <w:rPr>
          <w:lang w:val="en-US"/>
        </w:rPr>
        <w:fldChar w:fldCharType="begin"/>
      </w:r>
      <w:r w:rsidR="00E66C5B">
        <w:rPr>
          <w:lang w:val="en-US"/>
        </w:rPr>
        <w:instrText xml:space="preserve"> ADDIN EN.CITE &lt;EndNote&gt;&lt;Cite&gt;&lt;Author&gt;Phillips&lt;/Author&gt;&lt;Year&gt;2004&lt;/Year&gt;&lt;RecNum&gt;46&lt;/RecNum&gt;&lt;record&gt;&lt;rec-number&gt;2&lt;/rec-number&gt;&lt;ref-type name="Journal Article"&gt;17&lt;/ref-type&gt;&lt;contributors&gt;&lt;authors&gt;&lt;author&gt;Kawashima, Y.&lt;/author&gt;&lt;author&gt;Pfafferott, K.&lt;/author&gt;&lt;author&gt;Frater, J.&lt;/author&gt;&lt;author&gt;Matthews, P.&lt;/author&gt;&lt;author&gt;Payne, R.&lt;/author&gt;&lt;author&gt;Addo, M.&lt;/author&gt;&lt;author&gt;Gatanaga, H.&lt;/author&gt;&lt;author&gt;Fujiwara, M.&lt;/author&gt;&lt;author&gt;Hachiya, A.&lt;/author&gt;&lt;author&gt;Koizumi, H.&lt;/author&gt;&lt;author&gt;Kuse, N.&lt;/author&gt;&lt;author&gt;Oka, S.&lt;/author&gt;&lt;author&gt;Duda, A.&lt;/author&gt;&lt;author&gt;Prendergast, A.&lt;/author&gt;&lt;author&gt;Crawford, H.&lt;/author&gt;&lt;author&gt;Leslie, A.&lt;/author&gt;&lt;author&gt;Brumme, Z.&lt;/author&gt;&lt;author&gt;Brumme, C.&lt;/author&gt;&lt;author&gt;Allen, T.&lt;/author&gt;&lt;author&gt;Brander, C.&lt;/author&gt;&lt;author&gt;Kaslow, R.&lt;/author&gt;&lt;author&gt;Tang, J.&lt;/author&gt;&lt;author&gt;Hunter, E.&lt;/author&gt;&lt;author&gt;Allen, S.&lt;/author&gt;&lt;author&gt;Mulenga, J.&lt;/author&gt;&lt;author&gt;Branch, S.&lt;/author&gt;&lt;author&gt;Roach, T.&lt;/author&gt;&lt;author&gt;John, M.&lt;/author&gt;&lt;author&gt;Mallal, S.&lt;/author&gt;&lt;author&gt;Ogwu, A.&lt;/author&gt;&lt;author&gt;Shapiro, R.&lt;/author&gt;&lt;author&gt;Prado, J. G.&lt;/author&gt;&lt;author&gt;Fidler, S.&lt;/author&gt;&lt;author&gt;Weber, J.&lt;/author&gt;&lt;author&gt;Pybus, O. G.&lt;/author&gt;&lt;author&gt;Klenerman, P.&lt;/author&gt;&lt;author&gt;Ndung&amp;apos;u, T.&lt;/author&gt;&lt;author&gt;Phillips, R.&lt;/author&gt;&lt;author&gt;Heckerman, D.&lt;/author&gt;&lt;author&gt;Harrigan, P. R.&lt;/author&gt;&lt;author&gt;Walker, B. D.&lt;/author&gt;&lt;author&gt;Takiguchi, M.&lt;/author&gt;&lt;author&gt;Goulder, P.&lt;/author&gt;&lt;/authors&gt;&lt;/contributors&gt;&lt;auth-address&gt;Division of Viral Immunology, Center for AIDS Research, Kumamoto University, 2-2-1 Honjo, Kumamoto 860-0811, Japan.&lt;/auth-address&gt;&lt;titles&gt;&lt;title&gt;Adaptation of HIV-1 to human leukocyte antigen class I&lt;/title&gt;&lt;secondary-title&gt;Nature&lt;/secondary-title&gt;&lt;/titles&gt;&lt;periodical&gt;&lt;full-title&gt;Nature&lt;/full-title&gt;&lt;/periodical&gt;&lt;pages&gt;641-5&lt;/pages&gt;&lt;volume&gt;458&lt;/volume&gt;&lt;number&gt;7238&lt;/number&gt;&lt;keywords&gt;&lt;keyword&gt;Alleles&lt;/keyword&gt;&lt;keyword&gt;CD8-Positive T-Lymphocytes/immunology&lt;/keyword&gt;&lt;keyword&gt;Cohort Studies&lt;/keyword&gt;&lt;keyword&gt;Epitopes, T-Lymphocyte/chemistry/genetics/immunology&lt;/keyword&gt;&lt;keyword&gt;HIV Antigens/chemistry/genetics/immunology&lt;/keyword&gt;&lt;keyword&gt;HIV-1/genetics/*immunology/physiology&lt;/keyword&gt;&lt;keyword&gt;HLA-B Antigens/genetics/*immunology&lt;/keyword&gt;&lt;keyword&gt;Humans&lt;/keyword&gt;&lt;keyword&gt;Internationality&lt;/keyword&gt;&lt;keyword&gt;Leukocytes/*immunology&lt;/keyword&gt;&lt;keyword&gt;Polymorphism, Genetic&lt;/keyword&gt;&lt;keyword&gt;gag Gene Products, Human Immunodeficiency Virus/chemistry/genetics/immunology&lt;/keyword&gt;&lt;/keywords&gt;&lt;dates&gt;&lt;year&gt;2009&lt;/year&gt;&lt;pub-dates&gt;&lt;date&gt;Apr 2&lt;/date&gt;&lt;/pub-dates&gt;&lt;/dates&gt;&lt;accession-num&gt;19242411&lt;/accession-num&gt;&lt;urls&gt;&lt;related-urls&gt;&lt;url&gt;http://www.ncbi.nlm.nih.gov/entrez/query.fcgi?cmd=Retrieve&amp;amp;db=PubMed&amp;amp;dopt=Citation&amp;amp;list_uids=19242411 &lt;/url&gt;&lt;/related-urls&gt;&lt;/urls&gt;&lt;/record&gt;&lt;/Cite&gt;&lt;/EndNote&gt;</w:instrText>
      </w:r>
      <w:r w:rsidR="000021CB" w:rsidRPr="005711CF">
        <w:rPr>
          <w:lang w:val="en-US"/>
        </w:rPr>
        <w:fldChar w:fldCharType="separate"/>
      </w:r>
      <w:r w:rsidR="000021CB" w:rsidRPr="005711CF">
        <w:rPr>
          <w:lang w:val="en-US"/>
        </w:rPr>
        <w:t>[16]</w:t>
      </w:r>
      <w:r w:rsidR="000021CB" w:rsidRPr="005711CF">
        <w:rPr>
          <w:lang w:val="en-US"/>
        </w:rPr>
        <w:fldChar w:fldCharType="end"/>
      </w:r>
      <w:r w:rsidRPr="005711CF">
        <w:rPr>
          <w:lang w:val="en-US"/>
        </w:rPr>
        <w:t xml:space="preserve"> for the CASCADE cohort is given by the function:</w:t>
      </w:r>
    </w:p>
    <w:p w14:paraId="0D0D4EB2" w14:textId="77777777" w:rsidR="00D1377A" w:rsidRPr="005711CF" w:rsidRDefault="00D1377A" w:rsidP="00ED34FA">
      <w:pPr>
        <w:autoSpaceDE w:val="0"/>
        <w:autoSpaceDN w:val="0"/>
        <w:adjustRightInd w:val="0"/>
        <w:spacing w:after="0" w:line="480" w:lineRule="auto"/>
        <w:jc w:val="center"/>
      </w:pPr>
      <w:r w:rsidRPr="005711CF">
        <w:rPr>
          <w:noProof/>
        </w:rPr>
        <w:pict w14:anchorId="7F1191B1">
          <v:shape id="5 Imagen" o:spid="_x0000_i1028" type="#_x0000_t75" alt="Rate progression.png" style="width:300.95pt;height:11.35pt;visibility:visible">
            <v:imagedata r:id="rId11" o:title=""/>
            <v:textbox style="mso-rotate-with-shape:t"/>
          </v:shape>
        </w:pict>
      </w:r>
    </w:p>
    <w:p w14:paraId="5290BCBC" w14:textId="77777777" w:rsidR="00D1377A" w:rsidRPr="005711CF" w:rsidRDefault="00D1377A" w:rsidP="00ED34FA">
      <w:pPr>
        <w:spacing w:after="0" w:line="480" w:lineRule="auto"/>
        <w:jc w:val="both"/>
        <w:rPr>
          <w:lang w:val="en-US"/>
        </w:rPr>
      </w:pPr>
      <w:r w:rsidRPr="005711CF">
        <w:rPr>
          <w:lang w:val="en-US"/>
        </w:rPr>
        <w:t xml:space="preserve">Based on the observation reported also for CASCADE </w:t>
      </w:r>
      <w:r w:rsidRPr="005711CF">
        <w:rPr>
          <w:lang w:val="en-US"/>
        </w:rPr>
        <w:fldChar w:fldCharType="begin"/>
      </w:r>
      <w:r w:rsidRPr="005711CF">
        <w:rPr>
          <w:lang w:val="en-US"/>
        </w:rPr>
        <w:instrText xml:space="preserve"> ADDIN EN.CITE &lt;EndNote&gt;&lt;Cite&gt;&lt;Year&gt;2000&lt;/Year&gt;&lt;RecNum&gt;24&lt;/RecNum&gt;&lt;record&gt;&lt;rec-number&gt;24&lt;/rec-number&gt;&lt;ref-type name="Journal Article"&gt;17&lt;/ref-type&gt;&lt;contributors&gt;&lt;/contributors&gt;&lt;titles&gt;&lt;title&gt;Time from HIV-1 seroconversion to AIDS and death before widespread use of highly-active antiretroviral therapy: a collaborative re-analysis. Collaborative Group on AIDS Incubation and HIV Survival including the CASCADE EU Concerted Action. Concerted Action on SeroConversion to AIDS and Death in Europe&lt;/title&gt;&lt;secondary-title&gt;Lancet&lt;/secondary-title&gt;&lt;/titles&gt;&lt;periodical&gt;&lt;full-title&gt;Lancet&lt;/full-title&gt;&lt;abbr-1&gt;Lancet&lt;/abbr-1&gt;&lt;/periodical&gt;&lt;pages&gt;1131-7&lt;/pages&gt;&lt;volume&gt;355&lt;/volume&gt;&lt;number&gt;9210&lt;/number&gt;&lt;keywords&gt;&lt;keyword&gt;Acquired Immunodeficiency Syndrome/diagnosis/*mortality/physiopathology&lt;/keyword&gt;&lt;keyword&gt;Adolescent&lt;/keyword&gt;&lt;keyword&gt;Adult&lt;/keyword&gt;&lt;keyword&gt;Age Factors&lt;/keyword&gt;&lt;keyword&gt;Aged&lt;/keyword&gt;&lt;keyword&gt;Anti-HIV Agents/*therapeutic use&lt;/keyword&gt;&lt;keyword&gt;Australia/epidemiology&lt;/keyword&gt;&lt;keyword&gt;Child&lt;/keyword&gt;&lt;keyword&gt;Child, Preschool&lt;/keyword&gt;&lt;keyword&gt;Cohort Studies&lt;/keyword&gt;&lt;keyword&gt;Disease Progression&lt;/keyword&gt;&lt;keyword&gt;Europe/epidemiology&lt;/keyword&gt;&lt;keyword&gt;Female&lt;/keyword&gt;&lt;keyword&gt;HIV Seropositivity/diagnosis/*mortality/physiopathology&lt;/keyword&gt;&lt;keyword&gt;HIV-1/*immunology&lt;/keyword&gt;&lt;keyword&gt;Humans&lt;/keyword&gt;&lt;keyword&gt;Incidence&lt;/keyword&gt;&lt;keyword&gt;Male&lt;/keyword&gt;&lt;keyword&gt;Middle Aged&lt;/keyword&gt;&lt;keyword&gt;North America/epidemiology&lt;/keyword&gt;&lt;keyword&gt;Risk Factors&lt;/keyword&gt;&lt;keyword&gt;Sarcoma, Kaposi/epidemiology&lt;/keyword&gt;&lt;keyword&gt;Survival Analysis&lt;/keyword&gt;&lt;keyword&gt;Time Factors&lt;/keyword&gt;&lt;/keywords&gt;&lt;dates&gt;&lt;year&gt;2000&lt;/year&gt;&lt;pub-dates&gt;&lt;date&gt;Apr 1&lt;/date&gt;&lt;/pub-dates&gt;&lt;/dates&gt;&lt;accession-num&gt;10791375&lt;/accession-num&gt;&lt;urls&gt;&lt;related-urls&gt;&lt;url&gt;http://www.ncbi.nlm.nih.gov/entrez/query.fcgi?cmd=Retrieve&amp;amp;db=PubMed&amp;amp;dopt=Citation&amp;amp;list_uids=10791375 &lt;/url&gt;&lt;/related-urls&gt;&lt;/urls&gt;&lt;/record&gt;&lt;/Cite&gt;&lt;/EndNote&gt;</w:instrText>
      </w:r>
      <w:r w:rsidRPr="005711CF">
        <w:rPr>
          <w:lang w:val="en-US"/>
        </w:rPr>
        <w:fldChar w:fldCharType="separate"/>
      </w:r>
      <w:r w:rsidR="00EB790E" w:rsidRPr="005711CF">
        <w:rPr>
          <w:lang w:val="en-US"/>
        </w:rPr>
        <w:t>[18]</w:t>
      </w:r>
      <w:r w:rsidRPr="005711CF">
        <w:rPr>
          <w:lang w:val="en-US"/>
        </w:rPr>
        <w:fldChar w:fldCharType="end"/>
      </w:r>
      <w:r w:rsidRPr="005711CF">
        <w:rPr>
          <w:lang w:val="en-US"/>
        </w:rPr>
        <w:t xml:space="preserve">, where progression was increased by a </w:t>
      </w:r>
      <w:proofErr w:type="gramStart"/>
      <w:r w:rsidRPr="005711CF">
        <w:rPr>
          <w:lang w:val="en-US"/>
        </w:rPr>
        <w:t>factor</w:t>
      </w:r>
      <w:proofErr w:type="gramEnd"/>
      <w:r w:rsidRPr="005711CF">
        <w:rPr>
          <w:lang w:val="en-US"/>
        </w:rPr>
        <w:t xml:space="preserve"> of 1</w:t>
      </w:r>
      <w:r w:rsidR="00911475" w:rsidRPr="005711CF">
        <w:rPr>
          <w:lang w:val="en-US"/>
        </w:rPr>
        <w:t>.</w:t>
      </w:r>
      <w:r w:rsidRPr="005711CF">
        <w:rPr>
          <w:lang w:val="en-US"/>
        </w:rPr>
        <w:t>32 ever</w:t>
      </w:r>
      <w:r w:rsidR="00911475" w:rsidRPr="005711CF">
        <w:rPr>
          <w:lang w:val="en-US"/>
        </w:rPr>
        <w:t>y 10-</w:t>
      </w:r>
      <w:r w:rsidRPr="005711CF">
        <w:rPr>
          <w:lang w:val="en-US"/>
        </w:rPr>
        <w:t xml:space="preserve">years increase in </w:t>
      </w:r>
      <w:r w:rsidR="00911475" w:rsidRPr="005711CF">
        <w:rPr>
          <w:lang w:val="en-US"/>
        </w:rPr>
        <w:t xml:space="preserve">the patient´s </w:t>
      </w:r>
      <w:r w:rsidRPr="005711CF">
        <w:rPr>
          <w:lang w:val="en-US"/>
        </w:rPr>
        <w:t xml:space="preserve">age </w:t>
      </w:r>
      <w:r w:rsidR="00911475" w:rsidRPr="005711CF">
        <w:rPr>
          <w:lang w:val="en-US"/>
        </w:rPr>
        <w:t>at</w:t>
      </w:r>
      <w:r w:rsidRPr="005711CF">
        <w:rPr>
          <w:lang w:val="en-US"/>
        </w:rPr>
        <w:t xml:space="preserve"> infection, and considering the minimal </w:t>
      </w:r>
      <w:r w:rsidR="00911475" w:rsidRPr="005711CF">
        <w:rPr>
          <w:lang w:val="en-US"/>
        </w:rPr>
        <w:t xml:space="preserve">patient´s </w:t>
      </w:r>
      <w:r w:rsidRPr="005711CF">
        <w:rPr>
          <w:lang w:val="en-US"/>
        </w:rPr>
        <w:t xml:space="preserve">age </w:t>
      </w:r>
      <w:r w:rsidR="00911475" w:rsidRPr="005711CF">
        <w:rPr>
          <w:lang w:val="en-US"/>
        </w:rPr>
        <w:t>at</w:t>
      </w:r>
      <w:r w:rsidRPr="005711CF">
        <w:rPr>
          <w:lang w:val="en-US"/>
        </w:rPr>
        <w:t xml:space="preserve"> infection </w:t>
      </w:r>
      <w:r w:rsidR="00911475" w:rsidRPr="005711CF">
        <w:rPr>
          <w:lang w:val="en-US"/>
        </w:rPr>
        <w:t>at 15 year-old</w:t>
      </w:r>
      <w:r w:rsidRPr="005711CF">
        <w:rPr>
          <w:lang w:val="en-US"/>
        </w:rPr>
        <w:t>, we obtained a function that determines the increased risk of progression (Z</w:t>
      </w:r>
      <w:r w:rsidRPr="005711CF">
        <w:rPr>
          <w:vertAlign w:val="subscript"/>
          <w:lang w:val="en-US"/>
        </w:rPr>
        <w:t>AIDS</w:t>
      </w:r>
      <w:r w:rsidRPr="005711CF">
        <w:rPr>
          <w:lang w:val="en-US"/>
        </w:rPr>
        <w:t>) according to the next function:</w:t>
      </w:r>
    </w:p>
    <w:p w14:paraId="15A5495F" w14:textId="77777777" w:rsidR="00D1377A" w:rsidRPr="005711CF" w:rsidRDefault="00D1377A" w:rsidP="00ED34FA">
      <w:pPr>
        <w:spacing w:after="0" w:line="480" w:lineRule="auto"/>
        <w:jc w:val="center"/>
      </w:pPr>
      <w:r w:rsidRPr="005711CF">
        <w:rPr>
          <w:noProof/>
        </w:rPr>
        <w:lastRenderedPageBreak/>
        <w:pict w14:anchorId="600F3A3F">
          <v:shape id="6 Imagen" o:spid="_x0000_i1029" type="#_x0000_t75" alt="ZAIDS.png" style="width:172.3pt;height:12.15pt;visibility:visible">
            <v:imagedata r:id="rId12" o:title=""/>
            <v:textbox style="mso-rotate-with-shape:t"/>
          </v:shape>
        </w:pict>
      </w:r>
    </w:p>
    <w:p w14:paraId="00FC8986" w14:textId="77777777" w:rsidR="00D1377A" w:rsidRPr="005711CF" w:rsidRDefault="00D1377A" w:rsidP="00ED34FA">
      <w:pPr>
        <w:spacing w:after="0" w:line="480" w:lineRule="auto"/>
        <w:jc w:val="both"/>
        <w:rPr>
          <w:lang w:val="en-US"/>
        </w:rPr>
      </w:pPr>
      <w:r w:rsidRPr="005711CF">
        <w:rPr>
          <w:lang w:val="en-US"/>
        </w:rPr>
        <w:t>Of note, when</w:t>
      </w:r>
      <w:r w:rsidR="001C3A3A" w:rsidRPr="005711CF">
        <w:rPr>
          <w:lang w:val="en-US"/>
        </w:rPr>
        <w:t xml:space="preserve"> age at infection</w:t>
      </w:r>
      <w:r w:rsidRPr="005711CF">
        <w:rPr>
          <w:lang w:val="en-US"/>
        </w:rPr>
        <w:t xml:space="preserve"> </w:t>
      </w:r>
      <w:r w:rsidR="001C3A3A" w:rsidRPr="005711CF">
        <w:rPr>
          <w:lang w:val="en-US"/>
        </w:rPr>
        <w:t>equals</w:t>
      </w:r>
      <w:r w:rsidRPr="005711CF">
        <w:rPr>
          <w:lang w:val="en-US"/>
        </w:rPr>
        <w:t xml:space="preserve"> 15, </w:t>
      </w:r>
      <w:proofErr w:type="gramStart"/>
      <w:r w:rsidRPr="005711CF">
        <w:rPr>
          <w:lang w:val="en-US"/>
        </w:rPr>
        <w:t>then</w:t>
      </w:r>
      <w:proofErr w:type="gramEnd"/>
      <w:r w:rsidRPr="005711CF">
        <w:rPr>
          <w:lang w:val="en-US"/>
        </w:rPr>
        <w:t xml:space="preserve"> Z</w:t>
      </w:r>
      <w:r w:rsidRPr="005711CF">
        <w:rPr>
          <w:vertAlign w:val="subscript"/>
          <w:lang w:val="en-US"/>
        </w:rPr>
        <w:t>AIDS</w:t>
      </w:r>
      <w:r w:rsidRPr="005711CF">
        <w:rPr>
          <w:lang w:val="en-US"/>
        </w:rPr>
        <w:t xml:space="preserve"> equals 1 and increase by a factor of 1</w:t>
      </w:r>
      <w:r w:rsidR="001C3A3A" w:rsidRPr="005711CF">
        <w:rPr>
          <w:lang w:val="en-US"/>
        </w:rPr>
        <w:t>.</w:t>
      </w:r>
      <w:r w:rsidRPr="005711CF">
        <w:rPr>
          <w:lang w:val="en-US"/>
        </w:rPr>
        <w:t xml:space="preserve">32 every 10 years. In the case of the probability function for death after AIDS, Schneider </w:t>
      </w:r>
      <w:r w:rsidRPr="005711CF">
        <w:rPr>
          <w:i/>
          <w:lang w:val="en-US"/>
        </w:rPr>
        <w:t>et al</w:t>
      </w:r>
      <w:r w:rsidRPr="005711CF">
        <w:rPr>
          <w:lang w:val="en-US"/>
        </w:rPr>
        <w:t xml:space="preserve"> </w:t>
      </w:r>
      <w:r w:rsidRPr="005711CF">
        <w:rPr>
          <w:lang w:val="en-US"/>
        </w:rPr>
        <w:fldChar w:fldCharType="begin"/>
      </w:r>
      <w:r w:rsidRPr="005711CF">
        <w:rPr>
          <w:lang w:val="en-US"/>
        </w:rPr>
        <w:instrText xml:space="preserve"> ADDIN EN.CITE &lt;EndNote&gt;&lt;Cite&gt;&lt;Author&gt;Schneider&lt;/Author&gt;&lt;Year&gt;2005&lt;/Year&gt;&lt;RecNum&gt;22&lt;/RecNum&gt;&lt;record&gt;&lt;rec-number&gt;22&lt;/rec-number&gt;&lt;ref-type name="Journal Article"&gt;17&lt;/ref-type&gt;&lt;contributors&gt;&lt;authors&gt;&lt;author&gt;Schneider, M. F.&lt;/author&gt;&lt;author&gt;Gange, S. J.&lt;/author&gt;&lt;author&gt;Williams, C. M.&lt;/author&gt;&lt;author&gt;Anastos, K.&lt;/author&gt;&lt;author&gt;Greenblatt, R. M.&lt;/author&gt;&lt;author&gt;Kingsley, L.&lt;/author&gt;&lt;author&gt;Detels, R.&lt;/author&gt;&lt;author&gt;Munoz, A.&lt;/author&gt;&lt;/authors&gt;&lt;/contributors&gt;&lt;auth-address&gt;Department of Epidemiology, Johns Hopkins Bloomberg School of Public Health, MD 21205, USA.&lt;/auth-address&gt;&lt;titles&gt;&lt;title&gt;Patterns of the hazard of death after AIDS through the evolution of antiretroviral therapy: 1984-2004&lt;/title&gt;&lt;secondary-title&gt;Aids&lt;/secondary-title&gt;&lt;/titles&gt;&lt;periodical&gt;&lt;full-title&gt;Aids&lt;/full-title&gt;&lt;/periodical&gt;&lt;pages&gt;2009-18&lt;/pages&gt;&lt;volume&gt;19&lt;/volume&gt;&lt;number&gt;17&lt;/number&gt;&lt;keywords&gt;&lt;keyword&gt;AIDS-Related Opportunistic Infections/immunology/mortality&lt;/keyword&gt;&lt;keyword&gt;Acquired Immunodeficiency Syndrome/drug therapy/immunology/*mortality&lt;/keyword&gt;&lt;keyword&gt;Anti-Retroviral Agents/*therapeutic use&lt;/keyword&gt;&lt;keyword&gt;Antiretroviral Therapy, Highly Active/methods&lt;/keyword&gt;&lt;keyword&gt;CD4 Lymphocyte Count/methods&lt;/keyword&gt;&lt;keyword&gt;Cohort Studies&lt;/keyword&gt;&lt;keyword&gt;Drug Resistance, Viral&lt;/keyword&gt;&lt;keyword&gt;Drug Therapy, Combination&lt;/keyword&gt;&lt;keyword&gt;Female&lt;/keyword&gt;&lt;keyword&gt;Homosexuality, Male&lt;/keyword&gt;&lt;keyword&gt;Humans&lt;/keyword&gt;&lt;keyword&gt;Male&lt;/keyword&gt;&lt;keyword&gt;RNA, Viral/analysis&lt;/keyword&gt;&lt;keyword&gt;Survival Analysis&lt;/keyword&gt;&lt;keyword&gt;Treatment Outcome&lt;/keyword&gt;&lt;keyword&gt;Virus Replication&lt;/keyword&gt;&lt;/keywords&gt;&lt;dates&gt;&lt;year&gt;2005&lt;/year&gt;&lt;pub-dates&gt;&lt;date&gt;Nov 18&lt;/date&gt;&lt;/pub-dates&gt;&lt;/dates&gt;&lt;accession-num&gt;16260908&lt;/accession-num&gt;&lt;urls&gt;&lt;related-urls&gt;&lt;url&gt;http://www.ncbi.nlm.nih.gov/entrez/query.fcgi?cmd=Retrieve&amp;amp;db=PubMed&amp;amp;dopt=Citation&amp;amp;list_uids=16260908 &lt;/url&gt;&lt;/related-urls&gt;&lt;/urls&gt;&lt;/record&gt;&lt;/Cite&gt;&lt;/EndNote&gt;</w:instrText>
      </w:r>
      <w:r w:rsidRPr="005711CF">
        <w:rPr>
          <w:lang w:val="en-US"/>
        </w:rPr>
        <w:fldChar w:fldCharType="separate"/>
      </w:r>
      <w:r w:rsidR="00EB790E" w:rsidRPr="005711CF">
        <w:rPr>
          <w:lang w:val="en-US"/>
        </w:rPr>
        <w:t>[17]</w:t>
      </w:r>
      <w:r w:rsidRPr="005711CF">
        <w:rPr>
          <w:lang w:val="en-US"/>
        </w:rPr>
        <w:fldChar w:fldCharType="end"/>
      </w:r>
      <w:r w:rsidRPr="005711CF">
        <w:rPr>
          <w:lang w:val="en-US"/>
        </w:rPr>
        <w:t xml:space="preserve"> </w:t>
      </w:r>
      <w:r w:rsidR="001C3A3A" w:rsidRPr="005711CF">
        <w:rPr>
          <w:lang w:val="en-US"/>
        </w:rPr>
        <w:t>reported that 25% of individuals die</w:t>
      </w:r>
      <w:r w:rsidRPr="005711CF">
        <w:rPr>
          <w:lang w:val="en-US"/>
        </w:rPr>
        <w:t xml:space="preserve"> after AIDS diagnosis in 0</w:t>
      </w:r>
      <w:r w:rsidR="001C3A3A" w:rsidRPr="005711CF">
        <w:rPr>
          <w:lang w:val="en-US"/>
        </w:rPr>
        <w:t>.</w:t>
      </w:r>
      <w:r w:rsidRPr="005711CF">
        <w:rPr>
          <w:lang w:val="en-US"/>
        </w:rPr>
        <w:t>56 years in the no-treatment/</w:t>
      </w:r>
      <w:proofErr w:type="spellStart"/>
      <w:r w:rsidRPr="005711CF">
        <w:rPr>
          <w:lang w:val="en-US"/>
        </w:rPr>
        <w:t>monotherapy</w:t>
      </w:r>
      <w:proofErr w:type="spellEnd"/>
      <w:r w:rsidRPr="005711CF">
        <w:rPr>
          <w:lang w:val="en-US"/>
        </w:rPr>
        <w:t xml:space="preserve"> era, which is the closer setting to the natural infection. That percentage corresponds to a monthly rate of 0</w:t>
      </w:r>
      <w:r w:rsidR="001C3A3A" w:rsidRPr="005711CF">
        <w:rPr>
          <w:lang w:val="en-US"/>
        </w:rPr>
        <w:t>.</w:t>
      </w:r>
      <w:r w:rsidRPr="005711CF">
        <w:rPr>
          <w:lang w:val="en-US"/>
        </w:rPr>
        <w:t>0428, which is independent of any other parameter. Then, we included an increased risk of 1</w:t>
      </w:r>
      <w:r w:rsidR="001C3A3A" w:rsidRPr="005711CF">
        <w:rPr>
          <w:lang w:val="en-US"/>
        </w:rPr>
        <w:t>.</w:t>
      </w:r>
      <w:r w:rsidRPr="005711CF">
        <w:rPr>
          <w:lang w:val="en-US"/>
        </w:rPr>
        <w:t>47 folds every 10-years increase in age at infection</w:t>
      </w:r>
      <w:r w:rsidRPr="005711CF">
        <w:rPr>
          <w:lang w:val="en-US"/>
        </w:rPr>
        <w:fldChar w:fldCharType="begin"/>
      </w:r>
      <w:r w:rsidRPr="005711CF">
        <w:rPr>
          <w:lang w:val="en-US"/>
        </w:rPr>
        <w:instrText xml:space="preserve"> ADDIN EN.CITE &lt;EndNote&gt;&lt;Cite&gt;&lt;Year&gt;2000&lt;/Year&gt;&lt;RecNum&gt;24&lt;/RecNum&gt;&lt;record&gt;&lt;rec-number&gt;24&lt;/rec-number&gt;&lt;ref-type name="Journal Article"&gt;17&lt;/ref-type&gt;&lt;contributors&gt;&lt;/contributors&gt;&lt;titles&gt;&lt;title&gt;Time from HIV-1 seroconversion to AIDS and death before widespread use of highly-active antiretroviral therapy: a collaborative re-analysis. Collaborative Group on AIDS Incubation and HIV Survival including the CASCADE EU Concerted Action. Concerted Action on SeroConversion to AIDS and Death in Europe&lt;/title&gt;&lt;secondary-title&gt;Lancet&lt;/secondary-title&gt;&lt;/titles&gt;&lt;periodical&gt;&lt;full-title&gt;Lancet&lt;/full-title&gt;&lt;abbr-1&gt;Lancet&lt;/abbr-1&gt;&lt;/periodical&gt;&lt;pages&gt;1131-7&lt;/pages&gt;&lt;volume&gt;355&lt;/volume&gt;&lt;number&gt;9210&lt;/number&gt;&lt;keywords&gt;&lt;keyword&gt;Acquired Immunodeficiency Syndrome/diagnosis/*mortality/physiopathology&lt;/keyword&gt;&lt;keyword&gt;Adolescent&lt;/keyword&gt;&lt;keyword&gt;Adult&lt;/keyword&gt;&lt;keyword&gt;Age Factors&lt;/keyword&gt;&lt;keyword&gt;Aged&lt;/keyword&gt;&lt;keyword&gt;Anti-HIV Agents/*therapeutic use&lt;/keyword&gt;&lt;keyword&gt;Australia/epidemiology&lt;/keyword&gt;&lt;keyword&gt;Child&lt;/keyword&gt;&lt;keyword&gt;Child, Preschool&lt;/keyword&gt;&lt;keyword&gt;Cohort Studies&lt;/keyword&gt;&lt;keyword&gt;Disease Progression&lt;/keyword&gt;&lt;keyword&gt;Europe/epidemiology&lt;/keyword&gt;&lt;keyword&gt;Female&lt;/keyword&gt;&lt;keyword&gt;HIV Seropositivity/diagnosis/*mortality/physiopathology&lt;/keyword&gt;&lt;keyword&gt;HIV-1/*immunology&lt;/keyword&gt;&lt;keyword&gt;Humans&lt;/keyword&gt;&lt;keyword&gt;Incidence&lt;/keyword&gt;&lt;keyword&gt;Male&lt;/keyword&gt;&lt;keyword&gt;Middle Aged&lt;/keyword&gt;&lt;keyword&gt;North America/epidemiology&lt;/keyword&gt;&lt;keyword&gt;Risk Factors&lt;/keyword&gt;&lt;keyword&gt;Sarcoma, Kaposi/epidemiology&lt;/keyword&gt;&lt;keyword&gt;Survival Analysis&lt;/keyword&gt;&lt;keyword&gt;Time Factors&lt;/keyword&gt;&lt;/keywords&gt;&lt;dates&gt;&lt;year&gt;2000&lt;/year&gt;&lt;pub-dates&gt;&lt;date&gt;Apr 1&lt;/date&gt;&lt;/pub-dates&gt;&lt;/dates&gt;&lt;accession-num&gt;10791375&lt;/accession-num&gt;&lt;urls&gt;&lt;related-urls&gt;&lt;url&gt;http://www.ncbi.nlm.nih.gov/entrez/query.fcgi?cmd=Retrieve&amp;amp;db=PubMed&amp;amp;dopt=Citation&amp;amp;list_uids=10791375 &lt;/url&gt;&lt;/related-urls&gt;&lt;/urls&gt;&lt;/record&gt;&lt;/Cite&gt;&lt;/EndNote&gt;</w:instrText>
      </w:r>
      <w:r w:rsidRPr="005711CF">
        <w:rPr>
          <w:lang w:val="en-US"/>
        </w:rPr>
        <w:fldChar w:fldCharType="separate"/>
      </w:r>
      <w:r w:rsidR="00EB790E" w:rsidRPr="005711CF">
        <w:rPr>
          <w:lang w:val="en-US"/>
        </w:rPr>
        <w:t>[18]</w:t>
      </w:r>
      <w:r w:rsidRPr="005711CF">
        <w:rPr>
          <w:lang w:val="en-US"/>
        </w:rPr>
        <w:fldChar w:fldCharType="end"/>
      </w:r>
      <w:r w:rsidRPr="005711CF">
        <w:rPr>
          <w:lang w:val="en-US"/>
        </w:rPr>
        <w:t>. Considering again the mini</w:t>
      </w:r>
      <w:r w:rsidR="001C3A3A" w:rsidRPr="005711CF">
        <w:rPr>
          <w:lang w:val="en-US"/>
        </w:rPr>
        <w:t>mal age at infection at 15 year-old</w:t>
      </w:r>
      <w:r w:rsidRPr="005711CF">
        <w:rPr>
          <w:lang w:val="en-US"/>
        </w:rPr>
        <w:t xml:space="preserve">, the </w:t>
      </w:r>
      <w:proofErr w:type="spellStart"/>
      <w:r w:rsidRPr="005711CF">
        <w:rPr>
          <w:lang w:val="en-US"/>
        </w:rPr>
        <w:t>Z</w:t>
      </w:r>
      <w:r w:rsidRPr="005711CF">
        <w:rPr>
          <w:vertAlign w:val="subscript"/>
          <w:lang w:val="en-US"/>
        </w:rPr>
        <w:t>Death</w:t>
      </w:r>
      <w:proofErr w:type="spellEnd"/>
      <w:r w:rsidRPr="005711CF">
        <w:rPr>
          <w:lang w:val="en-US"/>
        </w:rPr>
        <w:t xml:space="preserve"> is defined as:</w:t>
      </w:r>
    </w:p>
    <w:p w14:paraId="73347C25" w14:textId="77777777" w:rsidR="00D1377A" w:rsidRPr="005711CF" w:rsidRDefault="00D1377A" w:rsidP="00ED34FA">
      <w:pPr>
        <w:spacing w:after="0" w:line="480" w:lineRule="auto"/>
        <w:jc w:val="center"/>
      </w:pPr>
      <w:r w:rsidRPr="005711CF">
        <w:rPr>
          <w:noProof/>
        </w:rPr>
        <w:pict w14:anchorId="433A61F9">
          <v:shape id="7 Imagen" o:spid="_x0000_i1030" type="#_x0000_t75" alt="ZDeath.png" style="width:177.15pt;height:12.15pt;visibility:visible">
            <v:imagedata r:id="rId13" o:title=""/>
            <v:textbox style="mso-rotate-with-shape:t"/>
          </v:shape>
        </w:pict>
      </w:r>
    </w:p>
    <w:p w14:paraId="3F8B8690" w14:textId="77777777" w:rsidR="00D1377A" w:rsidRDefault="00D1377A" w:rsidP="00ED34FA">
      <w:pPr>
        <w:spacing w:after="0" w:line="480" w:lineRule="auto"/>
        <w:jc w:val="both"/>
        <w:rPr>
          <w:lang w:val="en-US"/>
        </w:rPr>
      </w:pPr>
      <w:r w:rsidRPr="005711CF">
        <w:rPr>
          <w:lang w:val="en-US"/>
        </w:rPr>
        <w:t>This rate gives a mean survival time after development of AIDS of 1</w:t>
      </w:r>
      <w:r w:rsidR="001C3A3A" w:rsidRPr="005711CF">
        <w:rPr>
          <w:lang w:val="en-US"/>
        </w:rPr>
        <w:t>.</w:t>
      </w:r>
      <w:r w:rsidRPr="005711CF">
        <w:rPr>
          <w:lang w:val="en-US"/>
        </w:rPr>
        <w:t>17 years.</w:t>
      </w:r>
    </w:p>
    <w:p w14:paraId="66B60FB6" w14:textId="77777777" w:rsidR="00653CBB" w:rsidRDefault="00653CBB" w:rsidP="00ED34FA">
      <w:pPr>
        <w:spacing w:after="0" w:line="480" w:lineRule="auto"/>
        <w:jc w:val="both"/>
        <w:rPr>
          <w:lang w:val="en-US"/>
        </w:rPr>
      </w:pPr>
    </w:p>
    <w:p w14:paraId="7185AB4E" w14:textId="77777777" w:rsidR="00653CBB" w:rsidRDefault="00653CBB" w:rsidP="00ED34FA">
      <w:pPr>
        <w:spacing w:after="0" w:line="480" w:lineRule="auto"/>
        <w:jc w:val="both"/>
        <w:rPr>
          <w:lang w:val="en-US"/>
        </w:rPr>
      </w:pPr>
      <w:bookmarkStart w:id="6" w:name="_Toc339818243"/>
      <w:proofErr w:type="spellStart"/>
      <w:r w:rsidRPr="0068438E">
        <w:rPr>
          <w:rStyle w:val="Heading3Char"/>
        </w:rPr>
        <w:t>Obtaining</w:t>
      </w:r>
      <w:proofErr w:type="spellEnd"/>
      <w:r w:rsidRPr="0068438E">
        <w:rPr>
          <w:rStyle w:val="Heading3Char"/>
        </w:rPr>
        <w:t xml:space="preserve"> </w:t>
      </w:r>
      <w:proofErr w:type="spellStart"/>
      <w:r w:rsidRPr="0068438E">
        <w:rPr>
          <w:rStyle w:val="Heading3Char"/>
        </w:rPr>
        <w:t>probability</w:t>
      </w:r>
      <w:proofErr w:type="spellEnd"/>
      <w:r w:rsidRPr="0068438E">
        <w:rPr>
          <w:rStyle w:val="Heading3Char"/>
        </w:rPr>
        <w:t xml:space="preserve"> of AIDS-</w:t>
      </w:r>
      <w:proofErr w:type="spellStart"/>
      <w:r w:rsidRPr="0068438E">
        <w:rPr>
          <w:rStyle w:val="Heading3Char"/>
        </w:rPr>
        <w:t>related</w:t>
      </w:r>
      <w:proofErr w:type="spellEnd"/>
      <w:r w:rsidRPr="0068438E">
        <w:rPr>
          <w:rStyle w:val="Heading3Char"/>
        </w:rPr>
        <w:t xml:space="preserve"> </w:t>
      </w:r>
      <w:proofErr w:type="spellStart"/>
      <w:r w:rsidRPr="0068438E">
        <w:rPr>
          <w:rStyle w:val="Heading3Char"/>
        </w:rPr>
        <w:t>death</w:t>
      </w:r>
      <w:proofErr w:type="spellEnd"/>
      <w:r w:rsidRPr="0068438E">
        <w:rPr>
          <w:rStyle w:val="Heading3Char"/>
        </w:rPr>
        <w:t>.</w:t>
      </w:r>
      <w:bookmarkEnd w:id="6"/>
      <w:r w:rsidRPr="00653CBB">
        <w:rPr>
          <w:b/>
          <w:lang w:val="en-US"/>
        </w:rPr>
        <w:t xml:space="preserve"> </w:t>
      </w:r>
      <w:r>
        <w:rPr>
          <w:lang w:val="en-US"/>
        </w:rPr>
        <w:t xml:space="preserve">The function that determines the probability of disease progression </w:t>
      </w:r>
      <w:r w:rsidR="002F2303">
        <w:rPr>
          <w:lang w:val="en-US"/>
        </w:rPr>
        <w:t>(P</w:t>
      </w:r>
      <w:r w:rsidR="002F2303" w:rsidRPr="002F2303">
        <w:rPr>
          <w:vertAlign w:val="subscript"/>
          <w:lang w:val="en-US"/>
        </w:rPr>
        <w:t>AIDS</w:t>
      </w:r>
      <w:r w:rsidR="002F2303">
        <w:rPr>
          <w:lang w:val="en-US"/>
        </w:rPr>
        <w:t xml:space="preserve">) </w:t>
      </w:r>
      <w:r>
        <w:rPr>
          <w:lang w:val="en-US"/>
        </w:rPr>
        <w:t xml:space="preserve">and death after </w:t>
      </w:r>
      <w:r w:rsidR="002F2303">
        <w:rPr>
          <w:lang w:val="en-US"/>
        </w:rPr>
        <w:t>AIDS</w:t>
      </w:r>
      <w:r>
        <w:rPr>
          <w:lang w:val="en-US"/>
        </w:rPr>
        <w:t xml:space="preserve"> </w:t>
      </w:r>
      <w:r w:rsidR="002F2303">
        <w:rPr>
          <w:lang w:val="en-US"/>
        </w:rPr>
        <w:t>(</w:t>
      </w:r>
      <w:proofErr w:type="spellStart"/>
      <w:r w:rsidR="002F2303">
        <w:rPr>
          <w:lang w:val="en-US"/>
        </w:rPr>
        <w:t>P</w:t>
      </w:r>
      <w:r w:rsidR="002F2303" w:rsidRPr="002F2303">
        <w:rPr>
          <w:vertAlign w:val="subscript"/>
          <w:lang w:val="en-US"/>
        </w:rPr>
        <w:t>Death</w:t>
      </w:r>
      <w:proofErr w:type="spellEnd"/>
      <w:r w:rsidR="002F2303" w:rsidRPr="002F2303">
        <w:rPr>
          <w:vertAlign w:val="subscript"/>
          <w:lang w:val="en-US"/>
        </w:rPr>
        <w:t>/AIDS</w:t>
      </w:r>
      <w:r w:rsidR="002F2303">
        <w:rPr>
          <w:lang w:val="en-US"/>
        </w:rPr>
        <w:t xml:space="preserve">) </w:t>
      </w:r>
      <w:r>
        <w:rPr>
          <w:lang w:val="en-US"/>
        </w:rPr>
        <w:t>according to CD4 count, viral load, current patient’s age and patient’s age at infection were provided above. The probability of AIDS-related death can be obtained simply by multiplying both probabilities</w:t>
      </w:r>
      <w:r w:rsidR="002F2303">
        <w:rPr>
          <w:lang w:val="en-US"/>
        </w:rPr>
        <w:t xml:space="preserve"> since:</w:t>
      </w:r>
    </w:p>
    <w:p w14:paraId="3009C8A5" w14:textId="77777777" w:rsidR="00BA7ACD" w:rsidRDefault="00BA7ACD" w:rsidP="00ED34FA">
      <w:pPr>
        <w:spacing w:after="0" w:line="480" w:lineRule="auto"/>
        <w:jc w:val="both"/>
        <w:rPr>
          <w:lang w:val="en-US"/>
        </w:rPr>
      </w:pPr>
    </w:p>
    <w:p w14:paraId="02633EC8" w14:textId="77777777" w:rsidR="002F2303" w:rsidRDefault="002F2303" w:rsidP="00ED34FA">
      <w:pPr>
        <w:spacing w:after="0" w:line="480" w:lineRule="auto"/>
        <w:jc w:val="both"/>
        <w:rPr>
          <w:vertAlign w:val="subscript"/>
          <w:lang w:val="en-US"/>
        </w:rPr>
      </w:pPr>
      <w:proofErr w:type="gramStart"/>
      <w:r>
        <w:rPr>
          <w:lang w:val="en-US"/>
        </w:rPr>
        <w:t>P</w:t>
      </w:r>
      <w:r>
        <w:rPr>
          <w:vertAlign w:val="subscript"/>
          <w:lang w:val="en-US"/>
        </w:rPr>
        <w:t>(</w:t>
      </w:r>
      <w:proofErr w:type="gramEnd"/>
      <w:r>
        <w:rPr>
          <w:vertAlign w:val="subscript"/>
          <w:lang w:val="en-US"/>
        </w:rPr>
        <w:t>D</w:t>
      </w:r>
      <w:r w:rsidRPr="002F2303">
        <w:rPr>
          <w:vertAlign w:val="subscript"/>
          <w:lang w:val="en-US"/>
        </w:rPr>
        <w:t>eath/AIDS</w:t>
      </w:r>
      <w:r>
        <w:rPr>
          <w:vertAlign w:val="subscript"/>
          <w:lang w:val="en-US"/>
        </w:rPr>
        <w:t>)</w:t>
      </w:r>
      <w:r w:rsidRPr="002F2303">
        <w:rPr>
          <w:vertAlign w:val="subscript"/>
          <w:lang w:val="en-US"/>
        </w:rPr>
        <w:t xml:space="preserve"> </w:t>
      </w:r>
      <w:r>
        <w:rPr>
          <w:lang w:val="en-US"/>
        </w:rPr>
        <w:t>= (P</w:t>
      </w:r>
      <w:r w:rsidRPr="002F2303">
        <w:rPr>
          <w:vertAlign w:val="subscript"/>
          <w:lang w:val="en-US"/>
        </w:rPr>
        <w:t>AIDS</w:t>
      </w:r>
      <w:r>
        <w:rPr>
          <w:lang w:val="en-US"/>
        </w:rPr>
        <w:t xml:space="preserve"> </w:t>
      </w:r>
      <w:r>
        <w:rPr>
          <w:lang w:val="en-US"/>
        </w:rPr>
        <w:sym w:font="Symbol" w:char="F0C7"/>
      </w:r>
      <w:r>
        <w:rPr>
          <w:lang w:val="en-US"/>
        </w:rPr>
        <w:t xml:space="preserve"> </w:t>
      </w:r>
      <w:proofErr w:type="spellStart"/>
      <w:r>
        <w:rPr>
          <w:lang w:val="en-US"/>
        </w:rPr>
        <w:t>P</w:t>
      </w:r>
      <w:r>
        <w:rPr>
          <w:vertAlign w:val="subscript"/>
          <w:lang w:val="en-US"/>
        </w:rPr>
        <w:t>Death</w:t>
      </w:r>
      <w:proofErr w:type="spellEnd"/>
      <w:r>
        <w:rPr>
          <w:lang w:val="en-US"/>
        </w:rPr>
        <w:t>)/P</w:t>
      </w:r>
      <w:r>
        <w:rPr>
          <w:vertAlign w:val="subscript"/>
          <w:lang w:val="en-US"/>
        </w:rPr>
        <w:t>(A</w:t>
      </w:r>
      <w:r w:rsidRPr="002F2303">
        <w:rPr>
          <w:vertAlign w:val="subscript"/>
          <w:lang w:val="en-US"/>
        </w:rPr>
        <w:t>IDS</w:t>
      </w:r>
      <w:r>
        <w:rPr>
          <w:vertAlign w:val="subscript"/>
          <w:lang w:val="en-US"/>
        </w:rPr>
        <w:t>)</w:t>
      </w:r>
      <w:r>
        <w:rPr>
          <w:lang w:val="en-US"/>
        </w:rPr>
        <w:t xml:space="preserve">   &amp;  P</w:t>
      </w:r>
      <w:r>
        <w:rPr>
          <w:vertAlign w:val="subscript"/>
          <w:lang w:val="en-US"/>
        </w:rPr>
        <w:t>(AIDS</w:t>
      </w:r>
      <w:r w:rsidRPr="002F2303">
        <w:rPr>
          <w:vertAlign w:val="subscript"/>
          <w:lang w:val="en-US"/>
        </w:rPr>
        <w:t>/</w:t>
      </w:r>
      <w:r>
        <w:rPr>
          <w:vertAlign w:val="subscript"/>
          <w:lang w:val="en-US"/>
        </w:rPr>
        <w:t>Death)</w:t>
      </w:r>
      <w:r w:rsidRPr="002F2303">
        <w:rPr>
          <w:vertAlign w:val="subscript"/>
          <w:lang w:val="en-US"/>
        </w:rPr>
        <w:t xml:space="preserve"> </w:t>
      </w:r>
      <w:r>
        <w:rPr>
          <w:lang w:val="en-US"/>
        </w:rPr>
        <w:t>= (P</w:t>
      </w:r>
      <w:r w:rsidRPr="002F2303">
        <w:rPr>
          <w:vertAlign w:val="subscript"/>
          <w:lang w:val="en-US"/>
        </w:rPr>
        <w:t>AIDS</w:t>
      </w:r>
      <w:r>
        <w:rPr>
          <w:lang w:val="en-US"/>
        </w:rPr>
        <w:t xml:space="preserve"> </w:t>
      </w:r>
      <w:r>
        <w:rPr>
          <w:lang w:val="en-US"/>
        </w:rPr>
        <w:sym w:font="Symbol" w:char="F0C7"/>
      </w:r>
      <w:r>
        <w:rPr>
          <w:lang w:val="en-US"/>
        </w:rPr>
        <w:t xml:space="preserve"> </w:t>
      </w:r>
      <w:proofErr w:type="spellStart"/>
      <w:r>
        <w:rPr>
          <w:lang w:val="en-US"/>
        </w:rPr>
        <w:t>P</w:t>
      </w:r>
      <w:r>
        <w:rPr>
          <w:vertAlign w:val="subscript"/>
          <w:lang w:val="en-US"/>
        </w:rPr>
        <w:t>Death</w:t>
      </w:r>
      <w:proofErr w:type="spellEnd"/>
      <w:r>
        <w:rPr>
          <w:lang w:val="en-US"/>
        </w:rPr>
        <w:t>)/P</w:t>
      </w:r>
      <w:r>
        <w:rPr>
          <w:vertAlign w:val="subscript"/>
          <w:lang w:val="en-US"/>
        </w:rPr>
        <w:t>(D</w:t>
      </w:r>
      <w:r w:rsidRPr="002F2303">
        <w:rPr>
          <w:vertAlign w:val="subscript"/>
          <w:lang w:val="en-US"/>
        </w:rPr>
        <w:t>eath</w:t>
      </w:r>
      <w:r>
        <w:rPr>
          <w:vertAlign w:val="subscript"/>
          <w:lang w:val="en-US"/>
        </w:rPr>
        <w:t>)</w:t>
      </w:r>
      <w:r>
        <w:rPr>
          <w:lang w:val="en-US"/>
        </w:rPr>
        <w:t xml:space="preserve"> </w:t>
      </w:r>
    </w:p>
    <w:p w14:paraId="346C3428" w14:textId="77777777" w:rsidR="002F2303" w:rsidRDefault="002F2303" w:rsidP="00ED34FA">
      <w:pPr>
        <w:spacing w:after="0" w:line="480" w:lineRule="auto"/>
        <w:jc w:val="both"/>
        <w:rPr>
          <w:lang w:val="en-US"/>
        </w:rPr>
      </w:pPr>
      <w:r>
        <w:rPr>
          <w:lang w:val="en-US"/>
        </w:rPr>
        <w:t>And therefore</w:t>
      </w:r>
      <w:proofErr w:type="gramStart"/>
      <w:r>
        <w:rPr>
          <w:lang w:val="en-US"/>
        </w:rPr>
        <w:t>:    P</w:t>
      </w:r>
      <w:proofErr w:type="gramEnd"/>
      <w:r>
        <w:rPr>
          <w:vertAlign w:val="subscript"/>
          <w:lang w:val="en-US"/>
        </w:rPr>
        <w:t>(D</w:t>
      </w:r>
      <w:r w:rsidRPr="002F2303">
        <w:rPr>
          <w:vertAlign w:val="subscript"/>
          <w:lang w:val="en-US"/>
        </w:rPr>
        <w:t>eath/AIDS</w:t>
      </w:r>
      <w:r>
        <w:rPr>
          <w:vertAlign w:val="subscript"/>
          <w:lang w:val="en-US"/>
        </w:rPr>
        <w:t>)</w:t>
      </w:r>
      <w:r w:rsidRPr="002F2303">
        <w:rPr>
          <w:vertAlign w:val="subscript"/>
          <w:lang w:val="en-US"/>
        </w:rPr>
        <w:t xml:space="preserve"> </w:t>
      </w:r>
      <w:r>
        <w:rPr>
          <w:lang w:val="en-US"/>
        </w:rPr>
        <w:t>= P</w:t>
      </w:r>
      <w:r>
        <w:rPr>
          <w:vertAlign w:val="subscript"/>
          <w:lang w:val="en-US"/>
        </w:rPr>
        <w:t>(AIDS</w:t>
      </w:r>
      <w:r w:rsidRPr="002F2303">
        <w:rPr>
          <w:vertAlign w:val="subscript"/>
          <w:lang w:val="en-US"/>
        </w:rPr>
        <w:t>/</w:t>
      </w:r>
      <w:r>
        <w:rPr>
          <w:vertAlign w:val="subscript"/>
          <w:lang w:val="en-US"/>
        </w:rPr>
        <w:t>Death)</w:t>
      </w:r>
      <w:r w:rsidRPr="002F2303">
        <w:rPr>
          <w:vertAlign w:val="subscript"/>
          <w:lang w:val="en-US"/>
        </w:rPr>
        <w:t xml:space="preserve"> </w:t>
      </w:r>
      <w:r>
        <w:rPr>
          <w:lang w:val="en-US"/>
        </w:rPr>
        <w:t>P</w:t>
      </w:r>
      <w:r>
        <w:rPr>
          <w:vertAlign w:val="subscript"/>
          <w:lang w:val="en-US"/>
        </w:rPr>
        <w:t>(D</w:t>
      </w:r>
      <w:r w:rsidRPr="002F2303">
        <w:rPr>
          <w:vertAlign w:val="subscript"/>
          <w:lang w:val="en-US"/>
        </w:rPr>
        <w:t>eath</w:t>
      </w:r>
      <w:r>
        <w:rPr>
          <w:vertAlign w:val="subscript"/>
          <w:lang w:val="en-US"/>
        </w:rPr>
        <w:t>)</w:t>
      </w:r>
      <w:r>
        <w:rPr>
          <w:lang w:val="en-US"/>
        </w:rPr>
        <w:t xml:space="preserve"> /</w:t>
      </w:r>
      <w:r w:rsidRPr="002F2303">
        <w:rPr>
          <w:lang w:val="en-US"/>
        </w:rPr>
        <w:t xml:space="preserve"> </w:t>
      </w:r>
      <w:r>
        <w:rPr>
          <w:lang w:val="en-US"/>
        </w:rPr>
        <w:t>P</w:t>
      </w:r>
      <w:r>
        <w:rPr>
          <w:vertAlign w:val="subscript"/>
          <w:lang w:val="en-US"/>
        </w:rPr>
        <w:t>(AIDS)</w:t>
      </w:r>
      <w:r w:rsidRPr="002F2303">
        <w:rPr>
          <w:vertAlign w:val="subscript"/>
          <w:lang w:val="en-US"/>
        </w:rPr>
        <w:t xml:space="preserve"> </w:t>
      </w:r>
      <w:r>
        <w:rPr>
          <w:lang w:val="en-US"/>
        </w:rPr>
        <w:t xml:space="preserve"> </w:t>
      </w:r>
      <w:r>
        <w:rPr>
          <w:lang w:val="en-US"/>
        </w:rPr>
        <w:sym w:font="Symbol" w:char="F0DE"/>
      </w:r>
      <w:r>
        <w:rPr>
          <w:lang w:val="en-US"/>
        </w:rPr>
        <w:t xml:space="preserve"> P</w:t>
      </w:r>
      <w:r>
        <w:rPr>
          <w:vertAlign w:val="subscript"/>
          <w:lang w:val="en-US"/>
        </w:rPr>
        <w:t>(D</w:t>
      </w:r>
      <w:r w:rsidRPr="002F2303">
        <w:rPr>
          <w:vertAlign w:val="subscript"/>
          <w:lang w:val="en-US"/>
        </w:rPr>
        <w:t>eath</w:t>
      </w:r>
      <w:r>
        <w:rPr>
          <w:vertAlign w:val="subscript"/>
          <w:lang w:val="en-US"/>
        </w:rPr>
        <w:t>)</w:t>
      </w:r>
      <w:r>
        <w:rPr>
          <w:lang w:val="en-US"/>
        </w:rPr>
        <w:t xml:space="preserve"> =</w:t>
      </w:r>
      <w:r w:rsidRPr="002F2303">
        <w:rPr>
          <w:lang w:val="en-US"/>
        </w:rPr>
        <w:t xml:space="preserve"> </w:t>
      </w:r>
      <w:r>
        <w:rPr>
          <w:lang w:val="en-US"/>
        </w:rPr>
        <w:t>P</w:t>
      </w:r>
      <w:r>
        <w:rPr>
          <w:vertAlign w:val="subscript"/>
          <w:lang w:val="en-US"/>
        </w:rPr>
        <w:t>(D</w:t>
      </w:r>
      <w:r w:rsidRPr="002F2303">
        <w:rPr>
          <w:vertAlign w:val="subscript"/>
          <w:lang w:val="en-US"/>
        </w:rPr>
        <w:t>eath/AIDS</w:t>
      </w:r>
      <w:r>
        <w:rPr>
          <w:vertAlign w:val="subscript"/>
          <w:lang w:val="en-US"/>
        </w:rPr>
        <w:t>)</w:t>
      </w:r>
      <w:r w:rsidRPr="002F2303">
        <w:rPr>
          <w:lang w:val="en-US"/>
        </w:rPr>
        <w:t xml:space="preserve"> </w:t>
      </w:r>
      <w:r>
        <w:rPr>
          <w:lang w:val="en-US"/>
        </w:rPr>
        <w:t>P</w:t>
      </w:r>
      <w:r>
        <w:rPr>
          <w:vertAlign w:val="subscript"/>
          <w:lang w:val="en-US"/>
        </w:rPr>
        <w:t>(AIDS)</w:t>
      </w:r>
      <w:r>
        <w:rPr>
          <w:lang w:val="en-US"/>
        </w:rPr>
        <w:t>/</w:t>
      </w:r>
      <w:r w:rsidRPr="002F2303">
        <w:rPr>
          <w:lang w:val="en-US"/>
        </w:rPr>
        <w:t xml:space="preserve"> </w:t>
      </w:r>
      <w:r>
        <w:rPr>
          <w:lang w:val="en-US"/>
        </w:rPr>
        <w:t>P</w:t>
      </w:r>
      <w:r>
        <w:rPr>
          <w:vertAlign w:val="subscript"/>
          <w:lang w:val="en-US"/>
        </w:rPr>
        <w:t>(AIDS</w:t>
      </w:r>
      <w:r w:rsidRPr="002F2303">
        <w:rPr>
          <w:vertAlign w:val="subscript"/>
          <w:lang w:val="en-US"/>
        </w:rPr>
        <w:t>/</w:t>
      </w:r>
      <w:r>
        <w:rPr>
          <w:vertAlign w:val="subscript"/>
          <w:lang w:val="en-US"/>
        </w:rPr>
        <w:t>Death)</w:t>
      </w:r>
    </w:p>
    <w:p w14:paraId="3619B089" w14:textId="77777777" w:rsidR="002F2303" w:rsidRPr="002F2303" w:rsidRDefault="002F2303" w:rsidP="00ED34FA">
      <w:pPr>
        <w:spacing w:after="0" w:line="480" w:lineRule="auto"/>
        <w:jc w:val="both"/>
        <w:rPr>
          <w:lang w:val="en-US"/>
        </w:rPr>
      </w:pPr>
      <w:r>
        <w:rPr>
          <w:lang w:val="en-US"/>
        </w:rPr>
        <w:t xml:space="preserve">Since: </w:t>
      </w:r>
      <w:proofErr w:type="gramStart"/>
      <w:r>
        <w:rPr>
          <w:lang w:val="en-US"/>
        </w:rPr>
        <w:t>P</w:t>
      </w:r>
      <w:r>
        <w:rPr>
          <w:vertAlign w:val="subscript"/>
          <w:lang w:val="en-US"/>
        </w:rPr>
        <w:t>(</w:t>
      </w:r>
      <w:proofErr w:type="gramEnd"/>
      <w:r>
        <w:rPr>
          <w:vertAlign w:val="subscript"/>
          <w:lang w:val="en-US"/>
        </w:rPr>
        <w:t>AIDS</w:t>
      </w:r>
      <w:r w:rsidRPr="002F2303">
        <w:rPr>
          <w:vertAlign w:val="subscript"/>
          <w:lang w:val="en-US"/>
        </w:rPr>
        <w:t>/</w:t>
      </w:r>
      <w:r>
        <w:rPr>
          <w:vertAlign w:val="subscript"/>
          <w:lang w:val="en-US"/>
        </w:rPr>
        <w:t>Death)</w:t>
      </w:r>
      <w:r>
        <w:rPr>
          <w:lang w:val="en-US"/>
        </w:rPr>
        <w:t>=1, then P</w:t>
      </w:r>
      <w:r>
        <w:rPr>
          <w:vertAlign w:val="subscript"/>
          <w:lang w:val="en-US"/>
        </w:rPr>
        <w:t>(D</w:t>
      </w:r>
      <w:r w:rsidRPr="002F2303">
        <w:rPr>
          <w:vertAlign w:val="subscript"/>
          <w:lang w:val="en-US"/>
        </w:rPr>
        <w:t>eath</w:t>
      </w:r>
      <w:r>
        <w:rPr>
          <w:vertAlign w:val="subscript"/>
          <w:lang w:val="en-US"/>
        </w:rPr>
        <w:t>)</w:t>
      </w:r>
      <w:r>
        <w:rPr>
          <w:lang w:val="en-US"/>
        </w:rPr>
        <w:t xml:space="preserve"> =</w:t>
      </w:r>
      <w:r w:rsidRPr="002F2303">
        <w:rPr>
          <w:lang w:val="en-US"/>
        </w:rPr>
        <w:t xml:space="preserve"> </w:t>
      </w:r>
      <w:r>
        <w:rPr>
          <w:lang w:val="en-US"/>
        </w:rPr>
        <w:t>P</w:t>
      </w:r>
      <w:r>
        <w:rPr>
          <w:vertAlign w:val="subscript"/>
          <w:lang w:val="en-US"/>
        </w:rPr>
        <w:t>(D</w:t>
      </w:r>
      <w:r w:rsidRPr="002F2303">
        <w:rPr>
          <w:vertAlign w:val="subscript"/>
          <w:lang w:val="en-US"/>
        </w:rPr>
        <w:t>eath/AIDS</w:t>
      </w:r>
      <w:r>
        <w:rPr>
          <w:vertAlign w:val="subscript"/>
          <w:lang w:val="en-US"/>
        </w:rPr>
        <w:t>)</w:t>
      </w:r>
      <w:r w:rsidRPr="002F2303">
        <w:rPr>
          <w:lang w:val="en-US"/>
        </w:rPr>
        <w:t xml:space="preserve"> </w:t>
      </w:r>
      <w:r>
        <w:rPr>
          <w:lang w:val="en-US"/>
        </w:rPr>
        <w:t>P</w:t>
      </w:r>
      <w:r>
        <w:rPr>
          <w:vertAlign w:val="subscript"/>
          <w:lang w:val="en-US"/>
        </w:rPr>
        <w:t>(AIDS)</w:t>
      </w:r>
      <w:r>
        <w:rPr>
          <w:lang w:val="en-US"/>
        </w:rPr>
        <w:t xml:space="preserve"> , as mentioned above</w:t>
      </w:r>
    </w:p>
    <w:p w14:paraId="129645A0" w14:textId="77777777" w:rsidR="00653CBB" w:rsidRPr="005711CF" w:rsidRDefault="00653CBB" w:rsidP="00ED34FA">
      <w:pPr>
        <w:spacing w:after="0" w:line="480" w:lineRule="auto"/>
        <w:jc w:val="both"/>
        <w:rPr>
          <w:lang w:val="en-US"/>
        </w:rPr>
      </w:pPr>
    </w:p>
    <w:p w14:paraId="29F9B40A" w14:textId="77777777" w:rsidR="0048598D" w:rsidRPr="005711CF" w:rsidRDefault="0048598D" w:rsidP="00ED34FA">
      <w:pPr>
        <w:spacing w:after="0" w:line="480" w:lineRule="auto"/>
        <w:jc w:val="both"/>
        <w:rPr>
          <w:lang w:val="en-US"/>
        </w:rPr>
      </w:pPr>
      <w:r w:rsidRPr="005711CF">
        <w:rPr>
          <w:lang w:val="en-US"/>
        </w:rPr>
        <w:t xml:space="preserve">See </w:t>
      </w:r>
      <w:r w:rsidR="004501B6" w:rsidRPr="005711CF">
        <w:rPr>
          <w:lang w:val="en-US"/>
        </w:rPr>
        <w:t xml:space="preserve">Supplementary </w:t>
      </w:r>
      <w:r w:rsidRPr="005711CF">
        <w:rPr>
          <w:lang w:val="en-US"/>
        </w:rPr>
        <w:t xml:space="preserve">Figure </w:t>
      </w:r>
      <w:r w:rsidR="000A3931">
        <w:rPr>
          <w:lang w:val="en-US"/>
        </w:rPr>
        <w:t>S2</w:t>
      </w:r>
      <w:r w:rsidRPr="005711CF">
        <w:rPr>
          <w:lang w:val="en-US"/>
        </w:rPr>
        <w:t xml:space="preserve"> for a detailed analysis of how rates of disease progression and death change according to variations in viral load, CD4 count and patient’s age.</w:t>
      </w:r>
    </w:p>
    <w:p w14:paraId="6B7C9DDA" w14:textId="77777777" w:rsidR="0048598D" w:rsidRPr="005711CF" w:rsidRDefault="0048598D" w:rsidP="00ED34FA">
      <w:pPr>
        <w:spacing w:after="0" w:line="480" w:lineRule="auto"/>
        <w:jc w:val="both"/>
        <w:rPr>
          <w:lang w:val="en-US"/>
        </w:rPr>
      </w:pPr>
    </w:p>
    <w:p w14:paraId="26C09335" w14:textId="77777777" w:rsidR="00D1377A" w:rsidRPr="005711CF" w:rsidRDefault="00D1377A" w:rsidP="00ED34FA">
      <w:pPr>
        <w:spacing w:after="0" w:line="480" w:lineRule="auto"/>
        <w:jc w:val="both"/>
        <w:rPr>
          <w:lang w:val="en-US"/>
        </w:rPr>
      </w:pPr>
      <w:bookmarkStart w:id="7" w:name="_Toc339818244"/>
      <w:proofErr w:type="spellStart"/>
      <w:r w:rsidRPr="0068438E">
        <w:rPr>
          <w:rStyle w:val="Heading3Char"/>
        </w:rPr>
        <w:lastRenderedPageBreak/>
        <w:t>Probability</w:t>
      </w:r>
      <w:proofErr w:type="spellEnd"/>
      <w:r w:rsidRPr="0068438E">
        <w:rPr>
          <w:rStyle w:val="Heading3Char"/>
        </w:rPr>
        <w:t xml:space="preserve"> of </w:t>
      </w:r>
      <w:proofErr w:type="spellStart"/>
      <w:r w:rsidRPr="0068438E">
        <w:rPr>
          <w:rStyle w:val="Heading3Char"/>
        </w:rPr>
        <w:t>detection</w:t>
      </w:r>
      <w:proofErr w:type="spellEnd"/>
      <w:r w:rsidRPr="0068438E">
        <w:rPr>
          <w:rStyle w:val="Heading3Char"/>
        </w:rPr>
        <w:t xml:space="preserve"> </w:t>
      </w:r>
      <w:proofErr w:type="spellStart"/>
      <w:r w:rsidRPr="0068438E">
        <w:rPr>
          <w:rStyle w:val="Heading3Char"/>
        </w:rPr>
        <w:t>through</w:t>
      </w:r>
      <w:proofErr w:type="spellEnd"/>
      <w:r w:rsidRPr="0068438E">
        <w:rPr>
          <w:rStyle w:val="Heading3Char"/>
        </w:rPr>
        <w:t xml:space="preserve"> </w:t>
      </w:r>
      <w:proofErr w:type="spellStart"/>
      <w:r w:rsidRPr="0068438E">
        <w:rPr>
          <w:rStyle w:val="Heading3Char"/>
        </w:rPr>
        <w:t>symptomatology</w:t>
      </w:r>
      <w:proofErr w:type="spellEnd"/>
      <w:r w:rsidRPr="0068438E">
        <w:rPr>
          <w:rStyle w:val="Heading3Char"/>
        </w:rPr>
        <w:t>.</w:t>
      </w:r>
      <w:bookmarkEnd w:id="7"/>
      <w:r w:rsidRPr="005711CF">
        <w:rPr>
          <w:b/>
          <w:bCs/>
          <w:lang w:val="en-US"/>
        </w:rPr>
        <w:t xml:space="preserve"> </w:t>
      </w:r>
      <w:r w:rsidRPr="005711CF">
        <w:rPr>
          <w:lang w:val="en-US"/>
        </w:rPr>
        <w:t xml:space="preserve">This probability was defined as a linear function dependent on CD4 count, based on the one previously described by Sanders </w:t>
      </w:r>
      <w:r w:rsidRPr="005711CF">
        <w:rPr>
          <w:i/>
          <w:lang w:val="en-US"/>
        </w:rPr>
        <w:t xml:space="preserve">et </w:t>
      </w:r>
      <w:proofErr w:type="gramStart"/>
      <w:r w:rsidRPr="005711CF">
        <w:rPr>
          <w:i/>
          <w:lang w:val="en-US"/>
        </w:rPr>
        <w:t>al</w:t>
      </w:r>
      <w:r w:rsidRPr="005711CF">
        <w:rPr>
          <w:lang w:val="en-US"/>
        </w:rPr>
        <w:t xml:space="preserve">  </w:t>
      </w:r>
      <w:proofErr w:type="gramEnd"/>
      <w:r w:rsidRPr="005711CF">
        <w:rPr>
          <w:lang w:val="en-US"/>
        </w:rPr>
        <w:fldChar w:fldCharType="begin"/>
      </w:r>
      <w:r w:rsidR="005542AF" w:rsidRPr="005711CF">
        <w:rPr>
          <w:lang w:val="en-US"/>
        </w:rPr>
        <w:instrText xml:space="preserve"> ADDIN EN.CITE &lt;EndNote&gt;&lt;Cite&gt;&lt;Author&gt;Sanders&lt;/Author&gt;&lt;Year&gt;2005&lt;/Year&gt;&lt;RecNum&gt;17&lt;/RecNum&gt;&lt;record&gt;&lt;rec-number&gt;17&lt;/rec-number&gt;&lt;ref-type name="Journal Article"&gt;17&lt;/ref-type&gt;&lt;contributors&gt;&lt;authors&gt;&lt;author&gt;Sanders, G. D.&lt;/author&gt;&lt;author&gt;Bayoumi, A. M.&lt;/author&gt;&lt;author&gt;Sundaram, V.&lt;/author&gt;&lt;author&gt;Bilir, S. P.&lt;/author&gt;&lt;author&gt;Neukermans, C. P.&lt;/author&gt;&lt;author&gt;Rydzak, C. E.&lt;/author&gt;&lt;author&gt;Douglass, L. R.&lt;/author&gt;&lt;author&gt;Lazzeroni, L. C.&lt;/author&gt;&lt;author&gt;Holodniy, M.&lt;/author&gt;&lt;author&gt;Owens, D. K.&lt;/author&gt;&lt;/authors&gt;&lt;/contributors&gt;&lt;auth-address&gt;Duke Clinical Research Institute, Duke University, Durham, NC 27715, USA. gillian.sanders@duke.edu&lt;/auth-address&gt;&lt;titles&gt;&lt;title&gt;Cost-effectiveness of screening for HIV in the era of highly active antiretroviral therap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570-85&lt;/pages&gt;&lt;volume&gt;352&lt;/volume&gt;&lt;number&gt;6&lt;/number&gt;&lt;keywords&gt;&lt;keyword&gt;Adult&lt;/keyword&gt;&lt;keyword&gt;Anti-Retroviral Agents/economics&lt;/keyword&gt;&lt;keyword&gt;Antiretroviral Therapy, Highly Active/economics&lt;/keyword&gt;&lt;keyword&gt;Cost-Benefit Analysis&lt;/keyword&gt;&lt;keyword&gt;*Decision Support Techniques&lt;/keyword&gt;&lt;keyword&gt;Disease Progression&lt;/keyword&gt;&lt;keyword&gt;Female&lt;/keyword&gt;&lt;keyword&gt;HIV Infections/*diagnosis/drug therapy/economics/transmission&lt;/keyword&gt;&lt;keyword&gt;Health Care Costs&lt;/keyword&gt;&lt;keyword&gt;Humans&lt;/keyword&gt;&lt;keyword&gt;Life Expectancy&lt;/keyword&gt;&lt;keyword&gt;Male&lt;/keyword&gt;&lt;keyword&gt;Markov Chains&lt;/keyword&gt;&lt;keyword&gt;Mass Screening/*economics&lt;/keyword&gt;&lt;keyword&gt;Prevalence&lt;/keyword&gt;&lt;keyword&gt;Quality of Life&lt;/keyword&gt;&lt;keyword&gt;Quality-Adjusted Life Years&lt;/keyword&gt;&lt;keyword&gt;Risk Factors&lt;/keyword&gt;&lt;/keywords&gt;&lt;dates&gt;&lt;year&gt;2005&lt;/year&gt;&lt;pub-dates&gt;&lt;date&gt;Feb 10&lt;/date&gt;&lt;/pub-dates&gt;&lt;/dates&gt;&lt;isbn&gt;1533-4406 (Electronic)&amp;#xD;0028-4793 (Linking)&lt;/isbn&gt;&lt;accession-num&gt;15703422&lt;/accession-num&gt;&lt;urls&gt;&lt;related-urls&gt;&lt;url&gt;http://www.ncbi.nlm.nih.gov/entrez/query.fcgi?cmd=Retrieve&amp;amp;db=PubMed&amp;amp;dopt=Citation&amp;amp;list_uids=15703422 &lt;/url&gt;&lt;/related-urls&gt;&lt;/urls&gt;&lt;language&gt;eng&lt;/language&gt;&lt;/record&gt;&lt;/Cite&gt;&lt;/EndNote&gt;</w:instrText>
      </w:r>
      <w:r w:rsidRPr="005711CF">
        <w:rPr>
          <w:lang w:val="en-US"/>
        </w:rPr>
        <w:fldChar w:fldCharType="separate"/>
      </w:r>
      <w:r w:rsidR="00EB790E" w:rsidRPr="005711CF">
        <w:rPr>
          <w:lang w:val="en-US"/>
        </w:rPr>
        <w:t>[14]</w:t>
      </w:r>
      <w:r w:rsidRPr="005711CF">
        <w:rPr>
          <w:lang w:val="en-US"/>
        </w:rPr>
        <w:fldChar w:fldCharType="end"/>
      </w:r>
      <w:r w:rsidRPr="005711CF">
        <w:rPr>
          <w:lang w:val="en-US"/>
        </w:rPr>
        <w:t xml:space="preserve">, but modified </w:t>
      </w:r>
      <w:r w:rsidR="00647E33" w:rsidRPr="005711CF">
        <w:rPr>
          <w:lang w:val="en-US"/>
        </w:rPr>
        <w:t xml:space="preserve">in order </w:t>
      </w:r>
      <w:r w:rsidRPr="005711CF">
        <w:rPr>
          <w:lang w:val="en-US"/>
        </w:rPr>
        <w:t>to allow a maximum rate of detection of 35% or 75% (DTS efficiency) at CD4 count equal or lower to 50 cells/µl and a minimum of 0% at CD4 count equal or higher than 350 cells/µl.</w:t>
      </w:r>
    </w:p>
    <w:p w14:paraId="44DC1805" w14:textId="77777777" w:rsidR="00D1377A" w:rsidRPr="005711CF" w:rsidRDefault="00D1377A" w:rsidP="00ED34FA">
      <w:pPr>
        <w:spacing w:after="0" w:line="480" w:lineRule="auto"/>
        <w:rPr>
          <w:lang w:val="en-US"/>
        </w:rPr>
      </w:pPr>
    </w:p>
    <w:p w14:paraId="4A924165" w14:textId="77777777" w:rsidR="00E836C2" w:rsidRPr="005711CF" w:rsidRDefault="00467371" w:rsidP="00ED34FA">
      <w:pPr>
        <w:pStyle w:val="Heading1"/>
        <w:spacing w:before="0" w:after="0" w:line="480" w:lineRule="auto"/>
        <w:rPr>
          <w:sz w:val="24"/>
          <w:szCs w:val="24"/>
          <w:lang w:val="en-US"/>
        </w:rPr>
      </w:pPr>
      <w:r w:rsidRPr="005711CF">
        <w:rPr>
          <w:lang w:val="en-US"/>
        </w:rPr>
        <w:br w:type="page"/>
      </w:r>
      <w:bookmarkStart w:id="8" w:name="_Toc339818245"/>
      <w:r w:rsidR="00FB1A90" w:rsidRPr="005711CF">
        <w:rPr>
          <w:sz w:val="24"/>
          <w:szCs w:val="24"/>
          <w:lang w:val="en-US"/>
        </w:rPr>
        <w:lastRenderedPageBreak/>
        <w:t>II.</w:t>
      </w:r>
      <w:r w:rsidR="00FB1A90" w:rsidRPr="005711CF">
        <w:rPr>
          <w:lang w:val="en-US"/>
        </w:rPr>
        <w:t xml:space="preserve"> </w:t>
      </w:r>
      <w:r w:rsidR="00E836C2" w:rsidRPr="005711CF">
        <w:rPr>
          <w:sz w:val="24"/>
          <w:szCs w:val="24"/>
          <w:lang w:val="en-US"/>
        </w:rPr>
        <w:t>DETAILS ON ASSESSMENT OF EXTERNAL CONSISTENCY</w:t>
      </w:r>
      <w:bookmarkEnd w:id="8"/>
    </w:p>
    <w:p w14:paraId="67E3A7C4" w14:textId="77777777" w:rsidR="00E836C2" w:rsidRPr="005711CF" w:rsidRDefault="00E836C2" w:rsidP="00ED34FA">
      <w:pPr>
        <w:spacing w:after="0" w:line="480" w:lineRule="auto"/>
        <w:rPr>
          <w:b/>
          <w:bCs/>
          <w:sz w:val="24"/>
          <w:szCs w:val="24"/>
          <w:lang w:val="en-US"/>
        </w:rPr>
      </w:pPr>
    </w:p>
    <w:p w14:paraId="23A7EF82" w14:textId="77777777" w:rsidR="00467371" w:rsidRPr="005711CF" w:rsidRDefault="00467371" w:rsidP="00ED34FA">
      <w:pPr>
        <w:pStyle w:val="Heading2"/>
        <w:numPr>
          <w:ilvl w:val="0"/>
          <w:numId w:val="7"/>
        </w:numPr>
        <w:spacing w:before="0" w:after="0" w:line="480" w:lineRule="auto"/>
        <w:rPr>
          <w:sz w:val="24"/>
          <w:szCs w:val="24"/>
          <w:lang w:val="en-US"/>
        </w:rPr>
      </w:pPr>
      <w:bookmarkStart w:id="9" w:name="_Toc339818246"/>
      <w:r w:rsidRPr="005711CF">
        <w:rPr>
          <w:sz w:val="24"/>
          <w:szCs w:val="24"/>
          <w:lang w:val="en-US"/>
        </w:rPr>
        <w:t>Comparison of the time to AIDS and the time to death after infection predicted by the model with those reported by the Collaborative Group on AIDS Incubation and HIV Survival, Lancet (2000) Vol.1; 355(9210)</w:t>
      </w:r>
      <w:proofErr w:type="gramStart"/>
      <w:r w:rsidRPr="005711CF">
        <w:rPr>
          <w:sz w:val="24"/>
          <w:szCs w:val="24"/>
          <w:lang w:val="en-US"/>
        </w:rPr>
        <w:t>:1131</w:t>
      </w:r>
      <w:proofErr w:type="gramEnd"/>
      <w:r w:rsidRPr="005711CF">
        <w:rPr>
          <w:sz w:val="24"/>
          <w:szCs w:val="24"/>
          <w:lang w:val="en-US"/>
        </w:rPr>
        <w:t>-7.</w:t>
      </w:r>
      <w:bookmarkEnd w:id="9"/>
    </w:p>
    <w:p w14:paraId="7C9C17E1" w14:textId="77777777" w:rsidR="00E836C2" w:rsidRPr="005711CF" w:rsidRDefault="00E836C2" w:rsidP="00ED34FA">
      <w:pPr>
        <w:spacing w:after="0" w:line="480" w:lineRule="auto"/>
        <w:rPr>
          <w:sz w:val="24"/>
          <w:szCs w:val="24"/>
          <w:lang w:val="en-US"/>
        </w:rPr>
      </w:pPr>
    </w:p>
    <w:p w14:paraId="0B4D01C9" w14:textId="77777777" w:rsidR="00467371" w:rsidRPr="005711CF" w:rsidRDefault="00467371" w:rsidP="00ED34FA">
      <w:pPr>
        <w:spacing w:after="0" w:line="480" w:lineRule="auto"/>
        <w:rPr>
          <w:sz w:val="24"/>
          <w:szCs w:val="24"/>
          <w:lang w:val="en-US"/>
        </w:rPr>
      </w:pPr>
      <w:r w:rsidRPr="005711CF">
        <w:rPr>
          <w:sz w:val="24"/>
          <w:szCs w:val="24"/>
          <w:lang w:val="en-US"/>
        </w:rPr>
        <w:t>In order to perform this analysis, we set up the model with the following parameters:</w:t>
      </w:r>
    </w:p>
    <w:p w14:paraId="244A36FD" w14:textId="77777777" w:rsidR="00467371" w:rsidRPr="005711CF" w:rsidRDefault="00467371" w:rsidP="00ED34FA">
      <w:pPr>
        <w:spacing w:after="0" w:line="480" w:lineRule="auto"/>
        <w:rPr>
          <w:sz w:val="24"/>
          <w:szCs w:val="24"/>
          <w:lang w:val="en-US"/>
        </w:rPr>
      </w:pPr>
      <w:r w:rsidRPr="005711CF">
        <w:rPr>
          <w:b/>
          <w:i/>
          <w:sz w:val="24"/>
          <w:szCs w:val="24"/>
          <w:lang w:val="en-US"/>
        </w:rPr>
        <w:t>Age at infection:</w:t>
      </w:r>
      <w:r w:rsidRPr="005711CF">
        <w:rPr>
          <w:sz w:val="24"/>
          <w:szCs w:val="24"/>
          <w:lang w:val="en-US"/>
        </w:rPr>
        <w:t xml:space="preserve"> </w:t>
      </w:r>
      <w:proofErr w:type="gramStart"/>
      <w:r w:rsidRPr="005711CF">
        <w:rPr>
          <w:i/>
          <w:sz w:val="24"/>
          <w:szCs w:val="24"/>
          <w:lang w:val="en-US"/>
        </w:rPr>
        <w:t>U(</w:t>
      </w:r>
      <w:proofErr w:type="gramEnd"/>
      <w:r w:rsidRPr="005711CF">
        <w:rPr>
          <w:i/>
          <w:sz w:val="24"/>
          <w:szCs w:val="24"/>
          <w:lang w:val="en-US"/>
        </w:rPr>
        <w:t>15; 64).</w:t>
      </w:r>
    </w:p>
    <w:p w14:paraId="4E2C5FE0" w14:textId="77777777" w:rsidR="00467371" w:rsidRPr="005711CF" w:rsidRDefault="00467371" w:rsidP="00ED34FA">
      <w:pPr>
        <w:spacing w:after="0" w:line="480" w:lineRule="auto"/>
        <w:rPr>
          <w:i/>
          <w:sz w:val="24"/>
          <w:szCs w:val="24"/>
          <w:lang w:val="en-US"/>
        </w:rPr>
      </w:pPr>
      <w:r w:rsidRPr="005711CF">
        <w:rPr>
          <w:b/>
          <w:i/>
          <w:sz w:val="24"/>
          <w:szCs w:val="24"/>
          <w:lang w:val="en-US"/>
        </w:rPr>
        <w:t>Viral load at steady state:</w:t>
      </w:r>
      <w:r w:rsidRPr="005711CF">
        <w:rPr>
          <w:sz w:val="24"/>
          <w:szCs w:val="24"/>
          <w:lang w:val="en-US"/>
        </w:rPr>
        <w:t xml:space="preserve"> </w:t>
      </w:r>
      <w:proofErr w:type="gramStart"/>
      <w:r w:rsidRPr="005711CF">
        <w:rPr>
          <w:i/>
          <w:sz w:val="24"/>
          <w:szCs w:val="24"/>
          <w:lang w:val="en-US"/>
        </w:rPr>
        <w:t>U(</w:t>
      </w:r>
      <w:proofErr w:type="gramEnd"/>
      <w:r w:rsidRPr="005711CF">
        <w:rPr>
          <w:i/>
          <w:sz w:val="24"/>
          <w:szCs w:val="24"/>
          <w:lang w:val="en-US"/>
        </w:rPr>
        <w:t>3.6; 5.6).</w:t>
      </w:r>
    </w:p>
    <w:p w14:paraId="1766F7A8" w14:textId="77777777" w:rsidR="00467371" w:rsidRPr="005711CF" w:rsidRDefault="00467371" w:rsidP="00ED34FA">
      <w:pPr>
        <w:spacing w:after="0" w:line="480" w:lineRule="auto"/>
        <w:rPr>
          <w:i/>
          <w:sz w:val="24"/>
          <w:szCs w:val="24"/>
          <w:lang w:val="en-US"/>
        </w:rPr>
      </w:pPr>
      <w:r w:rsidRPr="005711CF">
        <w:rPr>
          <w:b/>
          <w:i/>
          <w:sz w:val="24"/>
          <w:szCs w:val="24"/>
          <w:lang w:val="en-US"/>
        </w:rPr>
        <w:t>CD4 count at the moment of infection:</w:t>
      </w:r>
      <w:r w:rsidRPr="005711CF">
        <w:rPr>
          <w:sz w:val="24"/>
          <w:szCs w:val="24"/>
          <w:lang w:val="en-US"/>
        </w:rPr>
        <w:t xml:space="preserve"> </w:t>
      </w:r>
      <w:proofErr w:type="gramStart"/>
      <w:r w:rsidRPr="005711CF">
        <w:rPr>
          <w:i/>
          <w:sz w:val="24"/>
          <w:szCs w:val="24"/>
          <w:lang w:val="en-US"/>
        </w:rPr>
        <w:t>U(</w:t>
      </w:r>
      <w:proofErr w:type="gramEnd"/>
      <w:r w:rsidRPr="005711CF">
        <w:rPr>
          <w:i/>
          <w:sz w:val="24"/>
          <w:szCs w:val="24"/>
          <w:lang w:val="en-US"/>
        </w:rPr>
        <w:t>600; 1000).</w:t>
      </w:r>
    </w:p>
    <w:p w14:paraId="6437B55B" w14:textId="77777777" w:rsidR="00467371" w:rsidRPr="005711CF" w:rsidRDefault="00467371" w:rsidP="00ED34FA">
      <w:pPr>
        <w:spacing w:after="0" w:line="480" w:lineRule="auto"/>
        <w:rPr>
          <w:sz w:val="24"/>
          <w:szCs w:val="24"/>
          <w:lang w:val="en-US"/>
        </w:rPr>
      </w:pPr>
      <w:r w:rsidRPr="005711CF">
        <w:rPr>
          <w:b/>
          <w:i/>
          <w:sz w:val="24"/>
          <w:szCs w:val="24"/>
          <w:lang w:val="en-US"/>
        </w:rPr>
        <w:t>Age at diagnosis (</w:t>
      </w:r>
      <w:proofErr w:type="spellStart"/>
      <w:r w:rsidRPr="005711CF">
        <w:rPr>
          <w:b/>
          <w:i/>
          <w:sz w:val="24"/>
          <w:szCs w:val="24"/>
          <w:lang w:val="en-US"/>
        </w:rPr>
        <w:t>A</w:t>
      </w:r>
      <w:r w:rsidRPr="005711CF">
        <w:rPr>
          <w:b/>
          <w:i/>
          <w:sz w:val="24"/>
          <w:szCs w:val="24"/>
          <w:vertAlign w:val="subscript"/>
          <w:lang w:val="en-US"/>
        </w:rPr>
        <w:t>dx</w:t>
      </w:r>
      <w:proofErr w:type="spellEnd"/>
      <w:r w:rsidRPr="005711CF">
        <w:rPr>
          <w:b/>
          <w:i/>
          <w:sz w:val="24"/>
          <w:szCs w:val="24"/>
          <w:lang w:val="en-US"/>
        </w:rPr>
        <w:t>):</w:t>
      </w:r>
      <w:r w:rsidRPr="005711CF">
        <w:rPr>
          <w:sz w:val="24"/>
          <w:szCs w:val="24"/>
          <w:lang w:val="en-US"/>
        </w:rPr>
        <w:t xml:space="preserve"> Defined as </w:t>
      </w:r>
      <w:proofErr w:type="spellStart"/>
      <w:r w:rsidRPr="005711CF">
        <w:rPr>
          <w:sz w:val="24"/>
          <w:szCs w:val="24"/>
          <w:lang w:val="en-US"/>
        </w:rPr>
        <w:t>A</w:t>
      </w:r>
      <w:r w:rsidRPr="005711CF">
        <w:rPr>
          <w:sz w:val="24"/>
          <w:szCs w:val="24"/>
          <w:vertAlign w:val="subscript"/>
          <w:lang w:val="en-US"/>
        </w:rPr>
        <w:t>dx</w:t>
      </w:r>
      <w:proofErr w:type="spellEnd"/>
      <w:r w:rsidRPr="005711CF">
        <w:rPr>
          <w:sz w:val="24"/>
          <w:szCs w:val="24"/>
          <w:lang w:val="en-US"/>
        </w:rPr>
        <w:t xml:space="preserve"> = </w:t>
      </w:r>
      <w:proofErr w:type="spellStart"/>
      <w:r w:rsidRPr="005711CF">
        <w:rPr>
          <w:sz w:val="24"/>
          <w:szCs w:val="24"/>
          <w:lang w:val="en-US"/>
        </w:rPr>
        <w:t>A</w:t>
      </w:r>
      <w:r w:rsidRPr="005711CF">
        <w:rPr>
          <w:sz w:val="24"/>
          <w:szCs w:val="24"/>
          <w:vertAlign w:val="subscript"/>
          <w:lang w:val="en-US"/>
        </w:rPr>
        <w:t>inf</w:t>
      </w:r>
      <w:proofErr w:type="spellEnd"/>
      <w:r w:rsidRPr="005711CF">
        <w:rPr>
          <w:sz w:val="24"/>
          <w:szCs w:val="24"/>
          <w:lang w:val="en-US"/>
        </w:rPr>
        <w:t xml:space="preserve"> + 400, with </w:t>
      </w:r>
      <w:proofErr w:type="spellStart"/>
      <w:r w:rsidRPr="005711CF">
        <w:rPr>
          <w:sz w:val="24"/>
          <w:szCs w:val="24"/>
          <w:lang w:val="en-US"/>
        </w:rPr>
        <w:t>A</w:t>
      </w:r>
      <w:r w:rsidRPr="005711CF">
        <w:rPr>
          <w:sz w:val="24"/>
          <w:szCs w:val="24"/>
          <w:vertAlign w:val="subscript"/>
          <w:lang w:val="en-US"/>
        </w:rPr>
        <w:t>inf</w:t>
      </w:r>
      <w:proofErr w:type="spellEnd"/>
      <w:r w:rsidRPr="005711CF">
        <w:rPr>
          <w:sz w:val="24"/>
          <w:szCs w:val="24"/>
          <w:lang w:val="en-US"/>
        </w:rPr>
        <w:t>: age at infection, in order to prevent diagnosis and to analyze natural history of infection.</w:t>
      </w:r>
    </w:p>
    <w:p w14:paraId="48354F48" w14:textId="77777777" w:rsidR="00467371" w:rsidRPr="005711CF" w:rsidRDefault="00467371" w:rsidP="00ED34FA">
      <w:pPr>
        <w:spacing w:after="0" w:line="480" w:lineRule="auto"/>
        <w:rPr>
          <w:sz w:val="24"/>
          <w:szCs w:val="24"/>
          <w:lang w:val="en-US"/>
        </w:rPr>
      </w:pPr>
      <w:r w:rsidRPr="005711CF">
        <w:rPr>
          <w:b/>
          <w:i/>
          <w:sz w:val="24"/>
          <w:szCs w:val="24"/>
          <w:lang w:val="en-US"/>
        </w:rPr>
        <w:t xml:space="preserve">Probability of being diagnosed through </w:t>
      </w:r>
      <w:proofErr w:type="spellStart"/>
      <w:r w:rsidRPr="005711CF">
        <w:rPr>
          <w:b/>
          <w:i/>
          <w:sz w:val="24"/>
          <w:szCs w:val="24"/>
          <w:lang w:val="en-US"/>
        </w:rPr>
        <w:t>symptomatoloy</w:t>
      </w:r>
      <w:proofErr w:type="spellEnd"/>
      <w:r w:rsidRPr="005711CF">
        <w:rPr>
          <w:sz w:val="24"/>
          <w:szCs w:val="24"/>
          <w:lang w:val="en-US"/>
        </w:rPr>
        <w:t xml:space="preserve"> = 0</w:t>
      </w:r>
    </w:p>
    <w:p w14:paraId="402F5439" w14:textId="77777777" w:rsidR="00467371" w:rsidRPr="005711CF" w:rsidRDefault="00467371" w:rsidP="00ED34FA">
      <w:pPr>
        <w:spacing w:after="0" w:line="480" w:lineRule="auto"/>
        <w:rPr>
          <w:sz w:val="24"/>
          <w:szCs w:val="24"/>
          <w:lang w:val="en-US"/>
        </w:rPr>
      </w:pPr>
      <w:r w:rsidRPr="005711CF">
        <w:rPr>
          <w:b/>
          <w:i/>
          <w:sz w:val="24"/>
          <w:szCs w:val="24"/>
          <w:lang w:val="en-US"/>
        </w:rPr>
        <w:t>Simulations:</w:t>
      </w:r>
      <w:r w:rsidRPr="005711CF">
        <w:rPr>
          <w:sz w:val="24"/>
          <w:szCs w:val="24"/>
          <w:lang w:val="en-US"/>
        </w:rPr>
        <w:t xml:space="preserve"> 10,000 </w:t>
      </w:r>
      <w:proofErr w:type="spellStart"/>
      <w:r w:rsidRPr="005711CF">
        <w:rPr>
          <w:sz w:val="24"/>
          <w:szCs w:val="24"/>
          <w:lang w:val="en-US"/>
        </w:rPr>
        <w:t>monte-carlo</w:t>
      </w:r>
      <w:proofErr w:type="spellEnd"/>
      <w:r w:rsidRPr="005711CF">
        <w:rPr>
          <w:sz w:val="24"/>
          <w:szCs w:val="24"/>
          <w:lang w:val="en-US"/>
        </w:rPr>
        <w:t xml:space="preserve"> simulations with 1,800 cycles per run</w:t>
      </w:r>
    </w:p>
    <w:p w14:paraId="72BEEB17" w14:textId="77777777" w:rsidR="00467371" w:rsidRPr="005711CF" w:rsidRDefault="00467371" w:rsidP="00ED34FA">
      <w:pPr>
        <w:spacing w:after="0" w:line="480" w:lineRule="auto"/>
        <w:rPr>
          <w:b/>
          <w:sz w:val="24"/>
          <w:szCs w:val="24"/>
          <w:lang w:val="en-US"/>
        </w:rPr>
      </w:pPr>
    </w:p>
    <w:p w14:paraId="214DD023" w14:textId="77777777" w:rsidR="00467371" w:rsidRPr="005711CF" w:rsidRDefault="00467371" w:rsidP="00ED34FA">
      <w:pPr>
        <w:spacing w:after="0" w:line="480" w:lineRule="auto"/>
        <w:rPr>
          <w:b/>
          <w:sz w:val="24"/>
          <w:szCs w:val="24"/>
          <w:lang w:val="en-US"/>
        </w:rPr>
      </w:pPr>
      <w:r w:rsidRPr="005711CF">
        <w:rPr>
          <w:b/>
          <w:sz w:val="24"/>
          <w:szCs w:val="24"/>
          <w:lang w:val="en-US"/>
        </w:rPr>
        <w:t>Output analysis</w:t>
      </w:r>
    </w:p>
    <w:p w14:paraId="41368F14" w14:textId="77777777" w:rsidR="00467371" w:rsidRPr="005711CF" w:rsidRDefault="00467371" w:rsidP="00ED34FA">
      <w:pPr>
        <w:spacing w:after="0" w:line="480" w:lineRule="auto"/>
        <w:rPr>
          <w:sz w:val="24"/>
          <w:szCs w:val="24"/>
          <w:lang w:val="en-US"/>
        </w:rPr>
      </w:pPr>
      <w:r w:rsidRPr="005711CF">
        <w:rPr>
          <w:sz w:val="24"/>
          <w:szCs w:val="24"/>
          <w:lang w:val="en-US"/>
        </w:rPr>
        <w:t>In order to describe the population under analysis, we show the distribution of values sampled by the model at the beginning of the simulations for variables defining patients´ age at infection, viral load at steady state and CD4 count at the</w:t>
      </w:r>
      <w:r w:rsidR="006A33F1" w:rsidRPr="005711CF">
        <w:rPr>
          <w:sz w:val="24"/>
          <w:szCs w:val="24"/>
          <w:lang w:val="en-US"/>
        </w:rPr>
        <w:t xml:space="preserve"> moment of infection in </w:t>
      </w:r>
      <w:r w:rsidR="00D45E84" w:rsidRPr="005711CF">
        <w:rPr>
          <w:sz w:val="24"/>
          <w:szCs w:val="24"/>
          <w:lang w:val="en-US"/>
        </w:rPr>
        <w:t xml:space="preserve">supplementary </w:t>
      </w:r>
      <w:r w:rsidR="006A33F1" w:rsidRPr="005711CF">
        <w:rPr>
          <w:sz w:val="24"/>
          <w:szCs w:val="24"/>
          <w:lang w:val="en-US"/>
        </w:rPr>
        <w:t>figure S</w:t>
      </w:r>
      <w:r w:rsidR="00287B69" w:rsidRPr="005711CF">
        <w:rPr>
          <w:sz w:val="24"/>
          <w:szCs w:val="24"/>
          <w:lang w:val="en-US"/>
        </w:rPr>
        <w:t>6</w:t>
      </w:r>
      <w:r w:rsidRPr="005711CF">
        <w:rPr>
          <w:sz w:val="24"/>
          <w:szCs w:val="24"/>
          <w:lang w:val="en-US"/>
        </w:rPr>
        <w:t xml:space="preserve">. As expected, the distributions reflect the initial set up of the model for those parameters described above. We also show the posterior distributions </w:t>
      </w:r>
      <w:r w:rsidRPr="005711CF">
        <w:rPr>
          <w:sz w:val="24"/>
          <w:szCs w:val="24"/>
          <w:lang w:val="en-US"/>
        </w:rPr>
        <w:lastRenderedPageBreak/>
        <w:t xml:space="preserve">obtained for patient´s age at progression to AIDS and death in </w:t>
      </w:r>
      <w:r w:rsidR="00D45E84" w:rsidRPr="005711CF">
        <w:rPr>
          <w:sz w:val="24"/>
          <w:szCs w:val="24"/>
          <w:lang w:val="en-US"/>
        </w:rPr>
        <w:t xml:space="preserve">supplementary </w:t>
      </w:r>
      <w:r w:rsidRPr="005711CF">
        <w:rPr>
          <w:sz w:val="24"/>
          <w:szCs w:val="24"/>
          <w:lang w:val="en-US"/>
        </w:rPr>
        <w:t xml:space="preserve">figure </w:t>
      </w:r>
      <w:r w:rsidR="006A33F1" w:rsidRPr="005711CF">
        <w:rPr>
          <w:sz w:val="24"/>
          <w:szCs w:val="24"/>
          <w:lang w:val="en-US"/>
        </w:rPr>
        <w:t>S</w:t>
      </w:r>
      <w:r w:rsidR="00287B69" w:rsidRPr="005711CF">
        <w:rPr>
          <w:sz w:val="24"/>
          <w:szCs w:val="24"/>
          <w:lang w:val="en-US"/>
        </w:rPr>
        <w:t>7</w:t>
      </w:r>
      <w:r w:rsidRPr="005711CF">
        <w:rPr>
          <w:sz w:val="24"/>
          <w:szCs w:val="24"/>
          <w:lang w:val="en-US"/>
        </w:rPr>
        <w:t xml:space="preserve"> for the total population </w:t>
      </w:r>
      <w:r w:rsidR="006A33F1" w:rsidRPr="005711CF">
        <w:rPr>
          <w:sz w:val="24"/>
          <w:szCs w:val="24"/>
          <w:lang w:val="en-US"/>
        </w:rPr>
        <w:t xml:space="preserve">under </w:t>
      </w:r>
      <w:r w:rsidRPr="005711CF">
        <w:rPr>
          <w:sz w:val="24"/>
          <w:szCs w:val="24"/>
          <w:lang w:val="en-US"/>
        </w:rPr>
        <w:t>analy</w:t>
      </w:r>
      <w:r w:rsidR="006A33F1" w:rsidRPr="005711CF">
        <w:rPr>
          <w:sz w:val="24"/>
          <w:szCs w:val="24"/>
          <w:lang w:val="en-US"/>
        </w:rPr>
        <w:t>sis</w:t>
      </w:r>
      <w:r w:rsidRPr="005711CF">
        <w:rPr>
          <w:sz w:val="24"/>
          <w:szCs w:val="24"/>
          <w:lang w:val="en-US"/>
        </w:rPr>
        <w:t xml:space="preserve">. </w:t>
      </w:r>
      <w:r w:rsidR="00D74023" w:rsidRPr="005711CF">
        <w:rPr>
          <w:sz w:val="24"/>
          <w:szCs w:val="24"/>
          <w:lang w:val="en-US"/>
        </w:rPr>
        <w:t>Using</w:t>
      </w:r>
      <w:r w:rsidRPr="005711CF">
        <w:rPr>
          <w:sz w:val="24"/>
          <w:szCs w:val="24"/>
          <w:lang w:val="en-US"/>
        </w:rPr>
        <w:t xml:space="preserve"> </w:t>
      </w:r>
      <w:r w:rsidR="00D74023" w:rsidRPr="005711CF">
        <w:rPr>
          <w:sz w:val="24"/>
          <w:szCs w:val="24"/>
          <w:lang w:val="en-US"/>
        </w:rPr>
        <w:t xml:space="preserve">the </w:t>
      </w:r>
      <w:r w:rsidRPr="005711CF">
        <w:rPr>
          <w:sz w:val="24"/>
          <w:szCs w:val="24"/>
          <w:lang w:val="en-US"/>
        </w:rPr>
        <w:t>model´s output, time to AIDS and time to death were calculated and analyzed for the total population</w:t>
      </w:r>
      <w:r w:rsidR="00D74023" w:rsidRPr="005711CF">
        <w:rPr>
          <w:sz w:val="24"/>
          <w:szCs w:val="24"/>
          <w:lang w:val="en-US"/>
        </w:rPr>
        <w:t xml:space="preserve"> as well as classifying patient</w:t>
      </w:r>
      <w:r w:rsidRPr="005711CF">
        <w:rPr>
          <w:sz w:val="24"/>
          <w:szCs w:val="24"/>
          <w:lang w:val="en-US"/>
        </w:rPr>
        <w:t xml:space="preserve">s according to age at infection. Finally, time to AIDS and time to death according to patient´s age at infection were compared with those previously reported for the CASCADE Cohort </w:t>
      </w:r>
      <w:r w:rsidR="000268A6" w:rsidRPr="005711CF">
        <w:rPr>
          <w:lang w:val="en-US"/>
        </w:rPr>
        <w:fldChar w:fldCharType="begin"/>
      </w:r>
      <w:r w:rsidR="000268A6" w:rsidRPr="005711CF">
        <w:rPr>
          <w:lang w:val="en-US"/>
        </w:rPr>
        <w:instrText xml:space="preserve"> ADDIN EN.CITE &lt;EndNote&gt;&lt;Cite&gt;&lt;Year&gt;2000&lt;/Year&gt;&lt;RecNum&gt;24&lt;/RecNum&gt;&lt;record&gt;&lt;rec-number&gt;24&lt;/rec-number&gt;&lt;ref-type name="Journal Article"&gt;17&lt;/ref-type&gt;&lt;contributors&gt;&lt;/contributors&gt;&lt;titles&gt;&lt;title&gt;Time from HIV-1 seroconversion to AIDS and death before widespread use of highly-active antiretroviral therapy: a collaborative re-analysis. Collaborative Group on AIDS Incubation and HIV Survival including the CASCADE EU Concerted Action. Concerted Action on SeroConversion to AIDS and Death in Europe&lt;/title&gt;&lt;secondary-title&gt;Lancet&lt;/secondary-title&gt;&lt;/titles&gt;&lt;periodical&gt;&lt;full-title&gt;Lancet&lt;/full-title&gt;&lt;abbr-1&gt;Lancet&lt;/abbr-1&gt;&lt;/periodical&gt;&lt;pages&gt;1131-7&lt;/pages&gt;&lt;volume&gt;355&lt;/volume&gt;&lt;number&gt;9210&lt;/number&gt;&lt;keywords&gt;&lt;keyword&gt;Acquired Immunodeficiency Syndrome/diagnosis/*mortality/physiopathology&lt;/keyword&gt;&lt;keyword&gt;Adolescent&lt;/keyword&gt;&lt;keyword&gt;Adult&lt;/keyword&gt;&lt;keyword&gt;Age Factors&lt;/keyword&gt;&lt;keyword&gt;Aged&lt;/keyword&gt;&lt;keyword&gt;Anti-HIV Agents/*therapeutic use&lt;/keyword&gt;&lt;keyword&gt;Australia/epidemiology&lt;/keyword&gt;&lt;keyword&gt;Child&lt;/keyword&gt;&lt;keyword&gt;Child, Preschool&lt;/keyword&gt;&lt;keyword&gt;Cohort Studies&lt;/keyword&gt;&lt;keyword&gt;Disease Progression&lt;/keyword&gt;&lt;keyword&gt;Europe/epidemiology&lt;/keyword&gt;&lt;keyword&gt;Female&lt;/keyword&gt;&lt;keyword&gt;HIV Seropositivity/diagnosis/*mortality/physiopathology&lt;/keyword&gt;&lt;keyword&gt;HIV-1/*immunology&lt;/keyword&gt;&lt;keyword&gt;Humans&lt;/keyword&gt;&lt;keyword&gt;Incidence&lt;/keyword&gt;&lt;keyword&gt;Male&lt;/keyword&gt;&lt;keyword&gt;Middle Aged&lt;/keyword&gt;&lt;keyword&gt;North America/epidemiology&lt;/keyword&gt;&lt;keyword&gt;Risk Factors&lt;/keyword&gt;&lt;keyword&gt;Sarcoma, Kaposi/epidemiology&lt;/keyword&gt;&lt;keyword&gt;Survival Analysis&lt;/keyword&gt;&lt;keyword&gt;Time Factors&lt;/keyword&gt;&lt;/keywords&gt;&lt;dates&gt;&lt;year&gt;2000&lt;/year&gt;&lt;pub-dates&gt;&lt;date&gt;Apr 1&lt;/date&gt;&lt;/pub-dates&gt;&lt;/dates&gt;&lt;accession-num&gt;10791375&lt;/accession-num&gt;&lt;urls&gt;&lt;related-urls&gt;&lt;url&gt;http://www.ncbi.nlm.nih.gov/entrez/query.fcgi?cmd=Retrieve&amp;amp;db=PubMed&amp;amp;dopt=Citation&amp;amp;list_uids=10791375 &lt;/url&gt;&lt;/related-urls&gt;&lt;/urls&gt;&lt;/record&gt;&lt;/Cite&gt;&lt;/EndNote&gt;</w:instrText>
      </w:r>
      <w:r w:rsidR="000268A6" w:rsidRPr="005711CF">
        <w:rPr>
          <w:lang w:val="en-US"/>
        </w:rPr>
        <w:fldChar w:fldCharType="separate"/>
      </w:r>
      <w:r w:rsidR="000268A6" w:rsidRPr="005711CF">
        <w:rPr>
          <w:lang w:val="en-US"/>
        </w:rPr>
        <w:t>[18]</w:t>
      </w:r>
      <w:r w:rsidR="000268A6" w:rsidRPr="005711CF">
        <w:rPr>
          <w:lang w:val="en-US"/>
        </w:rPr>
        <w:fldChar w:fldCharType="end"/>
      </w:r>
      <w:r w:rsidRPr="005711CF">
        <w:rPr>
          <w:sz w:val="24"/>
          <w:szCs w:val="24"/>
          <w:lang w:val="en-US"/>
        </w:rPr>
        <w:t xml:space="preserve">. </w:t>
      </w:r>
      <w:r w:rsidR="00FE507A" w:rsidRPr="005711CF">
        <w:rPr>
          <w:sz w:val="24"/>
          <w:szCs w:val="24"/>
          <w:lang w:val="en-US"/>
        </w:rPr>
        <w:t>The distribution of the total times to AIDS and times to death are shown in supplementary figure S</w:t>
      </w:r>
      <w:r w:rsidR="00287B69" w:rsidRPr="005711CF">
        <w:rPr>
          <w:sz w:val="24"/>
          <w:szCs w:val="24"/>
          <w:lang w:val="en-US"/>
        </w:rPr>
        <w:t>8</w:t>
      </w:r>
      <w:r w:rsidR="00FE507A" w:rsidRPr="005711CF">
        <w:rPr>
          <w:sz w:val="24"/>
          <w:szCs w:val="24"/>
          <w:lang w:val="en-US"/>
        </w:rPr>
        <w:t xml:space="preserve"> while times to AIDS and times to death according to patient´s age at infection are shown in supplementary figure S</w:t>
      </w:r>
      <w:r w:rsidR="00287B69" w:rsidRPr="005711CF">
        <w:rPr>
          <w:sz w:val="24"/>
          <w:szCs w:val="24"/>
          <w:lang w:val="en-US"/>
        </w:rPr>
        <w:t>9</w:t>
      </w:r>
      <w:r w:rsidR="00FE507A" w:rsidRPr="005711CF">
        <w:rPr>
          <w:sz w:val="24"/>
          <w:szCs w:val="24"/>
          <w:lang w:val="en-US"/>
        </w:rPr>
        <w:t xml:space="preserve">. </w:t>
      </w:r>
      <w:r w:rsidRPr="005711CF">
        <w:rPr>
          <w:sz w:val="24"/>
          <w:szCs w:val="24"/>
          <w:lang w:val="en-US"/>
        </w:rPr>
        <w:t xml:space="preserve">As shown in figure </w:t>
      </w:r>
      <w:r w:rsidR="000268A6" w:rsidRPr="005711CF">
        <w:rPr>
          <w:sz w:val="24"/>
          <w:szCs w:val="24"/>
          <w:lang w:val="en-US"/>
        </w:rPr>
        <w:t>2 of the main manuscript,</w:t>
      </w:r>
      <w:r w:rsidRPr="005711CF">
        <w:rPr>
          <w:sz w:val="24"/>
          <w:szCs w:val="24"/>
          <w:lang w:val="en-US"/>
        </w:rPr>
        <w:t xml:space="preserve"> our predictions are highly accurate</w:t>
      </w:r>
      <w:r w:rsidR="007462F9" w:rsidRPr="005711CF">
        <w:rPr>
          <w:sz w:val="24"/>
          <w:szCs w:val="24"/>
          <w:lang w:val="en-US"/>
        </w:rPr>
        <w:t>,</w:t>
      </w:r>
      <w:r w:rsidRPr="005711CF">
        <w:rPr>
          <w:sz w:val="24"/>
          <w:szCs w:val="24"/>
          <w:lang w:val="en-US"/>
        </w:rPr>
        <w:t xml:space="preserve"> </w:t>
      </w:r>
      <w:r w:rsidR="007462F9" w:rsidRPr="005711CF">
        <w:rPr>
          <w:sz w:val="24"/>
          <w:szCs w:val="24"/>
          <w:lang w:val="en-US"/>
        </w:rPr>
        <w:t xml:space="preserve">following the trend observed in CASCADE cohort although </w:t>
      </w:r>
      <w:r w:rsidRPr="005711CF">
        <w:rPr>
          <w:sz w:val="24"/>
          <w:szCs w:val="24"/>
          <w:lang w:val="en-US"/>
        </w:rPr>
        <w:t xml:space="preserve">tend to </w:t>
      </w:r>
      <w:r w:rsidR="001A255D" w:rsidRPr="005711CF">
        <w:rPr>
          <w:sz w:val="24"/>
          <w:szCs w:val="24"/>
          <w:lang w:val="en-US"/>
        </w:rPr>
        <w:t>over</w:t>
      </w:r>
      <w:r w:rsidRPr="005711CF">
        <w:rPr>
          <w:sz w:val="24"/>
          <w:szCs w:val="24"/>
          <w:lang w:val="en-US"/>
        </w:rPr>
        <w:t xml:space="preserve">estimate the time </w:t>
      </w:r>
      <w:r w:rsidR="002B5101" w:rsidRPr="005711CF">
        <w:rPr>
          <w:sz w:val="24"/>
          <w:szCs w:val="24"/>
          <w:lang w:val="en-US"/>
        </w:rPr>
        <w:t xml:space="preserve">to AIDS and death </w:t>
      </w:r>
      <w:r w:rsidRPr="005711CF">
        <w:rPr>
          <w:sz w:val="24"/>
          <w:szCs w:val="24"/>
          <w:lang w:val="en-US"/>
        </w:rPr>
        <w:t xml:space="preserve">for ages </w:t>
      </w:r>
      <w:r w:rsidR="002B5101" w:rsidRPr="005711CF">
        <w:rPr>
          <w:sz w:val="24"/>
          <w:szCs w:val="24"/>
          <w:lang w:val="en-US"/>
        </w:rPr>
        <w:t>at infection higher than 35</w:t>
      </w:r>
      <w:r w:rsidRPr="005711CF">
        <w:rPr>
          <w:sz w:val="24"/>
          <w:szCs w:val="24"/>
          <w:lang w:val="en-US"/>
        </w:rPr>
        <w:t>.</w:t>
      </w:r>
    </w:p>
    <w:p w14:paraId="651BCD3A" w14:textId="77777777" w:rsidR="007234AD" w:rsidRPr="005711CF" w:rsidRDefault="007234AD" w:rsidP="00ED34FA">
      <w:pPr>
        <w:spacing w:after="0" w:line="480" w:lineRule="auto"/>
        <w:rPr>
          <w:sz w:val="24"/>
          <w:szCs w:val="24"/>
          <w:lang w:val="en-US"/>
        </w:rPr>
      </w:pPr>
    </w:p>
    <w:p w14:paraId="769D178A" w14:textId="77777777" w:rsidR="00467371" w:rsidRPr="005711CF" w:rsidRDefault="00FB1A90" w:rsidP="00ED34FA">
      <w:pPr>
        <w:spacing w:after="0" w:line="480" w:lineRule="auto"/>
        <w:ind w:left="426"/>
        <w:rPr>
          <w:rStyle w:val="Heading2Char"/>
          <w:sz w:val="24"/>
          <w:szCs w:val="24"/>
          <w:lang w:val="en-US"/>
        </w:rPr>
      </w:pPr>
      <w:bookmarkStart w:id="10" w:name="_Toc339818247"/>
      <w:r w:rsidRPr="005711CF">
        <w:rPr>
          <w:rStyle w:val="Heading2Char"/>
          <w:sz w:val="24"/>
          <w:szCs w:val="24"/>
          <w:lang w:val="en-US"/>
        </w:rPr>
        <w:t xml:space="preserve">ii. </w:t>
      </w:r>
      <w:r w:rsidR="00467371" w:rsidRPr="005711CF">
        <w:rPr>
          <w:rStyle w:val="Heading2Char"/>
          <w:sz w:val="24"/>
          <w:szCs w:val="24"/>
          <w:lang w:val="en-US"/>
        </w:rPr>
        <w:t xml:space="preserve">Comparison of annual mortality rate after 25 year old predicted by the model with those reported by </w:t>
      </w:r>
      <w:proofErr w:type="spellStart"/>
      <w:r w:rsidR="00467371" w:rsidRPr="005711CF">
        <w:rPr>
          <w:rStyle w:val="Heading2Char"/>
          <w:sz w:val="24"/>
          <w:szCs w:val="24"/>
          <w:lang w:val="en-US"/>
        </w:rPr>
        <w:t>Lohse</w:t>
      </w:r>
      <w:proofErr w:type="spellEnd"/>
      <w:r w:rsidR="00467371" w:rsidRPr="005711CF">
        <w:rPr>
          <w:rStyle w:val="Heading2Char"/>
          <w:sz w:val="24"/>
          <w:szCs w:val="24"/>
          <w:lang w:val="en-US"/>
        </w:rPr>
        <w:t xml:space="preserve"> et al, Ann Intern Med. 2007</w:t>
      </w:r>
      <w:proofErr w:type="gramStart"/>
      <w:r w:rsidR="00467371" w:rsidRPr="005711CF">
        <w:rPr>
          <w:rStyle w:val="Heading2Char"/>
          <w:sz w:val="24"/>
          <w:szCs w:val="24"/>
          <w:lang w:val="en-US"/>
        </w:rPr>
        <w:t>;146:87</w:t>
      </w:r>
      <w:proofErr w:type="gramEnd"/>
      <w:r w:rsidR="00467371" w:rsidRPr="005711CF">
        <w:rPr>
          <w:rStyle w:val="Heading2Char"/>
          <w:sz w:val="24"/>
          <w:szCs w:val="24"/>
          <w:lang w:val="en-US"/>
        </w:rPr>
        <w:t>-95.</w:t>
      </w:r>
      <w:bookmarkEnd w:id="10"/>
    </w:p>
    <w:p w14:paraId="039CF170" w14:textId="77777777" w:rsidR="00E836C2" w:rsidRPr="005711CF" w:rsidRDefault="00E836C2" w:rsidP="00ED34FA">
      <w:pPr>
        <w:spacing w:after="0" w:line="480" w:lineRule="auto"/>
        <w:rPr>
          <w:b/>
          <w:bCs/>
          <w:i/>
          <w:iCs/>
          <w:lang w:val="en-US"/>
        </w:rPr>
      </w:pPr>
    </w:p>
    <w:p w14:paraId="36E7032B" w14:textId="77777777" w:rsidR="00467371" w:rsidRPr="005711CF" w:rsidRDefault="00467371" w:rsidP="00ED34FA">
      <w:pPr>
        <w:spacing w:after="0" w:line="480" w:lineRule="auto"/>
        <w:rPr>
          <w:sz w:val="24"/>
          <w:szCs w:val="24"/>
          <w:lang w:val="en-US"/>
        </w:rPr>
      </w:pPr>
      <w:proofErr w:type="spellStart"/>
      <w:r w:rsidRPr="005711CF">
        <w:rPr>
          <w:sz w:val="24"/>
          <w:szCs w:val="24"/>
          <w:lang w:val="en-US"/>
        </w:rPr>
        <w:t>Lohse</w:t>
      </w:r>
      <w:proofErr w:type="spellEnd"/>
      <w:r w:rsidRPr="005711CF">
        <w:rPr>
          <w:sz w:val="24"/>
          <w:szCs w:val="24"/>
          <w:lang w:val="en-US"/>
        </w:rPr>
        <w:t xml:space="preserve"> </w:t>
      </w:r>
      <w:r w:rsidRPr="005711CF">
        <w:rPr>
          <w:i/>
          <w:sz w:val="24"/>
          <w:szCs w:val="24"/>
          <w:lang w:val="en-US"/>
        </w:rPr>
        <w:t>et al.</w:t>
      </w:r>
      <w:r w:rsidRPr="005711CF">
        <w:rPr>
          <w:sz w:val="24"/>
          <w:szCs w:val="24"/>
          <w:lang w:val="en-US"/>
        </w:rPr>
        <w:t xml:space="preserve"> </w:t>
      </w:r>
      <w:r w:rsidR="000F283F" w:rsidRPr="005711CF">
        <w:fldChar w:fldCharType="begin"/>
      </w:r>
      <w:r w:rsidR="000F283F" w:rsidRPr="005711CF">
        <w:instrText xml:space="preserve"> ADDIN EN.CITE &lt;EndNote&gt;&lt;Cite&gt;&lt;Author&gt;Lohse&lt;/Author&gt;&lt;Year&gt;2007&lt;/Year&gt;&lt;RecNum&gt;2&lt;/RecNum&gt;&lt;record&gt;&lt;rec-number&gt;2&lt;/rec-number&gt;&lt;ref-type name="Journal Article"&gt;17&lt;/ref-type&gt;&lt;contributors&gt;&lt;authors&gt;&lt;author&gt;Lohse, N.&lt;/author&gt;&lt;author&gt;Hansen, A. B.&lt;/author&gt;&lt;author&gt;Pedersen, G.&lt;/author&gt;&lt;author&gt;Kronborg, G.&lt;/author&gt;&lt;author&gt;Gerstoft, J.&lt;/author&gt;&lt;author&gt;Sorensen, H. T.&lt;/author&gt;&lt;author&gt;Vaeth, M.&lt;/author&gt;&lt;author&gt;Obel, N.&lt;/author&gt;&lt;/authors&gt;&lt;/contributors&gt;&lt;auth-address&gt;Department of Infectious Diseases, Odense University Hospital and University of Southern Denmark, Odense, Denmark. nl@dce.au.dk&lt;/auth-address&gt;&lt;titles&gt;&lt;title&gt;Survival of persons with and without HIV infection in Denmark, 1995-2005&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87-95&lt;/pages&gt;&lt;volume&gt;146&lt;/volume&gt;&lt;number&gt;2&lt;/number&gt;&lt;keywords&gt;&lt;keyword&gt;Adult&lt;/keyword&gt;&lt;keyword&gt;Antiretroviral Therapy, Highly Active&lt;/keyword&gt;&lt;keyword&gt;Case-Control Studies&lt;/keyword&gt;&lt;keyword&gt;Cause of Death&lt;/keyword&gt;&lt;keyword&gt;Denmark/epidemiology&lt;/keyword&gt;&lt;keyword&gt;Female&lt;/keyword&gt;&lt;keyword&gt;HIV Infections/complications/drug therapy/*mortality&lt;/keyword&gt;&lt;keyword&gt;Hepatitis C/complications&lt;/keyword&gt;&lt;keyword&gt;Humans&lt;/keyword&gt;&lt;keyword&gt;Life Expectancy&lt;/keyword&gt;&lt;keyword&gt;Male&lt;/keyword&gt;&lt;keyword&gt;Middle Aged&lt;/keyword&gt;&lt;keyword&gt;Prospective Studies&lt;/keyword&gt;&lt;keyword&gt;Survival Rate&lt;/keyword&gt;&lt;/keywords&gt;&lt;dates&gt;&lt;year&gt;2007&lt;/year&gt;&lt;pub-dates&gt;&lt;date&gt;Jan 16&lt;/date&gt;&lt;/pub-dates&gt;&lt;/dates&gt;&lt;isbn&gt;1539-3704 (Electronic)&amp;#xD;0003-4819 (Linking)&lt;/isbn&gt;&lt;accession-num&gt;17227932&lt;/accession-num&gt;&lt;urls&gt;&lt;related-urls&gt;&lt;url&gt;http://www.ncbi.nlm.nih.gov/entrez/query.fcgi?cmd=Retrieve&amp;amp;db=PubMed&amp;amp;dopt=Citation&amp;amp;list_uids=17227932 &lt;/url&gt;&lt;/related-urls&gt;&lt;/urls&gt;&lt;language&gt;eng&lt;/language&gt;&lt;/record&gt;&lt;/Cite&gt;&lt;/EndNote&gt;</w:instrText>
      </w:r>
      <w:r w:rsidR="000F283F" w:rsidRPr="005711CF">
        <w:fldChar w:fldCharType="separate"/>
      </w:r>
      <w:r w:rsidR="005711CF" w:rsidRPr="005711CF">
        <w:rPr>
          <w:lang w:val="en-US"/>
        </w:rPr>
        <w:t>[19]</w:t>
      </w:r>
      <w:r w:rsidR="000F283F" w:rsidRPr="005711CF">
        <w:fldChar w:fldCharType="end"/>
      </w:r>
      <w:r w:rsidR="000F283F" w:rsidRPr="005711CF">
        <w:rPr>
          <w:lang w:val="en-US"/>
        </w:rPr>
        <w:t xml:space="preserve"> </w:t>
      </w:r>
      <w:r w:rsidRPr="005711CF">
        <w:rPr>
          <w:sz w:val="24"/>
          <w:szCs w:val="24"/>
          <w:lang w:val="en-US"/>
        </w:rPr>
        <w:t xml:space="preserve">estimated the absolute mortality rate (mortality rate for the general population subtracted from the mortality rate </w:t>
      </w:r>
      <w:r w:rsidR="000F283F" w:rsidRPr="005711CF">
        <w:rPr>
          <w:sz w:val="24"/>
          <w:szCs w:val="24"/>
          <w:lang w:val="en-US"/>
        </w:rPr>
        <w:t>for patients with HIV infection</w:t>
      </w:r>
      <w:r w:rsidRPr="005711CF">
        <w:rPr>
          <w:sz w:val="24"/>
          <w:szCs w:val="24"/>
          <w:lang w:val="en-US"/>
        </w:rPr>
        <w:t xml:space="preserve">) </w:t>
      </w:r>
      <w:r w:rsidR="005D039E" w:rsidRPr="005711CF">
        <w:rPr>
          <w:sz w:val="24"/>
          <w:szCs w:val="24"/>
          <w:lang w:val="en-US"/>
        </w:rPr>
        <w:t>after diagnosis and during three different eras of HAART. In the present analysis we compare model´s prediction with those reported for patients treated between 2000 and 2005</w:t>
      </w:r>
      <w:r w:rsidRPr="005711CF">
        <w:rPr>
          <w:sz w:val="24"/>
          <w:szCs w:val="24"/>
          <w:lang w:val="en-US"/>
        </w:rPr>
        <w:t>. In order to perform this analysis, we set up the model with the following parameters:</w:t>
      </w:r>
    </w:p>
    <w:p w14:paraId="57716C46" w14:textId="77777777" w:rsidR="00467371" w:rsidRPr="005711CF" w:rsidRDefault="00467371" w:rsidP="00ED34FA">
      <w:pPr>
        <w:spacing w:after="0" w:line="480" w:lineRule="auto"/>
        <w:rPr>
          <w:sz w:val="24"/>
          <w:szCs w:val="24"/>
          <w:lang w:val="en-US"/>
        </w:rPr>
      </w:pPr>
      <w:r w:rsidRPr="005711CF">
        <w:rPr>
          <w:b/>
          <w:i/>
          <w:sz w:val="24"/>
          <w:szCs w:val="24"/>
          <w:lang w:val="en-US"/>
        </w:rPr>
        <w:t>Age at infection:</w:t>
      </w:r>
      <w:r w:rsidRPr="005711CF">
        <w:rPr>
          <w:sz w:val="24"/>
          <w:szCs w:val="24"/>
          <w:lang w:val="en-US"/>
        </w:rPr>
        <w:t xml:space="preserve"> </w:t>
      </w:r>
      <w:r w:rsidRPr="005711CF">
        <w:rPr>
          <w:rFonts w:eastAsia="Calibri" w:cs="Times New Roman"/>
          <w:sz w:val="24"/>
          <w:szCs w:val="24"/>
          <w:lang w:val="en-US"/>
        </w:rPr>
        <w:t>(18 to 56)</w:t>
      </w:r>
      <w:r w:rsidRPr="005711CF">
        <w:rPr>
          <w:sz w:val="24"/>
          <w:szCs w:val="24"/>
          <w:lang w:val="en-US"/>
        </w:rPr>
        <w:t>, Median=26.</w:t>
      </w:r>
    </w:p>
    <w:p w14:paraId="3553A999" w14:textId="77777777" w:rsidR="00467371" w:rsidRPr="005711CF" w:rsidRDefault="00467371" w:rsidP="00ED34FA">
      <w:pPr>
        <w:spacing w:after="0" w:line="480" w:lineRule="auto"/>
        <w:rPr>
          <w:i/>
          <w:sz w:val="24"/>
          <w:szCs w:val="24"/>
          <w:lang w:val="en-US"/>
        </w:rPr>
      </w:pPr>
      <w:r w:rsidRPr="005711CF">
        <w:rPr>
          <w:b/>
          <w:i/>
          <w:sz w:val="24"/>
          <w:szCs w:val="24"/>
          <w:lang w:val="en-US"/>
        </w:rPr>
        <w:t>Viral load at steady state:</w:t>
      </w:r>
      <w:r w:rsidRPr="005711CF">
        <w:rPr>
          <w:sz w:val="24"/>
          <w:szCs w:val="24"/>
          <w:lang w:val="en-US"/>
        </w:rPr>
        <w:t xml:space="preserve"> </w:t>
      </w:r>
      <w:proofErr w:type="gramStart"/>
      <w:r w:rsidRPr="005711CF">
        <w:rPr>
          <w:i/>
          <w:sz w:val="24"/>
          <w:szCs w:val="24"/>
          <w:lang w:val="en-US"/>
        </w:rPr>
        <w:t>U(</w:t>
      </w:r>
      <w:proofErr w:type="gramEnd"/>
      <w:r w:rsidRPr="005711CF">
        <w:rPr>
          <w:i/>
          <w:sz w:val="24"/>
          <w:szCs w:val="24"/>
          <w:lang w:val="en-US"/>
        </w:rPr>
        <w:t>3.6; 5.6).</w:t>
      </w:r>
    </w:p>
    <w:p w14:paraId="659E2932" w14:textId="77777777" w:rsidR="00467371" w:rsidRPr="005711CF" w:rsidRDefault="00467371" w:rsidP="00ED34FA">
      <w:pPr>
        <w:spacing w:after="0" w:line="480" w:lineRule="auto"/>
        <w:rPr>
          <w:i/>
          <w:sz w:val="24"/>
          <w:szCs w:val="24"/>
          <w:lang w:val="en-US"/>
        </w:rPr>
      </w:pPr>
      <w:r w:rsidRPr="005711CF">
        <w:rPr>
          <w:b/>
          <w:i/>
          <w:sz w:val="24"/>
          <w:szCs w:val="24"/>
          <w:lang w:val="en-US"/>
        </w:rPr>
        <w:lastRenderedPageBreak/>
        <w:t>CD4 count at the moment of infection:</w:t>
      </w:r>
      <w:r w:rsidRPr="005711CF">
        <w:rPr>
          <w:sz w:val="24"/>
          <w:szCs w:val="24"/>
          <w:lang w:val="en-US"/>
        </w:rPr>
        <w:t xml:space="preserve"> </w:t>
      </w:r>
      <w:proofErr w:type="gramStart"/>
      <w:r w:rsidRPr="005711CF">
        <w:rPr>
          <w:i/>
          <w:sz w:val="24"/>
          <w:szCs w:val="24"/>
          <w:lang w:val="en-US"/>
        </w:rPr>
        <w:t>U(</w:t>
      </w:r>
      <w:proofErr w:type="gramEnd"/>
      <w:r w:rsidRPr="005711CF">
        <w:rPr>
          <w:i/>
          <w:sz w:val="24"/>
          <w:szCs w:val="24"/>
          <w:lang w:val="en-US"/>
        </w:rPr>
        <w:t>600; 1000).</w:t>
      </w:r>
    </w:p>
    <w:p w14:paraId="7F9F6277" w14:textId="77777777" w:rsidR="00467371" w:rsidRPr="005711CF" w:rsidRDefault="00467371" w:rsidP="00ED34FA">
      <w:pPr>
        <w:spacing w:after="0" w:line="480" w:lineRule="auto"/>
        <w:rPr>
          <w:sz w:val="24"/>
          <w:szCs w:val="24"/>
          <w:lang w:val="en-US"/>
        </w:rPr>
      </w:pPr>
      <w:r w:rsidRPr="005711CF">
        <w:rPr>
          <w:b/>
          <w:i/>
          <w:sz w:val="24"/>
          <w:szCs w:val="24"/>
          <w:lang w:val="en-US"/>
        </w:rPr>
        <w:t xml:space="preserve">Annual testing rate: </w:t>
      </w:r>
      <w:r w:rsidRPr="005711CF">
        <w:rPr>
          <w:sz w:val="24"/>
          <w:szCs w:val="24"/>
          <w:lang w:val="en-US"/>
        </w:rPr>
        <w:t>10%</w:t>
      </w:r>
    </w:p>
    <w:p w14:paraId="20916060" w14:textId="77777777" w:rsidR="00467371" w:rsidRPr="005711CF" w:rsidRDefault="00467371" w:rsidP="00ED34FA">
      <w:pPr>
        <w:spacing w:after="0" w:line="480" w:lineRule="auto"/>
        <w:rPr>
          <w:sz w:val="24"/>
          <w:szCs w:val="24"/>
          <w:lang w:val="en-US"/>
        </w:rPr>
      </w:pPr>
      <w:r w:rsidRPr="005711CF">
        <w:rPr>
          <w:b/>
          <w:i/>
          <w:sz w:val="24"/>
          <w:szCs w:val="24"/>
          <w:lang w:val="en-US"/>
        </w:rPr>
        <w:t>Treatment CD4 threshold:</w:t>
      </w:r>
      <w:r w:rsidRPr="005711CF">
        <w:rPr>
          <w:sz w:val="24"/>
          <w:szCs w:val="24"/>
          <w:lang w:val="en-US"/>
        </w:rPr>
        <w:t xml:space="preserve"> 200 cells/</w:t>
      </w:r>
      <w:proofErr w:type="spellStart"/>
      <w:r w:rsidRPr="005711CF">
        <w:rPr>
          <w:sz w:val="24"/>
          <w:szCs w:val="24"/>
          <w:lang w:val="en-US"/>
        </w:rPr>
        <w:t>ul</w:t>
      </w:r>
      <w:proofErr w:type="spellEnd"/>
    </w:p>
    <w:p w14:paraId="042B0125" w14:textId="77777777" w:rsidR="00467371" w:rsidRPr="005711CF" w:rsidRDefault="00467371" w:rsidP="00ED34FA">
      <w:pPr>
        <w:spacing w:after="0" w:line="480" w:lineRule="auto"/>
        <w:rPr>
          <w:sz w:val="24"/>
          <w:szCs w:val="24"/>
          <w:lang w:val="en-US"/>
        </w:rPr>
      </w:pPr>
      <w:r w:rsidRPr="005711CF">
        <w:rPr>
          <w:b/>
          <w:i/>
          <w:sz w:val="24"/>
          <w:szCs w:val="24"/>
          <w:lang w:val="en-US"/>
        </w:rPr>
        <w:t>Simulations:</w:t>
      </w:r>
      <w:r w:rsidRPr="005711CF">
        <w:rPr>
          <w:sz w:val="24"/>
          <w:szCs w:val="24"/>
          <w:lang w:val="en-US"/>
        </w:rPr>
        <w:t xml:space="preserve"> 10,000 </w:t>
      </w:r>
      <w:proofErr w:type="spellStart"/>
      <w:r w:rsidRPr="005711CF">
        <w:rPr>
          <w:sz w:val="24"/>
          <w:szCs w:val="24"/>
          <w:lang w:val="en-US"/>
        </w:rPr>
        <w:t>monte-carlo</w:t>
      </w:r>
      <w:proofErr w:type="spellEnd"/>
      <w:r w:rsidRPr="005711CF">
        <w:rPr>
          <w:sz w:val="24"/>
          <w:szCs w:val="24"/>
          <w:lang w:val="en-US"/>
        </w:rPr>
        <w:t xml:space="preserve"> simulations with 1,800 cycles per run</w:t>
      </w:r>
    </w:p>
    <w:p w14:paraId="00D799C0" w14:textId="77777777" w:rsidR="00824992" w:rsidRPr="005711CF" w:rsidRDefault="00824992" w:rsidP="00ED34FA">
      <w:pPr>
        <w:spacing w:after="0" w:line="480" w:lineRule="auto"/>
        <w:rPr>
          <w:b/>
          <w:sz w:val="24"/>
          <w:szCs w:val="24"/>
          <w:lang w:val="en-US"/>
        </w:rPr>
      </w:pPr>
    </w:p>
    <w:p w14:paraId="6A31FBCB" w14:textId="77777777" w:rsidR="00467371" w:rsidRPr="005711CF" w:rsidRDefault="0031386F" w:rsidP="00ED34FA">
      <w:pPr>
        <w:spacing w:after="0" w:line="480" w:lineRule="auto"/>
        <w:rPr>
          <w:b/>
          <w:sz w:val="24"/>
          <w:szCs w:val="24"/>
          <w:lang w:val="en-US"/>
        </w:rPr>
      </w:pPr>
      <w:r w:rsidRPr="005711CF">
        <w:rPr>
          <w:b/>
          <w:sz w:val="24"/>
          <w:szCs w:val="24"/>
          <w:lang w:val="en-US"/>
        </w:rPr>
        <w:t>Output</w:t>
      </w:r>
      <w:r w:rsidR="00467371" w:rsidRPr="005711CF">
        <w:rPr>
          <w:b/>
          <w:sz w:val="24"/>
          <w:szCs w:val="24"/>
          <w:lang w:val="en-US"/>
        </w:rPr>
        <w:t xml:space="preserve"> analysis</w:t>
      </w:r>
    </w:p>
    <w:p w14:paraId="1A95788F" w14:textId="77777777" w:rsidR="00467371" w:rsidRPr="005711CF" w:rsidRDefault="00824992" w:rsidP="00824992">
      <w:pPr>
        <w:spacing w:after="0" w:line="480" w:lineRule="auto"/>
        <w:rPr>
          <w:sz w:val="24"/>
          <w:szCs w:val="24"/>
          <w:lang w:val="en-US"/>
        </w:rPr>
      </w:pPr>
      <w:r w:rsidRPr="005711CF">
        <w:rPr>
          <w:sz w:val="24"/>
          <w:szCs w:val="24"/>
          <w:lang w:val="en-US"/>
        </w:rPr>
        <w:t xml:space="preserve">Anna </w:t>
      </w:r>
      <w:proofErr w:type="spellStart"/>
      <w:proofErr w:type="gramStart"/>
      <w:r w:rsidRPr="005711CF">
        <w:rPr>
          <w:sz w:val="24"/>
          <w:szCs w:val="24"/>
          <w:lang w:val="en-US"/>
        </w:rPr>
        <w:t>faris</w:t>
      </w:r>
      <w:proofErr w:type="spellEnd"/>
      <w:r w:rsidRPr="005711CF">
        <w:rPr>
          <w:sz w:val="24"/>
          <w:szCs w:val="24"/>
          <w:lang w:val="en-US"/>
        </w:rPr>
        <w:t xml:space="preserve">  Kathleen</w:t>
      </w:r>
      <w:proofErr w:type="gramEnd"/>
      <w:r w:rsidRPr="005711CF">
        <w:rPr>
          <w:sz w:val="24"/>
          <w:szCs w:val="24"/>
          <w:lang w:val="en-US"/>
        </w:rPr>
        <w:t xml:space="preserve"> Robertson. </w:t>
      </w:r>
      <w:r w:rsidR="00467371" w:rsidRPr="005711CF">
        <w:rPr>
          <w:sz w:val="24"/>
          <w:szCs w:val="24"/>
          <w:lang w:val="en-US"/>
        </w:rPr>
        <w:t>In order to describe the population under analysis, we show the distribution of values sampled by the model at the beginning of the simulations for variables defining patients´ age at infection, viral load at steady state and CD4 count at th</w:t>
      </w:r>
      <w:r w:rsidR="00DF3069" w:rsidRPr="005711CF">
        <w:rPr>
          <w:sz w:val="24"/>
          <w:szCs w:val="24"/>
          <w:lang w:val="en-US"/>
        </w:rPr>
        <w:t xml:space="preserve">e moment of infection in </w:t>
      </w:r>
      <w:r w:rsidR="00D45E84" w:rsidRPr="005711CF">
        <w:rPr>
          <w:sz w:val="24"/>
          <w:szCs w:val="24"/>
          <w:lang w:val="en-US"/>
        </w:rPr>
        <w:t>supplementary f</w:t>
      </w:r>
      <w:r w:rsidR="00DF3069" w:rsidRPr="005711CF">
        <w:rPr>
          <w:sz w:val="24"/>
          <w:szCs w:val="24"/>
          <w:lang w:val="en-US"/>
        </w:rPr>
        <w:t>igure</w:t>
      </w:r>
      <w:r w:rsidR="00467371" w:rsidRPr="005711CF">
        <w:rPr>
          <w:sz w:val="24"/>
          <w:szCs w:val="24"/>
          <w:lang w:val="en-US"/>
        </w:rPr>
        <w:t xml:space="preserve"> </w:t>
      </w:r>
      <w:r w:rsidR="00DF3069" w:rsidRPr="005711CF">
        <w:rPr>
          <w:sz w:val="24"/>
          <w:szCs w:val="24"/>
          <w:lang w:val="en-US"/>
        </w:rPr>
        <w:t>S</w:t>
      </w:r>
      <w:r w:rsidR="00287B69" w:rsidRPr="005711CF">
        <w:rPr>
          <w:sz w:val="24"/>
          <w:szCs w:val="24"/>
          <w:lang w:val="en-US"/>
        </w:rPr>
        <w:t>10</w:t>
      </w:r>
      <w:r w:rsidR="00467371" w:rsidRPr="005711CF">
        <w:rPr>
          <w:sz w:val="24"/>
          <w:szCs w:val="24"/>
          <w:lang w:val="en-US"/>
        </w:rPr>
        <w:t xml:space="preserve">. These distributions reflect the initial set up of the model for those parameters described above. In addition, distribution of patients’ age at the initiation of the first HAART regiment is shown in </w:t>
      </w:r>
      <w:r w:rsidR="00D45E84" w:rsidRPr="005711CF">
        <w:rPr>
          <w:sz w:val="24"/>
          <w:szCs w:val="24"/>
          <w:lang w:val="en-US"/>
        </w:rPr>
        <w:t>supplementary f</w:t>
      </w:r>
      <w:r w:rsidR="00467371" w:rsidRPr="005711CF">
        <w:rPr>
          <w:sz w:val="24"/>
          <w:szCs w:val="24"/>
          <w:lang w:val="en-US"/>
        </w:rPr>
        <w:t xml:space="preserve">igure </w:t>
      </w:r>
      <w:r w:rsidR="00DF3069" w:rsidRPr="005711CF">
        <w:rPr>
          <w:sz w:val="24"/>
          <w:szCs w:val="24"/>
          <w:lang w:val="en-US"/>
        </w:rPr>
        <w:t>S</w:t>
      </w:r>
      <w:r w:rsidR="00287B69" w:rsidRPr="005711CF">
        <w:rPr>
          <w:sz w:val="24"/>
          <w:szCs w:val="24"/>
          <w:lang w:val="en-US"/>
        </w:rPr>
        <w:t>10</w:t>
      </w:r>
      <w:r w:rsidR="00467371" w:rsidRPr="005711CF">
        <w:rPr>
          <w:sz w:val="24"/>
          <w:szCs w:val="24"/>
          <w:lang w:val="en-US"/>
        </w:rPr>
        <w:t xml:space="preserve">. Also, posterior distributions obtained for patients´ age at death are shown in </w:t>
      </w:r>
      <w:r w:rsidR="00D45E84" w:rsidRPr="005711CF">
        <w:rPr>
          <w:sz w:val="24"/>
          <w:szCs w:val="24"/>
          <w:lang w:val="en-US"/>
        </w:rPr>
        <w:t>supplementary f</w:t>
      </w:r>
      <w:r w:rsidR="00467371" w:rsidRPr="005711CF">
        <w:rPr>
          <w:sz w:val="24"/>
          <w:szCs w:val="24"/>
          <w:lang w:val="en-US"/>
        </w:rPr>
        <w:t xml:space="preserve">igure </w:t>
      </w:r>
      <w:r w:rsidR="001B1132" w:rsidRPr="005711CF">
        <w:rPr>
          <w:sz w:val="24"/>
          <w:szCs w:val="24"/>
          <w:lang w:val="en-US"/>
        </w:rPr>
        <w:t>S</w:t>
      </w:r>
      <w:r w:rsidR="00721E8C" w:rsidRPr="005711CF">
        <w:rPr>
          <w:sz w:val="24"/>
          <w:szCs w:val="24"/>
          <w:lang w:val="en-US"/>
        </w:rPr>
        <w:t>1</w:t>
      </w:r>
      <w:r w:rsidR="00287B69" w:rsidRPr="005711CF">
        <w:rPr>
          <w:sz w:val="24"/>
          <w:szCs w:val="24"/>
          <w:lang w:val="en-US"/>
        </w:rPr>
        <w:t>1</w:t>
      </w:r>
      <w:r w:rsidR="00467371" w:rsidRPr="005711CF">
        <w:rPr>
          <w:sz w:val="24"/>
          <w:szCs w:val="24"/>
          <w:lang w:val="en-US"/>
        </w:rPr>
        <w:t>, separating AIDS-related causes of death from those not related to AIDS.</w:t>
      </w:r>
    </w:p>
    <w:p w14:paraId="733ED4C5" w14:textId="77777777" w:rsidR="00467371" w:rsidRPr="005711CF" w:rsidRDefault="007D4F2A" w:rsidP="00ED34FA">
      <w:pPr>
        <w:spacing w:after="0" w:line="480" w:lineRule="auto"/>
        <w:jc w:val="both"/>
        <w:rPr>
          <w:sz w:val="24"/>
          <w:szCs w:val="24"/>
          <w:lang w:val="en-US"/>
        </w:rPr>
      </w:pPr>
      <w:r w:rsidRPr="005711CF">
        <w:rPr>
          <w:sz w:val="24"/>
          <w:szCs w:val="24"/>
          <w:lang w:val="en-US"/>
        </w:rPr>
        <w:t>Using</w:t>
      </w:r>
      <w:r w:rsidR="00467371" w:rsidRPr="005711CF">
        <w:rPr>
          <w:sz w:val="24"/>
          <w:szCs w:val="24"/>
          <w:lang w:val="en-US"/>
        </w:rPr>
        <w:t xml:space="preserve"> model´s output, we obtained the survival curves for the total population, as well as for death related </w:t>
      </w:r>
      <w:r w:rsidRPr="005711CF">
        <w:rPr>
          <w:sz w:val="24"/>
          <w:szCs w:val="24"/>
          <w:lang w:val="en-US"/>
        </w:rPr>
        <w:t>to</w:t>
      </w:r>
      <w:r w:rsidR="00467371" w:rsidRPr="005711CF">
        <w:rPr>
          <w:sz w:val="24"/>
          <w:szCs w:val="24"/>
          <w:lang w:val="en-US"/>
        </w:rPr>
        <w:t xml:space="preserve"> AIDS and death not related to AIDS, censoring the corresponding cases in each of the last two analyses. Survival curves obtained by Kaplan Meier analysis are shown in </w:t>
      </w:r>
      <w:r w:rsidR="00D45E84" w:rsidRPr="005711CF">
        <w:rPr>
          <w:sz w:val="24"/>
          <w:szCs w:val="24"/>
          <w:lang w:val="en-US"/>
        </w:rPr>
        <w:t>supplementary f</w:t>
      </w:r>
      <w:r w:rsidR="00467371" w:rsidRPr="005711CF">
        <w:rPr>
          <w:sz w:val="24"/>
          <w:szCs w:val="24"/>
          <w:lang w:val="en-US"/>
        </w:rPr>
        <w:t xml:space="preserve">igure </w:t>
      </w:r>
      <w:r w:rsidRPr="005711CF">
        <w:rPr>
          <w:sz w:val="24"/>
          <w:szCs w:val="24"/>
          <w:lang w:val="en-US"/>
        </w:rPr>
        <w:t>S</w:t>
      </w:r>
      <w:r w:rsidR="00721E8C" w:rsidRPr="005711CF">
        <w:rPr>
          <w:sz w:val="24"/>
          <w:szCs w:val="24"/>
          <w:lang w:val="en-US"/>
        </w:rPr>
        <w:t>1</w:t>
      </w:r>
      <w:r w:rsidR="00287B69" w:rsidRPr="005711CF">
        <w:rPr>
          <w:sz w:val="24"/>
          <w:szCs w:val="24"/>
          <w:lang w:val="en-US"/>
        </w:rPr>
        <w:t>2</w:t>
      </w:r>
      <w:r w:rsidR="00467371" w:rsidRPr="005711CF">
        <w:rPr>
          <w:sz w:val="24"/>
          <w:szCs w:val="24"/>
          <w:lang w:val="en-US"/>
        </w:rPr>
        <w:t xml:space="preserve">. If mortality rate is constant across time, then the logarithm transformation of the survival function should be linearly related, with a slope equal to the annual mortality rate. The </w:t>
      </w:r>
      <w:r w:rsidR="00B02E60" w:rsidRPr="005711CF">
        <w:rPr>
          <w:sz w:val="24"/>
          <w:szCs w:val="24"/>
          <w:lang w:val="en-US"/>
        </w:rPr>
        <w:t xml:space="preserve">lack of linearity shown in the </w:t>
      </w:r>
      <w:r w:rsidR="00523F16" w:rsidRPr="005711CF">
        <w:rPr>
          <w:sz w:val="24"/>
          <w:szCs w:val="24"/>
          <w:lang w:val="en-US"/>
        </w:rPr>
        <w:t xml:space="preserve">natural </w:t>
      </w:r>
      <w:r w:rsidR="00B02E60" w:rsidRPr="005711CF">
        <w:rPr>
          <w:sz w:val="24"/>
          <w:szCs w:val="24"/>
          <w:lang w:val="en-US"/>
        </w:rPr>
        <w:t>logarithm transformation of survival curves (</w:t>
      </w:r>
      <w:r w:rsidR="00D45E84" w:rsidRPr="005711CF">
        <w:rPr>
          <w:sz w:val="24"/>
          <w:szCs w:val="24"/>
          <w:lang w:val="en-US"/>
        </w:rPr>
        <w:t>supplementary f</w:t>
      </w:r>
      <w:r w:rsidR="00B02E60" w:rsidRPr="005711CF">
        <w:rPr>
          <w:sz w:val="24"/>
          <w:szCs w:val="24"/>
          <w:lang w:val="en-US"/>
        </w:rPr>
        <w:t>igure S</w:t>
      </w:r>
      <w:r w:rsidR="00721E8C" w:rsidRPr="005711CF">
        <w:rPr>
          <w:sz w:val="24"/>
          <w:szCs w:val="24"/>
          <w:lang w:val="en-US"/>
        </w:rPr>
        <w:t>1</w:t>
      </w:r>
      <w:r w:rsidR="00287B69" w:rsidRPr="005711CF">
        <w:rPr>
          <w:sz w:val="24"/>
          <w:szCs w:val="24"/>
          <w:lang w:val="en-US"/>
        </w:rPr>
        <w:t>2</w:t>
      </w:r>
      <w:r w:rsidR="00B02E60" w:rsidRPr="005711CF">
        <w:rPr>
          <w:sz w:val="24"/>
          <w:szCs w:val="24"/>
          <w:lang w:val="en-US"/>
        </w:rPr>
        <w:t>) implies</w:t>
      </w:r>
      <w:r w:rsidR="00467371" w:rsidRPr="005711CF">
        <w:rPr>
          <w:sz w:val="24"/>
          <w:szCs w:val="24"/>
          <w:lang w:val="en-US"/>
        </w:rPr>
        <w:t xml:space="preserve"> that the overall </w:t>
      </w:r>
      <w:r w:rsidR="00467371" w:rsidRPr="005711CF">
        <w:rPr>
          <w:sz w:val="24"/>
          <w:szCs w:val="24"/>
          <w:lang w:val="en-US"/>
        </w:rPr>
        <w:lastRenderedPageBreak/>
        <w:t xml:space="preserve">mortality rate is not constant over time. Our analysis of the </w:t>
      </w:r>
      <w:r w:rsidR="00523F16" w:rsidRPr="005711CF">
        <w:rPr>
          <w:sz w:val="24"/>
          <w:szCs w:val="24"/>
          <w:lang w:val="en-US"/>
        </w:rPr>
        <w:t xml:space="preserve">natural logarithm </w:t>
      </w:r>
      <w:r w:rsidR="00467371" w:rsidRPr="005711CF">
        <w:rPr>
          <w:sz w:val="24"/>
          <w:szCs w:val="24"/>
          <w:lang w:val="en-US"/>
        </w:rPr>
        <w:t xml:space="preserve">transformed survival curve derived from the AIDS-related mortality rates show that it can be fitted to </w:t>
      </w:r>
      <w:r w:rsidR="000A6833" w:rsidRPr="005711CF">
        <w:rPr>
          <w:sz w:val="24"/>
          <w:szCs w:val="24"/>
          <w:lang w:val="en-US"/>
        </w:rPr>
        <w:t>the following</w:t>
      </w:r>
      <w:r w:rsidR="00467371" w:rsidRPr="005711CF">
        <w:rPr>
          <w:sz w:val="24"/>
          <w:szCs w:val="24"/>
          <w:lang w:val="en-US"/>
        </w:rPr>
        <w:t xml:space="preserve"> function:</w:t>
      </w:r>
    </w:p>
    <w:p w14:paraId="4C758D11" w14:textId="77777777" w:rsidR="00467371" w:rsidRPr="005711CF" w:rsidRDefault="00695DC6" w:rsidP="00695DC6">
      <w:pPr>
        <w:spacing w:after="0" w:line="480" w:lineRule="auto"/>
        <w:jc w:val="right"/>
        <w:rPr>
          <w:sz w:val="24"/>
          <w:szCs w:val="24"/>
        </w:rPr>
      </w:pPr>
      <w:r w:rsidRPr="005711CF">
        <w:pict w14:anchorId="76F78D1E">
          <v:shape id="_x0000_i1031" type="#_x0000_t75" style="width:406.1pt;height:64.7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efaultTabStop w:val=&quot;708&quot;/&gt;&lt;w:hyphenationZone w:val=&quot;425&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Modelo Markov.enl&amp;lt;/item&amp;gt;&amp;lt;/Libraries&amp;gt;&amp;lt;/ENLibraries&amp;gt;&quot;/&gt;&lt;/w:docVars&gt;&lt;wsp:rsids&gt;&lt;wsp:rsidRoot wsp:val=&quot;00C17431&quot;/&gt;&lt;wsp:rsid wsp:val=&quot;000021CB&quot;/&gt;&lt;wsp:rsid wsp:val=&quot;000137DE&quot;/&gt;&lt;wsp:rsid wsp:val=&quot;00015D8B&quot;/&gt;&lt;wsp:rsid wsp:val=&quot;00016AF3&quot;/&gt;&lt;wsp:rsid wsp:val=&quot;000279D1&quot;/&gt;&lt;wsp:rsid wsp:val=&quot;00074D27&quot;/&gt;&lt;wsp:rsid wsp:val=&quot;00076A72&quot;/&gt;&lt;wsp:rsid wsp:val=&quot;00094BF1&quot;/&gt;&lt;wsp:rsid wsp:val=&quot;000B6A5E&quot;/&gt;&lt;wsp:rsid wsp:val=&quot;000D552E&quot;/&gt;&lt;wsp:rsid wsp:val=&quot;000F1BFF&quot;/&gt;&lt;wsp:rsid wsp:val=&quot;00104C0F&quot;/&gt;&lt;wsp:rsid wsp:val=&quot;00111385&quot;/&gt;&lt;wsp:rsid wsp:val=&quot;0011185B&quot;/&gt;&lt;wsp:rsid wsp:val=&quot;00114D88&quot;/&gt;&lt;wsp:rsid wsp:val=&quot;00116162&quot;/&gt;&lt;wsp:rsid wsp:val=&quot;00121A25&quot;/&gt;&lt;wsp:rsid wsp:val=&quot;001327B2&quot;/&gt;&lt;wsp:rsid wsp:val=&quot;00141E2E&quot;/&gt;&lt;wsp:rsid wsp:val=&quot;001575F0&quot;/&gt;&lt;wsp:rsid wsp:val=&quot;00163A2A&quot;/&gt;&lt;wsp:rsid wsp:val=&quot;00176001&quot;/&gt;&lt;wsp:rsid wsp:val=&quot;001815FF&quot;/&gt;&lt;wsp:rsid wsp:val=&quot;00197C32&quot;/&gt;&lt;wsp:rsid wsp:val=&quot;001B1CDB&quot;/&gt;&lt;wsp:rsid wsp:val=&quot;001B2BE3&quot;/&gt;&lt;wsp:rsid wsp:val=&quot;001B63A6&quot;/&gt;&lt;wsp:rsid wsp:val=&quot;001B76FD&quot;/&gt;&lt;wsp:rsid wsp:val=&quot;001C355E&quot;/&gt;&lt;wsp:rsid wsp:val=&quot;001C401D&quot;/&gt;&lt;wsp:rsid wsp:val=&quot;001C6DFD&quot;/&gt;&lt;wsp:rsid wsp:val=&quot;001D3FCB&quot;/&gt;&lt;wsp:rsid wsp:val=&quot;00202923&quot;/&gt;&lt;wsp:rsid wsp:val=&quot;0021020C&quot;/&gt;&lt;wsp:rsid wsp:val=&quot;00212D99&quot;/&gt;&lt;wsp:rsid wsp:val=&quot;00213C12&quot;/&gt;&lt;wsp:rsid wsp:val=&quot;00214373&quot;/&gt;&lt;wsp:rsid wsp:val=&quot;0021788D&quot;/&gt;&lt;wsp:rsid wsp:val=&quot;00222859&quot;/&gt;&lt;wsp:rsid wsp:val=&quot;00224426&quot;/&gt;&lt;wsp:rsid wsp:val=&quot;00242823&quot;/&gt;&lt;wsp:rsid wsp:val=&quot;002561E1&quot;/&gt;&lt;wsp:rsid wsp:val=&quot;00257082&quot;/&gt;&lt;wsp:rsid wsp:val=&quot;00257485&quot;/&gt;&lt;wsp:rsid wsp:val=&quot;00276744&quot;/&gt;&lt;wsp:rsid wsp:val=&quot;00286CED&quot;/&gt;&lt;wsp:rsid wsp:val=&quot;002912E8&quot;/&gt;&lt;wsp:rsid wsp:val=&quot;0029289F&quot;/&gt;&lt;wsp:rsid wsp:val=&quot;002A2399&quot;/&gt;&lt;wsp:rsid wsp:val=&quot;002A33A3&quot;/&gt;&lt;wsp:rsid wsp:val=&quot;002C6215&quot;/&gt;&lt;wsp:rsid wsp:val=&quot;002D492D&quot;/&gt;&lt;wsp:rsid wsp:val=&quot;002F2065&quot;/&gt;&lt;wsp:rsid wsp:val=&quot;003024E7&quot;/&gt;&lt;wsp:rsid wsp:val=&quot;00304434&quot;/&gt;&lt;wsp:rsid wsp:val=&quot;00320427&quot;/&gt;&lt;wsp:rsid wsp:val=&quot;0032094B&quot;/&gt;&lt;wsp:rsid wsp:val=&quot;00326844&quot;/&gt;&lt;wsp:rsid wsp:val=&quot;0032798B&quot;/&gt;&lt;wsp:rsid wsp:val=&quot;003301BB&quot;/&gt;&lt;wsp:rsid wsp:val=&quot;0033179F&quot;/&gt;&lt;wsp:rsid wsp:val=&quot;00365581&quot;/&gt;&lt;wsp:rsid wsp:val=&quot;00374144&quot;/&gt;&lt;wsp:rsid wsp:val=&quot;00383416&quot;/&gt;&lt;wsp:rsid wsp:val=&quot;003908F3&quot;/&gt;&lt;wsp:rsid wsp:val=&quot;003924BB&quot;/&gt;&lt;wsp:rsid wsp:val=&quot;003937BF&quot;/&gt;&lt;wsp:rsid wsp:val=&quot;003A4A07&quot;/&gt;&lt;wsp:rsid wsp:val=&quot;003A7D9C&quot;/&gt;&lt;wsp:rsid wsp:val=&quot;003B2EAB&quot;/&gt;&lt;wsp:rsid wsp:val=&quot;003B3164&quot;/&gt;&lt;wsp:rsid wsp:val=&quot;003B45FE&quot;/&gt;&lt;wsp:rsid wsp:val=&quot;003C4B2D&quot;/&gt;&lt;wsp:rsid wsp:val=&quot;003C6608&quot;/&gt;&lt;wsp:rsid wsp:val=&quot;003C76C6&quot;/&gt;&lt;wsp:rsid wsp:val=&quot;003D5810&quot;/&gt;&lt;wsp:rsid wsp:val=&quot;003E5900&quot;/&gt;&lt;wsp:rsid wsp:val=&quot;0040343F&quot;/&gt;&lt;wsp:rsid wsp:val=&quot;00403547&quot;/&gt;&lt;wsp:rsid wsp:val=&quot;004057A4&quot;/&gt;&lt;wsp:rsid wsp:val=&quot;004132F1&quot;/&gt;&lt;wsp:rsid wsp:val=&quot;00423174&quot;/&gt;&lt;wsp:rsid wsp:val=&quot;0044560B&quot;/&gt;&lt;wsp:rsid wsp:val=&quot;004542E4&quot;/&gt;&lt;wsp:rsid wsp:val=&quot;0046046D&quot;/&gt;&lt;wsp:rsid wsp:val=&quot;0046082A&quot;/&gt;&lt;wsp:rsid wsp:val=&quot;00464610&quot;/&gt;&lt;wsp:rsid wsp:val=&quot;00464D7C&quot;/&gt;&lt;wsp:rsid wsp:val=&quot;00465258&quot;/&gt;&lt;wsp:rsid wsp:val=&quot;00467371&quot;/&gt;&lt;wsp:rsid wsp:val=&quot;004755A3&quot;/&gt;&lt;wsp:rsid wsp:val=&quot;004817A2&quot;/&gt;&lt;wsp:rsid wsp:val=&quot;0048598D&quot;/&gt;&lt;wsp:rsid wsp:val=&quot;00493EB7&quot;/&gt;&lt;wsp:rsid wsp:val=&quot;004942BE&quot;/&gt;&lt;wsp:rsid wsp:val=&quot;004A247F&quot;/&gt;&lt;wsp:rsid wsp:val=&quot;004A300E&quot;/&gt;&lt;wsp:rsid wsp:val=&quot;004A3A7F&quot;/&gt;&lt;wsp:rsid wsp:val=&quot;004A770D&quot;/&gt;&lt;wsp:rsid wsp:val=&quot;004B5613&quot;/&gt;&lt;wsp:rsid wsp:val=&quot;004C4B72&quot;/&gt;&lt;wsp:rsid wsp:val=&quot;004F73BD&quot;/&gt;&lt;wsp:rsid wsp:val=&quot;00530F0E&quot;/&gt;&lt;wsp:rsid wsp:val=&quot;0054593B&quot;/&gt;&lt;wsp:rsid wsp:val=&quot;00547C79&quot;/&gt;&lt;wsp:rsid wsp:val=&quot;005542AF&quot;/&gt;&lt;wsp:rsid wsp:val=&quot;005553F9&quot;/&gt;&lt;wsp:rsid wsp:val=&quot;005601B0&quot;/&gt;&lt;wsp:rsid wsp:val=&quot;00560ED1&quot;/&gt;&lt;wsp:rsid wsp:val=&quot;00572F60&quot;/&gt;&lt;wsp:rsid wsp:val=&quot;00581555&quot;/&gt;&lt;wsp:rsid wsp:val=&quot;005907FD&quot;/&gt;&lt;wsp:rsid wsp:val=&quot;005908A2&quot;/&gt;&lt;wsp:rsid wsp:val=&quot;005A55B2&quot;/&gt;&lt;wsp:rsid wsp:val=&quot;005A7EC1&quot;/&gt;&lt;wsp:rsid wsp:val=&quot;005B0138&quot;/&gt;&lt;wsp:rsid wsp:val=&quot;005F3F1C&quot;/&gt;&lt;wsp:rsid wsp:val=&quot;00632BF3&quot;/&gt;&lt;wsp:rsid wsp:val=&quot;006359D2&quot;/&gt;&lt;wsp:rsid wsp:val=&quot;00642756&quot;/&gt;&lt;wsp:rsid wsp:val=&quot;00652B27&quot;/&gt;&lt;wsp:rsid wsp:val=&quot;00655443&quot;/&gt;&lt;wsp:rsid wsp:val=&quot;00660D84&quot;/&gt;&lt;wsp:rsid wsp:val=&quot;0067754B&quot;/&gt;&lt;wsp:rsid wsp:val=&quot;00684C92&quot;/&gt;&lt;wsp:rsid wsp:val=&quot;00684E14&quot;/&gt;&lt;wsp:rsid wsp:val=&quot;006851CB&quot;/&gt;&lt;wsp:rsid wsp:val=&quot;00697B02&quot;/&gt;&lt;wsp:rsid wsp:val=&quot;006B1DE6&quot;/&gt;&lt;wsp:rsid wsp:val=&quot;006C298F&quot;/&gt;&lt;wsp:rsid wsp:val=&quot;006D48B3&quot;/&gt;&lt;wsp:rsid wsp:val=&quot;006F3026&quot;/&gt;&lt;wsp:rsid wsp:val=&quot;006F7621&quot;/&gt;&lt;wsp:rsid wsp:val=&quot;00721153&quot;/&gt;&lt;wsp:rsid wsp:val=&quot;00735B62&quot;/&gt;&lt;wsp:rsid wsp:val=&quot;0074283E&quot;/&gt;&lt;wsp:rsid wsp:val=&quot;00742F51&quot;/&gt;&lt;wsp:rsid wsp:val=&quot;00743315&quot;/&gt;&lt;wsp:rsid wsp:val=&quot;00743F93&quot;/&gt;&lt;wsp:rsid wsp:val=&quot;00745D19&quot;/&gt;&lt;wsp:rsid wsp:val=&quot;00765EA7&quot;/&gt;&lt;wsp:rsid wsp:val=&quot;00775667&quot;/&gt;&lt;wsp:rsid wsp:val=&quot;00775AB3&quot;/&gt;&lt;wsp:rsid wsp:val=&quot;00781615&quot;/&gt;&lt;wsp:rsid wsp:val=&quot;00781EA7&quot;/&gt;&lt;wsp:rsid wsp:val=&quot;00787EA5&quot;/&gt;&lt;wsp:rsid wsp:val=&quot;00797873&quot;/&gt;&lt;wsp:rsid wsp:val=&quot;007A17E3&quot;/&gt;&lt;wsp:rsid wsp:val=&quot;007A5466&quot;/&gt;&lt;wsp:rsid wsp:val=&quot;007B0481&quot;/&gt;&lt;wsp:rsid wsp:val=&quot;007B7E99&quot;/&gt;&lt;wsp:rsid wsp:val=&quot;007E64E7&quot;/&gt;&lt;wsp:rsid wsp:val=&quot;00806156&quot;/&gt;&lt;wsp:rsid wsp:val=&quot;008351CE&quot;/&gt;&lt;wsp:rsid wsp:val=&quot;008354FF&quot;/&gt;&lt;wsp:rsid wsp:val=&quot;0084553C&quot;/&gt;&lt;wsp:rsid wsp:val=&quot;00845690&quot;/&gt;&lt;wsp:rsid wsp:val=&quot;00847D0A&quot;/&gt;&lt;wsp:rsid wsp:val=&quot;00860893&quot;/&gt;&lt;wsp:rsid wsp:val=&quot;0089324F&quot;/&gt;&lt;wsp:rsid wsp:val=&quot;008A5088&quot;/&gt;&lt;wsp:rsid wsp:val=&quot;008B1CA6&quot;/&gt;&lt;wsp:rsid wsp:val=&quot;008C014F&quot;/&gt;&lt;wsp:rsid wsp:val=&quot;008C651B&quot;/&gt;&lt;wsp:rsid wsp:val=&quot;008E0480&quot;/&gt;&lt;wsp:rsid wsp:val=&quot;008E09F0&quot;/&gt;&lt;wsp:rsid wsp:val=&quot;008F4C15&quot;/&gt;&lt;wsp:rsid wsp:val=&quot;00913D3F&quot;/&gt;&lt;wsp:rsid wsp:val=&quot;00921B7C&quot;/&gt;&lt;wsp:rsid wsp:val=&quot;00927C63&quot;/&gt;&lt;wsp:rsid wsp:val=&quot;00933E48&quot;/&gt;&lt;wsp:rsid wsp:val=&quot;0093693D&quot;/&gt;&lt;wsp:rsid wsp:val=&quot;009411D9&quot;/&gt;&lt;wsp:rsid wsp:val=&quot;0095218A&quot;/&gt;&lt;wsp:rsid wsp:val=&quot;00962144&quot;/&gt;&lt;wsp:rsid wsp:val=&quot;009860BD&quot;/&gt;&lt;wsp:rsid wsp:val=&quot;00986141&quot;/&gt;&lt;wsp:rsid wsp:val=&quot;00992E18&quot;/&gt;&lt;wsp:rsid wsp:val=&quot;009A0992&quot;/&gt;&lt;wsp:rsid wsp:val=&quot;009A63E1&quot;/&gt;&lt;wsp:rsid wsp:val=&quot;009B3032&quot;/&gt;&lt;wsp:rsid wsp:val=&quot;009C1371&quot;/&gt;&lt;wsp:rsid wsp:val=&quot;009C6826&quot;/&gt;&lt;wsp:rsid wsp:val=&quot;009D1B12&quot;/&gt;&lt;wsp:rsid wsp:val=&quot;009E4D11&quot;/&gt;&lt;wsp:rsid wsp:val=&quot;00A17376&quot;/&gt;&lt;wsp:rsid wsp:val=&quot;00A2099F&quot;/&gt;&lt;wsp:rsid wsp:val=&quot;00A37827&quot;/&gt;&lt;wsp:rsid wsp:val=&quot;00A44048&quot;/&gt;&lt;wsp:rsid wsp:val=&quot;00A5187D&quot;/&gt;&lt;wsp:rsid wsp:val=&quot;00A54869&quot;/&gt;&lt;wsp:rsid wsp:val=&quot;00A558BC&quot;/&gt;&lt;wsp:rsid wsp:val=&quot;00A6443C&quot;/&gt;&lt;wsp:rsid wsp:val=&quot;00A66D17&quot;/&gt;&lt;wsp:rsid wsp:val=&quot;00A859CD&quot;/&gt;&lt;wsp:rsid wsp:val=&quot;00A87BDB&quot;/&gt;&lt;wsp:rsid wsp:val=&quot;00A93942&quot;/&gt;&lt;wsp:rsid wsp:val=&quot;00A9651C&quot;/&gt;&lt;wsp:rsid wsp:val=&quot;00AA0FD3&quot;/&gt;&lt;wsp:rsid wsp:val=&quot;00AB0190&quot;/&gt;&lt;wsp:rsid wsp:val=&quot;00AE2F89&quot;/&gt;&lt;wsp:rsid wsp:val=&quot;00B0582B&quot;/&gt;&lt;wsp:rsid wsp:val=&quot;00B154BD&quot;/&gt;&lt;wsp:rsid wsp:val=&quot;00B21C98&quot;/&gt;&lt;wsp:rsid wsp:val=&quot;00B35B79&quot;/&gt;&lt;wsp:rsid wsp:val=&quot;00B52D5E&quot;/&gt;&lt;wsp:rsid wsp:val=&quot;00B83878&quot;/&gt;&lt;wsp:rsid wsp:val=&quot;00B83EAD&quot;/&gt;&lt;wsp:rsid wsp:val=&quot;00B90B6D&quot;/&gt;&lt;wsp:rsid wsp:val=&quot;00B91EF0&quot;/&gt;&lt;wsp:rsid wsp:val=&quot;00B91FC7&quot;/&gt;&lt;wsp:rsid wsp:val=&quot;00BB751C&quot;/&gt;&lt;wsp:rsid wsp:val=&quot;00BF60CB&quot;/&gt;&lt;wsp:rsid wsp:val=&quot;00C05EB3&quot;/&gt;&lt;wsp:rsid wsp:val=&quot;00C10825&quot;/&gt;&lt;wsp:rsid wsp:val=&quot;00C17431&quot;/&gt;&lt;wsp:rsid wsp:val=&quot;00C26265&quot;/&gt;&lt;wsp:rsid wsp:val=&quot;00C333C4&quot;/&gt;&lt;wsp:rsid wsp:val=&quot;00C45535&quot;/&gt;&lt;wsp:rsid wsp:val=&quot;00C54583&quot;/&gt;&lt;wsp:rsid wsp:val=&quot;00C57E08&quot;/&gt;&lt;wsp:rsid wsp:val=&quot;00C77059&quot;/&gt;&lt;wsp:rsid wsp:val=&quot;00C94DFB&quot;/&gt;&lt;wsp:rsid wsp:val=&quot;00CA20F6&quot;/&gt;&lt;wsp:rsid wsp:val=&quot;00CA312F&quot;/&gt;&lt;wsp:rsid wsp:val=&quot;00CB1131&quot;/&gt;&lt;wsp:rsid wsp:val=&quot;00CC4D84&quot;/&gt;&lt;wsp:rsid wsp:val=&quot;00CD4A74&quot;/&gt;&lt;wsp:rsid wsp:val=&quot;00CE1B2F&quot;/&gt;&lt;wsp:rsid wsp:val=&quot;00CF2E1F&quot;/&gt;&lt;wsp:rsid wsp:val=&quot;00D05DF9&quot;/&gt;&lt;wsp:rsid wsp:val=&quot;00D1377A&quot;/&gt;&lt;wsp:rsid wsp:val=&quot;00D15D6E&quot;/&gt;&lt;wsp:rsid wsp:val=&quot;00D20D24&quot;/&gt;&lt;wsp:rsid wsp:val=&quot;00D5051A&quot;/&gt;&lt;wsp:rsid wsp:val=&quot;00D54F13&quot;/&gt;&lt;wsp:rsid wsp:val=&quot;00D87235&quot;/&gt;&lt;wsp:rsid wsp:val=&quot;00DA5770&quot;/&gt;&lt;wsp:rsid wsp:val=&quot;00DB27C5&quot;/&gt;&lt;wsp:rsid wsp:val=&quot;00DD392B&quot;/&gt;&lt;wsp:rsid wsp:val=&quot;00DD5EBF&quot;/&gt;&lt;wsp:rsid wsp:val=&quot;00DD6A82&quot;/&gt;&lt;wsp:rsid wsp:val=&quot;00DE7127&quot;/&gt;&lt;wsp:rsid wsp:val=&quot;00DF243C&quot;/&gt;&lt;wsp:rsid wsp:val=&quot;00DF6C41&quot;/&gt;&lt;wsp:rsid wsp:val=&quot;00E07C98&quot;/&gt;&lt;wsp:rsid wsp:val=&quot;00E10EC4&quot;/&gt;&lt;wsp:rsid wsp:val=&quot;00E12A41&quot;/&gt;&lt;wsp:rsid wsp:val=&quot;00E1721E&quot;/&gt;&lt;wsp:rsid wsp:val=&quot;00E258E8&quot;/&gt;&lt;wsp:rsid wsp:val=&quot;00E35ACE&quot;/&gt;&lt;wsp:rsid wsp:val=&quot;00E5497F&quot;/&gt;&lt;wsp:rsid wsp:val=&quot;00E55EF4&quot;/&gt;&lt;wsp:rsid wsp:val=&quot;00E627C6&quot;/&gt;&lt;wsp:rsid wsp:val=&quot;00E96BA5&quot;/&gt;&lt;wsp:rsid wsp:val=&quot;00EA029C&quot;/&gt;&lt;wsp:rsid wsp:val=&quot;00EA5DC4&quot;/&gt;&lt;wsp:rsid wsp:val=&quot;00EB790E&quot;/&gt;&lt;wsp:rsid wsp:val=&quot;00EC2395&quot;/&gt;&lt;wsp:rsid wsp:val=&quot;00ED3D00&quot;/&gt;&lt;wsp:rsid wsp:val=&quot;00EE5BFA&quot;/&gt;&lt;wsp:rsid wsp:val=&quot;00F029F3&quot;/&gt;&lt;wsp:rsid wsp:val=&quot;00F13A2B&quot;/&gt;&lt;wsp:rsid wsp:val=&quot;00F20602&quot;/&gt;&lt;wsp:rsid wsp:val=&quot;00F26697&quot;/&gt;&lt;wsp:rsid wsp:val=&quot;00F3225F&quot;/&gt;&lt;wsp:rsid wsp:val=&quot;00F3498D&quot;/&gt;&lt;wsp:rsid wsp:val=&quot;00F358AC&quot;/&gt;&lt;wsp:rsid wsp:val=&quot;00F37973&quot;/&gt;&lt;wsp:rsid wsp:val=&quot;00F47BC5&quot;/&gt;&lt;wsp:rsid wsp:val=&quot;00F60EBA&quot;/&gt;&lt;wsp:rsid wsp:val=&quot;00F63456&quot;/&gt;&lt;wsp:rsid wsp:val=&quot;00F811F5&quot;/&gt;&lt;wsp:rsid wsp:val=&quot;00F8558E&quot;/&gt;&lt;wsp:rsid wsp:val=&quot;00F91114&quot;/&gt;&lt;wsp:rsid wsp:val=&quot;00F95602&quot;/&gt;&lt;wsp:rsid wsp:val=&quot;00FB3804&quot;/&gt;&lt;wsp:rsid wsp:val=&quot;00FC5068&quot;/&gt;&lt;wsp:rsid wsp:val=&quot;00FD18CA&quot;/&gt;&lt;wsp:rsid wsp:val=&quot;00FF6F08&quot;/&gt;&lt;/wsp:rsids&gt;&lt;/w:docPr&gt;&lt;w:body&gt;&lt;w:p wsp:rsidR=&quot;00000000&quot; wsp:rsidRDefault=&quot;004A300E&quot;&gt;&lt;m:oMathPara&gt;&lt;m:oMath&gt;&lt;m:r&gt;&lt;w:rPr&gt;&lt;w:rFonts w:ascii=&quot;Cambria Math&quot; w:h-ansi=&quot;Cambria Math&quot;/&gt;&lt;wx:font wx:val=&quot;Cambria Math&quot;/&gt;&lt;w:i/&gt;&lt;w:sz w:val=&quot;24&quot;/&gt;&lt;w:sz-cs w:val=&quot;24&quot;/&gt;&lt;/w:rPr&gt;&lt;m:t&gt;f&lt;/m:t&gt;&lt;/m:r&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x&lt;/m:t&gt;&lt;/m:r&gt;&lt;/m:e&gt;&lt;/m:d&gt;&lt;m:r&gt;&lt;w:rPr&gt;&lt;w:rFonts w:ascii=&quot;Cambria Math&quot; w:h-ansi=&quot;Cambria Math&quot;/&gt;&lt;wx:font wx:val=&quot;Cambria Math&quot;/&gt;&lt;w:i/&gt;&lt;w:sz w:val=&quot;24&quot;/&gt;&lt;w:sz-cs w:val=&quot;24&quot;/&gt;&lt;/w:rPr&gt;&lt;m:t&gt;=&lt;/m:t&gt;&lt;/m:r&gt;&lt;m:d&gt;&lt;m:dPr&gt;&lt;m:begChr m:val=&quot;{&quot;/&gt;&lt;m:endChr m:val=&quot;&quot;/&gt;&lt;m:ctrlPr&gt;&lt;w:rPr&gt;&lt;w:rFonts w:ascii=&quot;Cambria Math&quot; w:h-ansi=&quot;Cambria Math&quot;/&gt;&lt;wx:font wx:val=&quot;Cambria Math&quot;/&gt;&lt;w:i/&gt;&lt;w:sz w:val=&quot;24&quot;/&gt;&lt;w:sz-cs w:val=&quot;24&quot;/&gt;&lt;/w:rPr&gt;&lt;/m:ctrlPr&gt;&lt;/m:dPr&gt;&lt;m:e&gt;&lt;m:eqArr&gt;&lt;m:eqArrPr&gt;&lt;m:ctrlPr&gt;&lt;w:rPr&gt;&lt;w:rFonts w:ascii=&quot;Cambria Math&quot; w:h-ansi=&quot;Cambria Math&quot;/&gt;&lt;wx:font wx:val=&quot;Cambria Math&quot;/&gt;&lt;w:i/&gt;&lt;w:sz w:val=&quot;24&quot;/&gt;&lt;w:sz-cs w:val=&quot;24&quot;/&gt;&lt;/w:rPr&gt;&lt;/m:ctrlPr&gt;&lt;/m:eqArrPr&gt;&lt;m:e&gt;&lt;m:r&gt;&lt;m:rPr&gt;&lt;m:sty m:val=&quot;p&quot;/&gt;&lt;/m:rPr&gt;&lt;w:rPr&gt;&lt;w:rFonts w:ascii=&quot;Cambria Math&quot; w:h-ansi=&quot;Cambria Math&quot;/&gt;&lt;wx:font wx:val=&quot;Cambria Math&quot;/&gt;&lt;w:sz w:val=&quot;24&quot;/&gt;&lt;w:sz-cs w:val=&quot;24&quot;/&gt;&lt;/w:rPr&gt;&lt;m:t&gt;-6.3*&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7&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4&lt;/m:t&gt;&lt;/m:r&gt;&lt;/m:sup&gt;&lt;/m:sSup&gt;&lt;m:r&gt;&lt;m:rPr&gt;&lt;m:sty m:val=&quot;p&quot;/&gt;&lt;/m:rPr&gt;&lt;w:rPr&gt;&lt;w:rFonts w:ascii=&quot;Cambria Math&quot; w:h-ansi=&quot;Cambria Math&quot;/&gt;&lt;wx:font wx:val=&quot;Cambria Math&quot;/&gt;&lt;w:sz w:val=&quot;24&quot;/&gt;&lt;w:sz-cs w:val=&quot;24&quot;/&gt;&lt;/w:rPr&gt;&lt;m:t&gt;+7.5*&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5&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3&lt;/m:t&gt;&lt;/m:r&gt;&lt;/m:sup&gt;&lt;/m:sSup&gt;&lt;m:r&gt;&lt;m:rPr&gt;&lt;m:sty m:val=&quot;p&quot;/&gt;&lt;/m:rPr&gt;&lt;w:rPr&gt;&lt;w:rFonts w:ascii=&quot;Cambria Math&quot; w:h-ansi=&quot;Cambria Math&quot;/&gt;&lt;wx:font wx:val=&quot;Cambria Math&quot;/&gt;&lt;w:sz w:val=&quot;24&quot;/&gt;&lt;w:sz-cs w:val=&quot;24&quot;/&gt;&lt;/w:rPr&gt;&lt;m:t&gt;-3*&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3&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2&lt;/m:t&gt;&lt;/m:r&gt;&lt;/m:sup&gt;&lt;/m:sSup&gt;&lt;m:r&gt;&lt;m:rPr&gt;&lt;m:sty m:val=&quot;p&quot;/&gt;&lt;/m:rPr&gt;&lt;w:rPr&gt;&lt;w:rFonts w:ascii=&quot;Cambria Math&quot; w:h-ansi=&quot;Cambria Math&quot;/&gt;&lt;wx:font wx:val=&quot;Cambria Math&quot;/&gt;&lt;w:sz w:val=&quot;24&quot;/&gt;&lt;w:sz-cs w:val=&quot;24&quot;/&gt;&lt;/w:rPr&gt;&lt;m:t&gt;+0.052&lt;/m:t&gt;&lt;/m:r&gt;&lt;m:r&gt;&lt;w:rPr&gt;&lt;w:rFonts w:ascii=&quot;Cambria Math&quot; w:h-ansi=&quot;Cambria Math&quot;/&gt;&lt;wx:font wx:val=&quot;Cambria Math&quot;/&gt;&lt;w:i/&gt;&lt;w:sz w:val=&quot;24&quot;/&gt;&lt;w:sz-cs w:val=&quot;24&quot;/&gt;&lt;/w:rPr&gt;&lt;m:t&gt;x-0.31,  &amp;amp;25‚â§x&amp;lt;36&lt;/m:t&gt;&lt;/m:r&gt;&lt;/m:e&gt;&lt;m:e&gt;&lt;m:r&gt;&lt;w:rPr&gt;&lt;w:rFonts w:ascii=&quot;Cambria Math&quot; w:h-ansi=&quot;Cambria Math&quot;/&gt;&lt;wx:font wx:val=&quot;Cambria Math&quot;/&gt;&lt;w:i/&gt;&lt;w:sz w:val=&quot;24&quot;/&gt;&lt;w:sz-cs w:val=&quot;24&quot;/&gt;&lt;/w:rPr&gt;&lt;m:t&gt; &lt;/m:t&gt;&lt;/m:r&gt;&lt;m:r&gt;&lt;m:rPr&gt;&lt;m:sty m:val=&quot;p&quot;/&gt;&lt;/m:rPr&gt;&lt;w:rPr&gt;&lt;w:rFonts w:ascii=&quot;Cambria Math&quot; w:h-ansi=&quot;Cambria Math&quot;/&gt;&lt;wx:font wx:val=&quot;Cambria Math&quot;/&gt;&lt;w:sz w:val=&quot;24&quot;/&gt;&lt;w:sz-cs w:val=&quot;24&quot;/&gt;&lt;/w:rPr&gt;&lt;m:t&gt;1.7*&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5&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3&lt;/m:t&gt;&lt;/m:r&gt;&lt;/m:sup&gt;&lt;/m:sSup&gt;&lt;m:r&gt;&lt;m:rPr&gt;&lt;m:sty m:val=&quot;p&quot;/&gt;&lt;/m:rPr&gt;&lt;w:rPr&gt;&lt;w:rFonts w:ascii=&quot;Cambria Math&quot; w:h-ansi=&quot;Cambria Math&quot;/&gt;&lt;wx:font wx:val=&quot;Cambria Math&quot;/&gt;&lt;w:sz w:val=&quot;24&quot;/&gt;&lt;w:sz-cs w:val=&quot;24&quot;/&gt;&lt;/w:rPr&gt;&lt;m:t&gt;-1.6*&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3&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2&lt;/m:t&gt;&lt;/m:r&gt;&lt;/m:sup&gt;&lt;/m:sSup&gt;&lt;m:r&gt;&lt;m:rPr&gt;&lt;m:sty m:val=&quot;p&quot;/&gt;&lt;/m:rPr&gt;&lt;w:rPr&gt;&lt;w:rFonts w:ascii=&quot;Cambria Math&quot; w:h-ansi=&quot;Cambria Math&quot;/&gt;&lt;wx:font wx:val=&quot;Cambria Math&quot;/&gt;&lt;w:sz w:val=&quot;24&quot;/&gt;&lt;w:sz-cs w:val=&quot;24&quot;/&gt;&lt;/w:rPr&gt;&lt;m:t&gt;+0.055&lt;/m:t&gt;&lt;/m:r&gt;&lt;m:r&gt;&lt;w:rPr&gt;&lt;w:rFonts w:ascii=&quot;Cambria Math&quot; w:h-ansi=&quot;Cambria Math&quot;/&gt;&lt;wx:font wx:val=&quot;Cambria Math&quot;/&gt;&lt;w:i/&gt;&lt;w:sz w:val=&quot;24&quot;/&gt;&lt;w:sz-cs w:val=&quot;24&quot;/&gt;&lt;/w:rPr&gt;&lt;m:t&gt;x-0.64,  &amp;amp;36‚â§x&amp;lt;46&lt;/m:t&gt;&lt;/m:r&gt;&lt;m:ctrlPr&gt;&lt;w:rPr&gt;&lt;w:rFonts w:ascii=&quot;Cambria Math&quot; w:fareast=&quot;Cambria Math&quot; w:h-ansi=&quot;Cambria Math&quot; w:cs=&quot;Cambria Math&quot;/&gt;&lt;wx:font wx:val=&quot;Cambria Math&quot;/&gt;&lt;w:i/&gt;&lt;w:sz w:val=&quot;24&quot;/&gt;&lt;w:sz-cs w:val=&quot;24&quot;/&gt;&lt;/w:rPr&gt;&lt;/m:ctrlPr&gt;&lt;/m:e&gt;&lt;m:e&gt;&lt;m:r&gt;&lt;m:rPr&gt;&lt;m:sty m:val=&quot;p&quot;/&gt;&lt;/m:rPr&gt;&lt;w:rPr&gt;&lt;w:rFonts w:ascii=&quot;Cambria Math&quot; w:h-ansi=&quot;Cambria Math&quot;/&gt;&lt;wx:font wx:val=&quot;Cambria Math&quot;/&gt;&lt;w:sz w:val=&quot;24&quot;/&gt;&lt;w:sz-cs w:val=&quot;24&quot;/&gt;&lt;/w:rPr&gt;&lt;m:t&gt;1.1*&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6&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4&lt;/m:t&gt;&lt;/m:r&gt;&lt;/m:sup&gt;&lt;/m:sSup&gt;&lt;m:r&gt;&lt;m:rPr&gt;&lt;m:sty m:val=&quot;p&quot;/&gt;&lt;/m:rPr&gt;&lt;w:rPr&gt;&lt;w:rFonts w:ascii=&quot;Cambria Math&quot; w:h-ansi=&quot;Cambria Math&quot;/&gt;&lt;wx:font wx:val=&quot;Cambria Math&quot;/&gt;&lt;w:sz w:val=&quot;24&quot;/&gt;&lt;w:sz-cs w:val=&quot;24&quot;/&gt;&lt;/w:rPr&gt;&lt;m:t&gt;-7*&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4&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3&lt;/m:t&gt;&lt;/m:r&gt;&lt;/m:sup&gt;&lt;/m:sSup&gt;&lt;m:r&gt;&lt;m:rPr&gt;&lt;m:sty m:val=&quot;p&quot;/&gt;&lt;/m:rPr&gt;&lt;w:rPr&gt;&lt;w:rFonts w:ascii=&quot;Cambria Math&quot; w:h-ansi=&quot;Cambria Math&quot;/&gt;&lt;wx:font wx:val=&quot;Cambria Math&quot;/&gt;&lt;w:sz w:val=&quot;24&quot;/&gt;&lt;w:sz-cs w:val=&quot;24&quot;/&gt;&lt;/w:rPr&gt;&lt;m:t&gt;+1.4*&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2&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2&lt;/m:t&gt;&lt;/m:r&gt;&lt;/m:sup&gt;&lt;/m:sSup&gt;&lt;m:r&gt;&lt;m:rPr&gt;&lt;m:sty m:val=&quot;p&quot;/&gt;&lt;/m:rPr&gt;&lt;w:rPr&gt;&lt;w:rFonts w:ascii=&quot;Cambria Math&quot; w:h-ansi=&quot;Cambria Math&quot;/&gt;&lt;wx:font wx:val=&quot;Cambria Math&quot;/&gt;&lt;w:sz w:val=&quot;24&quot;/&gt;&lt;w:sz-cs w:val=&quot;24&quot;/&gt;&lt;/w:rPr&gt;&lt;m:t&gt;-0.41&lt;/m:t&gt;&lt;/m:r&gt;&lt;m:r&gt;&lt;w:rPr&gt;&lt;w:rFonts w:ascii=&quot;Cambria Math&quot; w:h-ansi=&quot;Cambria Math&quot;/&gt;&lt;wx:font wx:val=&quot;Cambria Math&quot;/&gt;&lt;w:i/&gt;&lt;w:sz w:val=&quot;24&quot;/&gt;&lt;w:sz-cs w:val=&quot;24&quot;/&gt;&lt;/w:rPr&gt;&lt;m:t&gt;x+4.7,  &amp;amp;46‚â§x‚â§60&lt;/m:t&gt;&lt;/m:r&gt;&lt;/m:e&gt;&lt;/m:eqAr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p>
    <w:p w14:paraId="54B1969F" w14:textId="77777777" w:rsidR="00467371" w:rsidRPr="005711CF" w:rsidRDefault="00467371" w:rsidP="00ED34FA">
      <w:pPr>
        <w:spacing w:after="0" w:line="480" w:lineRule="auto"/>
        <w:jc w:val="both"/>
        <w:rPr>
          <w:sz w:val="24"/>
          <w:szCs w:val="24"/>
          <w:lang w:val="en-US"/>
        </w:rPr>
      </w:pPr>
      <w:r w:rsidRPr="005711CF">
        <w:rPr>
          <w:sz w:val="24"/>
          <w:szCs w:val="24"/>
          <w:lang w:val="en-US"/>
        </w:rPr>
        <w:t xml:space="preserve">With </w:t>
      </w:r>
      <w:r w:rsidRPr="005711CF">
        <w:rPr>
          <w:sz w:val="24"/>
          <w:szCs w:val="24"/>
        </w:rPr>
        <w:fldChar w:fldCharType="begin"/>
      </w:r>
      <w:r w:rsidRPr="005711CF">
        <w:rPr>
          <w:sz w:val="24"/>
          <w:szCs w:val="24"/>
          <w:lang w:val="en-US"/>
        </w:rPr>
        <w:instrText xml:space="preserve"> QUOTE </w:instrText>
      </w:r>
      <w:r w:rsidRPr="005711CF">
        <w:rPr>
          <w:position w:val="-11"/>
        </w:rPr>
        <w:pict w14:anchorId="11EDB82E">
          <v:shape id="_x0000_i1032" type="#_x0000_t75" style="width:6.45pt;height:16.2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efaultTabStop w:val=&quot;708&quot;/&gt;&lt;w:hyphenationZone w:val=&quot;425&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Modelo Markov.enl&amp;lt;/item&amp;gt;&amp;lt;/Libraries&amp;gt;&amp;lt;/ENLibraries&amp;gt;&quot;/&gt;&lt;/w:docVars&gt;&lt;wsp:rsids&gt;&lt;wsp:rsidRoot wsp:val=&quot;00C17431&quot;/&gt;&lt;wsp:rsid wsp:val=&quot;000021CB&quot;/&gt;&lt;wsp:rsid wsp:val=&quot;000137DE&quot;/&gt;&lt;wsp:rsid wsp:val=&quot;00015D8B&quot;/&gt;&lt;wsp:rsid wsp:val=&quot;00016AF3&quot;/&gt;&lt;wsp:rsid wsp:val=&quot;000279D1&quot;/&gt;&lt;wsp:rsid wsp:val=&quot;00035024&quot;/&gt;&lt;wsp:rsid wsp:val=&quot;00074D27&quot;/&gt;&lt;wsp:rsid wsp:val=&quot;00076A72&quot;/&gt;&lt;wsp:rsid wsp:val=&quot;00094BF1&quot;/&gt;&lt;wsp:rsid wsp:val=&quot;000B6A5E&quot;/&gt;&lt;wsp:rsid wsp:val=&quot;000D552E&quot;/&gt;&lt;wsp:rsid wsp:val=&quot;000F1BFF&quot;/&gt;&lt;wsp:rsid wsp:val=&quot;00104C0F&quot;/&gt;&lt;wsp:rsid wsp:val=&quot;00111385&quot;/&gt;&lt;wsp:rsid wsp:val=&quot;0011185B&quot;/&gt;&lt;wsp:rsid wsp:val=&quot;00114D88&quot;/&gt;&lt;wsp:rsid wsp:val=&quot;00116162&quot;/&gt;&lt;wsp:rsid wsp:val=&quot;00121A25&quot;/&gt;&lt;wsp:rsid wsp:val=&quot;001327B2&quot;/&gt;&lt;wsp:rsid wsp:val=&quot;00141E2E&quot;/&gt;&lt;wsp:rsid wsp:val=&quot;001575F0&quot;/&gt;&lt;wsp:rsid wsp:val=&quot;00163A2A&quot;/&gt;&lt;wsp:rsid wsp:val=&quot;00176001&quot;/&gt;&lt;wsp:rsid wsp:val=&quot;001815FF&quot;/&gt;&lt;wsp:rsid wsp:val=&quot;00197C32&quot;/&gt;&lt;wsp:rsid wsp:val=&quot;001B1CDB&quot;/&gt;&lt;wsp:rsid wsp:val=&quot;001B2BE3&quot;/&gt;&lt;wsp:rsid wsp:val=&quot;001B63A6&quot;/&gt;&lt;wsp:rsid wsp:val=&quot;001B76FD&quot;/&gt;&lt;wsp:rsid wsp:val=&quot;001C355E&quot;/&gt;&lt;wsp:rsid wsp:val=&quot;001C401D&quot;/&gt;&lt;wsp:rsid wsp:val=&quot;001C6DFD&quot;/&gt;&lt;wsp:rsid wsp:val=&quot;001D3FCB&quot;/&gt;&lt;wsp:rsid wsp:val=&quot;00202923&quot;/&gt;&lt;wsp:rsid wsp:val=&quot;0021020C&quot;/&gt;&lt;wsp:rsid wsp:val=&quot;00212D99&quot;/&gt;&lt;wsp:rsid wsp:val=&quot;00213C12&quot;/&gt;&lt;wsp:rsid wsp:val=&quot;00214373&quot;/&gt;&lt;wsp:rsid wsp:val=&quot;0021788D&quot;/&gt;&lt;wsp:rsid wsp:val=&quot;00222859&quot;/&gt;&lt;wsp:rsid wsp:val=&quot;00224426&quot;/&gt;&lt;wsp:rsid wsp:val=&quot;00242823&quot;/&gt;&lt;wsp:rsid wsp:val=&quot;002561E1&quot;/&gt;&lt;wsp:rsid wsp:val=&quot;00257082&quot;/&gt;&lt;wsp:rsid wsp:val=&quot;00257485&quot;/&gt;&lt;wsp:rsid wsp:val=&quot;00276744&quot;/&gt;&lt;wsp:rsid wsp:val=&quot;00286CED&quot;/&gt;&lt;wsp:rsid wsp:val=&quot;002912E8&quot;/&gt;&lt;wsp:rsid wsp:val=&quot;0029289F&quot;/&gt;&lt;wsp:rsid wsp:val=&quot;002A2399&quot;/&gt;&lt;wsp:rsid wsp:val=&quot;002A33A3&quot;/&gt;&lt;wsp:rsid wsp:val=&quot;002C6215&quot;/&gt;&lt;wsp:rsid wsp:val=&quot;002D492D&quot;/&gt;&lt;wsp:rsid wsp:val=&quot;002F2065&quot;/&gt;&lt;wsp:rsid wsp:val=&quot;003024E7&quot;/&gt;&lt;wsp:rsid wsp:val=&quot;00304434&quot;/&gt;&lt;wsp:rsid wsp:val=&quot;00320427&quot;/&gt;&lt;wsp:rsid wsp:val=&quot;0032094B&quot;/&gt;&lt;wsp:rsid wsp:val=&quot;00326844&quot;/&gt;&lt;wsp:rsid wsp:val=&quot;0032798B&quot;/&gt;&lt;wsp:rsid wsp:val=&quot;003301BB&quot;/&gt;&lt;wsp:rsid wsp:val=&quot;0033179F&quot;/&gt;&lt;wsp:rsid wsp:val=&quot;00365581&quot;/&gt;&lt;wsp:rsid wsp:val=&quot;00374144&quot;/&gt;&lt;wsp:rsid wsp:val=&quot;00383416&quot;/&gt;&lt;wsp:rsid wsp:val=&quot;003908F3&quot;/&gt;&lt;wsp:rsid wsp:val=&quot;003924BB&quot;/&gt;&lt;wsp:rsid wsp:val=&quot;003937BF&quot;/&gt;&lt;wsp:rsid wsp:val=&quot;003A4A07&quot;/&gt;&lt;wsp:rsid wsp:val=&quot;003A7D9C&quot;/&gt;&lt;wsp:rsid wsp:val=&quot;003B2EAB&quot;/&gt;&lt;wsp:rsid wsp:val=&quot;003B3164&quot;/&gt;&lt;wsp:rsid wsp:val=&quot;003B45FE&quot;/&gt;&lt;wsp:rsid wsp:val=&quot;003C4B2D&quot;/&gt;&lt;wsp:rsid wsp:val=&quot;003C6608&quot;/&gt;&lt;wsp:rsid wsp:val=&quot;003C76C6&quot;/&gt;&lt;wsp:rsid wsp:val=&quot;003D5810&quot;/&gt;&lt;wsp:rsid wsp:val=&quot;003E5900&quot;/&gt;&lt;wsp:rsid wsp:val=&quot;0040343F&quot;/&gt;&lt;wsp:rsid wsp:val=&quot;00403547&quot;/&gt;&lt;wsp:rsid wsp:val=&quot;004057A4&quot;/&gt;&lt;wsp:rsid wsp:val=&quot;004132F1&quot;/&gt;&lt;wsp:rsid wsp:val=&quot;00423174&quot;/&gt;&lt;wsp:rsid wsp:val=&quot;0044560B&quot;/&gt;&lt;wsp:rsid wsp:val=&quot;004542E4&quot;/&gt;&lt;wsp:rsid wsp:val=&quot;0046046D&quot;/&gt;&lt;wsp:rsid wsp:val=&quot;0046082A&quot;/&gt;&lt;wsp:rsid wsp:val=&quot;00464610&quot;/&gt;&lt;wsp:rsid wsp:val=&quot;00464D7C&quot;/&gt;&lt;wsp:rsid wsp:val=&quot;00465258&quot;/&gt;&lt;wsp:rsid wsp:val=&quot;00467371&quot;/&gt;&lt;wsp:rsid wsp:val=&quot;004755A3&quot;/&gt;&lt;wsp:rsid wsp:val=&quot;004817A2&quot;/&gt;&lt;wsp:rsid wsp:val=&quot;0048598D&quot;/&gt;&lt;wsp:rsid wsp:val=&quot;00493EB7&quot;/&gt;&lt;wsp:rsid wsp:val=&quot;004942BE&quot;/&gt;&lt;wsp:rsid wsp:val=&quot;004A247F&quot;/&gt;&lt;wsp:rsid wsp:val=&quot;004A3A7F&quot;/&gt;&lt;wsp:rsid wsp:val=&quot;004A770D&quot;/&gt;&lt;wsp:rsid wsp:val=&quot;004B5613&quot;/&gt;&lt;wsp:rsid wsp:val=&quot;004C4B72&quot;/&gt;&lt;wsp:rsid wsp:val=&quot;004F73BD&quot;/&gt;&lt;wsp:rsid wsp:val=&quot;00530F0E&quot;/&gt;&lt;wsp:rsid wsp:val=&quot;0054593B&quot;/&gt;&lt;wsp:rsid wsp:val=&quot;00547C79&quot;/&gt;&lt;wsp:rsid wsp:val=&quot;005542AF&quot;/&gt;&lt;wsp:rsid wsp:val=&quot;005553F9&quot;/&gt;&lt;wsp:rsid wsp:val=&quot;005601B0&quot;/&gt;&lt;wsp:rsid wsp:val=&quot;00560ED1&quot;/&gt;&lt;wsp:rsid wsp:val=&quot;00572F60&quot;/&gt;&lt;wsp:rsid wsp:val=&quot;00581555&quot;/&gt;&lt;wsp:rsid wsp:val=&quot;005907FD&quot;/&gt;&lt;wsp:rsid wsp:val=&quot;005908A2&quot;/&gt;&lt;wsp:rsid wsp:val=&quot;005A55B2&quot;/&gt;&lt;wsp:rsid wsp:val=&quot;005A7EC1&quot;/&gt;&lt;wsp:rsid wsp:val=&quot;005B0138&quot;/&gt;&lt;wsp:rsid wsp:val=&quot;005F3F1C&quot;/&gt;&lt;wsp:rsid wsp:val=&quot;00632BF3&quot;/&gt;&lt;wsp:rsid wsp:val=&quot;006359D2&quot;/&gt;&lt;wsp:rsid wsp:val=&quot;00642756&quot;/&gt;&lt;wsp:rsid wsp:val=&quot;00652B27&quot;/&gt;&lt;wsp:rsid wsp:val=&quot;00655443&quot;/&gt;&lt;wsp:rsid wsp:val=&quot;00660D84&quot;/&gt;&lt;wsp:rsid wsp:val=&quot;0067754B&quot;/&gt;&lt;wsp:rsid wsp:val=&quot;00684C92&quot;/&gt;&lt;wsp:rsid wsp:val=&quot;00684E14&quot;/&gt;&lt;wsp:rsid wsp:val=&quot;006851CB&quot;/&gt;&lt;wsp:rsid wsp:val=&quot;00697B02&quot;/&gt;&lt;wsp:rsid wsp:val=&quot;006B1DE6&quot;/&gt;&lt;wsp:rsid wsp:val=&quot;006C298F&quot;/&gt;&lt;wsp:rsid wsp:val=&quot;006D48B3&quot;/&gt;&lt;wsp:rsid wsp:val=&quot;006F3026&quot;/&gt;&lt;wsp:rsid wsp:val=&quot;006F7621&quot;/&gt;&lt;wsp:rsid wsp:val=&quot;00721153&quot;/&gt;&lt;wsp:rsid wsp:val=&quot;00735B62&quot;/&gt;&lt;wsp:rsid wsp:val=&quot;0074283E&quot;/&gt;&lt;wsp:rsid wsp:val=&quot;00742F51&quot;/&gt;&lt;wsp:rsid wsp:val=&quot;00743315&quot;/&gt;&lt;wsp:rsid wsp:val=&quot;00743F93&quot;/&gt;&lt;wsp:rsid wsp:val=&quot;00745D19&quot;/&gt;&lt;wsp:rsid wsp:val=&quot;00765EA7&quot;/&gt;&lt;wsp:rsid wsp:val=&quot;00775667&quot;/&gt;&lt;wsp:rsid wsp:val=&quot;00775AB3&quot;/&gt;&lt;wsp:rsid wsp:val=&quot;00781615&quot;/&gt;&lt;wsp:rsid wsp:val=&quot;00781EA7&quot;/&gt;&lt;wsp:rsid wsp:val=&quot;00787EA5&quot;/&gt;&lt;wsp:rsid wsp:val=&quot;00797873&quot;/&gt;&lt;wsp:rsid wsp:val=&quot;007A17E3&quot;/&gt;&lt;wsp:rsid wsp:val=&quot;007A5466&quot;/&gt;&lt;wsp:rsid wsp:val=&quot;007B0481&quot;/&gt;&lt;wsp:rsid wsp:val=&quot;007B7E99&quot;/&gt;&lt;wsp:rsid wsp:val=&quot;007E64E7&quot;/&gt;&lt;wsp:rsid wsp:val=&quot;00806156&quot;/&gt;&lt;wsp:rsid wsp:val=&quot;008351CE&quot;/&gt;&lt;wsp:rsid wsp:val=&quot;008354FF&quot;/&gt;&lt;wsp:rsid wsp:val=&quot;0084553C&quot;/&gt;&lt;wsp:rsid wsp:val=&quot;00845690&quot;/&gt;&lt;wsp:rsid wsp:val=&quot;00847D0A&quot;/&gt;&lt;wsp:rsid wsp:val=&quot;00860893&quot;/&gt;&lt;wsp:rsid wsp:val=&quot;0089324F&quot;/&gt;&lt;wsp:rsid wsp:val=&quot;008A5088&quot;/&gt;&lt;wsp:rsid wsp:val=&quot;008B1CA6&quot;/&gt;&lt;wsp:rsid wsp:val=&quot;008C014F&quot;/&gt;&lt;wsp:rsid wsp:val=&quot;008C651B&quot;/&gt;&lt;wsp:rsid wsp:val=&quot;008E0480&quot;/&gt;&lt;wsp:rsid wsp:val=&quot;008E09F0&quot;/&gt;&lt;wsp:rsid wsp:val=&quot;008F4C15&quot;/&gt;&lt;wsp:rsid wsp:val=&quot;00913D3F&quot;/&gt;&lt;wsp:rsid wsp:val=&quot;00921B7C&quot;/&gt;&lt;wsp:rsid wsp:val=&quot;00927C63&quot;/&gt;&lt;wsp:rsid wsp:val=&quot;00933E48&quot;/&gt;&lt;wsp:rsid wsp:val=&quot;0093693D&quot;/&gt;&lt;wsp:rsid wsp:val=&quot;009411D9&quot;/&gt;&lt;wsp:rsid wsp:val=&quot;0095218A&quot;/&gt;&lt;wsp:rsid wsp:val=&quot;00962144&quot;/&gt;&lt;wsp:rsid wsp:val=&quot;009860BD&quot;/&gt;&lt;wsp:rsid wsp:val=&quot;00986141&quot;/&gt;&lt;wsp:rsid wsp:val=&quot;00992E18&quot;/&gt;&lt;wsp:rsid wsp:val=&quot;009A0992&quot;/&gt;&lt;wsp:rsid wsp:val=&quot;009A63E1&quot;/&gt;&lt;wsp:rsid wsp:val=&quot;009B3032&quot;/&gt;&lt;wsp:rsid wsp:val=&quot;009C1371&quot;/&gt;&lt;wsp:rsid wsp:val=&quot;009C6826&quot;/&gt;&lt;wsp:rsid wsp:val=&quot;009D1B12&quot;/&gt;&lt;wsp:rsid wsp:val=&quot;009E4D11&quot;/&gt;&lt;wsp:rsid wsp:val=&quot;00A17376&quot;/&gt;&lt;wsp:rsid wsp:val=&quot;00A2099F&quot;/&gt;&lt;wsp:rsid wsp:val=&quot;00A37827&quot;/&gt;&lt;wsp:rsid wsp:val=&quot;00A44048&quot;/&gt;&lt;wsp:rsid wsp:val=&quot;00A5187D&quot;/&gt;&lt;wsp:rsid wsp:val=&quot;00A54869&quot;/&gt;&lt;wsp:rsid wsp:val=&quot;00A558BC&quot;/&gt;&lt;wsp:rsid wsp:val=&quot;00A6443C&quot;/&gt;&lt;wsp:rsid wsp:val=&quot;00A66D17&quot;/&gt;&lt;wsp:rsid wsp:val=&quot;00A859CD&quot;/&gt;&lt;wsp:rsid wsp:val=&quot;00A87BDB&quot;/&gt;&lt;wsp:rsid wsp:val=&quot;00A93942&quot;/&gt;&lt;wsp:rsid wsp:val=&quot;00A9651C&quot;/&gt;&lt;wsp:rsid wsp:val=&quot;00AA0FD3&quot;/&gt;&lt;wsp:rsid wsp:val=&quot;00AB0190&quot;/&gt;&lt;wsp:rsid wsp:val=&quot;00AE2F89&quot;/&gt;&lt;wsp:rsid wsp:val=&quot;00B0582B&quot;/&gt;&lt;wsp:rsid wsp:val=&quot;00B154BD&quot;/&gt;&lt;wsp:rsid wsp:val=&quot;00B21C98&quot;/&gt;&lt;wsp:rsid wsp:val=&quot;00B35B79&quot;/&gt;&lt;wsp:rsid wsp:val=&quot;00B52D5E&quot;/&gt;&lt;wsp:rsid wsp:val=&quot;00B83878&quot;/&gt;&lt;wsp:rsid wsp:val=&quot;00B83EAD&quot;/&gt;&lt;wsp:rsid wsp:val=&quot;00B90B6D&quot;/&gt;&lt;wsp:rsid wsp:val=&quot;00B91EF0&quot;/&gt;&lt;wsp:rsid wsp:val=&quot;00B91FC7&quot;/&gt;&lt;wsp:rsid wsp:val=&quot;00BB751C&quot;/&gt;&lt;wsp:rsid wsp:val=&quot;00BF60CB&quot;/&gt;&lt;wsp:rsid wsp:val=&quot;00C05EB3&quot;/&gt;&lt;wsp:rsid wsp:val=&quot;00C10825&quot;/&gt;&lt;wsp:rsid wsp:val=&quot;00C17431&quot;/&gt;&lt;wsp:rsid wsp:val=&quot;00C26265&quot;/&gt;&lt;wsp:rsid wsp:val=&quot;00C333C4&quot;/&gt;&lt;wsp:rsid wsp:val=&quot;00C45535&quot;/&gt;&lt;wsp:rsid wsp:val=&quot;00C54583&quot;/&gt;&lt;wsp:rsid wsp:val=&quot;00C57E08&quot;/&gt;&lt;wsp:rsid wsp:val=&quot;00C77059&quot;/&gt;&lt;wsp:rsid wsp:val=&quot;00C94DFB&quot;/&gt;&lt;wsp:rsid wsp:val=&quot;00CA20F6&quot;/&gt;&lt;wsp:rsid wsp:val=&quot;00CA312F&quot;/&gt;&lt;wsp:rsid wsp:val=&quot;00CB1131&quot;/&gt;&lt;wsp:rsid wsp:val=&quot;00CC4D84&quot;/&gt;&lt;wsp:rsid wsp:val=&quot;00CD4A74&quot;/&gt;&lt;wsp:rsid wsp:val=&quot;00CE1B2F&quot;/&gt;&lt;wsp:rsid wsp:val=&quot;00CF2E1F&quot;/&gt;&lt;wsp:rsid wsp:val=&quot;00D05DF9&quot;/&gt;&lt;wsp:rsid wsp:val=&quot;00D1377A&quot;/&gt;&lt;wsp:rsid wsp:val=&quot;00D15D6E&quot;/&gt;&lt;wsp:rsid wsp:val=&quot;00D20D24&quot;/&gt;&lt;wsp:rsid wsp:val=&quot;00D5051A&quot;/&gt;&lt;wsp:rsid wsp:val=&quot;00D54F13&quot;/&gt;&lt;wsp:rsid wsp:val=&quot;00D87235&quot;/&gt;&lt;wsp:rsid wsp:val=&quot;00DA5770&quot;/&gt;&lt;wsp:rsid wsp:val=&quot;00DB27C5&quot;/&gt;&lt;wsp:rsid wsp:val=&quot;00DD392B&quot;/&gt;&lt;wsp:rsid wsp:val=&quot;00DD5EBF&quot;/&gt;&lt;wsp:rsid wsp:val=&quot;00DD6A82&quot;/&gt;&lt;wsp:rsid wsp:val=&quot;00DE7127&quot;/&gt;&lt;wsp:rsid wsp:val=&quot;00DF243C&quot;/&gt;&lt;wsp:rsid wsp:val=&quot;00DF6C41&quot;/&gt;&lt;wsp:rsid wsp:val=&quot;00E07C98&quot;/&gt;&lt;wsp:rsid wsp:val=&quot;00E10EC4&quot;/&gt;&lt;wsp:rsid wsp:val=&quot;00E12A41&quot;/&gt;&lt;wsp:rsid wsp:val=&quot;00E1721E&quot;/&gt;&lt;wsp:rsid wsp:val=&quot;00E258E8&quot;/&gt;&lt;wsp:rsid wsp:val=&quot;00E35ACE&quot;/&gt;&lt;wsp:rsid wsp:val=&quot;00E5497F&quot;/&gt;&lt;wsp:rsid wsp:val=&quot;00E55EF4&quot;/&gt;&lt;wsp:rsid wsp:val=&quot;00E627C6&quot;/&gt;&lt;wsp:rsid wsp:val=&quot;00E96BA5&quot;/&gt;&lt;wsp:rsid wsp:val=&quot;00EA029C&quot;/&gt;&lt;wsp:rsid wsp:val=&quot;00EA5DC4&quot;/&gt;&lt;wsp:rsid wsp:val=&quot;00EB790E&quot;/&gt;&lt;wsp:rsid wsp:val=&quot;00EC2395&quot;/&gt;&lt;wsp:rsid wsp:val=&quot;00ED3D00&quot;/&gt;&lt;wsp:rsid wsp:val=&quot;00EE5BFA&quot;/&gt;&lt;wsp:rsid wsp:val=&quot;00F029F3&quot;/&gt;&lt;wsp:rsid wsp:val=&quot;00F13A2B&quot;/&gt;&lt;wsp:rsid wsp:val=&quot;00F20602&quot;/&gt;&lt;wsp:rsid wsp:val=&quot;00F26697&quot;/&gt;&lt;wsp:rsid wsp:val=&quot;00F3225F&quot;/&gt;&lt;wsp:rsid wsp:val=&quot;00F3498D&quot;/&gt;&lt;wsp:rsid wsp:val=&quot;00F358AC&quot;/&gt;&lt;wsp:rsid wsp:val=&quot;00F37973&quot;/&gt;&lt;wsp:rsid wsp:val=&quot;00F47BC5&quot;/&gt;&lt;wsp:rsid wsp:val=&quot;00F60EBA&quot;/&gt;&lt;wsp:rsid wsp:val=&quot;00F63456&quot;/&gt;&lt;wsp:rsid wsp:val=&quot;00F811F5&quot;/&gt;&lt;wsp:rsid wsp:val=&quot;00F8558E&quot;/&gt;&lt;wsp:rsid wsp:val=&quot;00F91114&quot;/&gt;&lt;wsp:rsid wsp:val=&quot;00F95602&quot;/&gt;&lt;wsp:rsid wsp:val=&quot;00FB3804&quot;/&gt;&lt;wsp:rsid wsp:val=&quot;00FC5068&quot;/&gt;&lt;wsp:rsid wsp:val=&quot;00FD18CA&quot;/&gt;&lt;wsp:rsid wsp:val=&quot;00FF6F08&quot;/&gt;&lt;/wsp:rsids&gt;&lt;/w:docPr&gt;&lt;w:body&gt;&lt;w:p wsp:rsidR=&quot;00000000&quot; wsp:rsidRDefault=&quot;00035024&quot;&gt;&lt;m:oMathPara&gt;&lt;m:oMath&gt;&lt;m:r&gt;&lt;w:rPr&gt;&lt;w:rFonts w:ascii=&quot;Cambria Math&quot; w:h-ansi=&quot;Cambria Math&quot;/&gt;&lt;wx:font wx:val=&quot;Cambria Math&quot;/&gt;&lt;w:i/&gt;&lt;w:sz w:val=&quot;24&quot;/&gt;&lt;w:sz-cs w:val=&quot;24&quot;/&gt;&lt;/w:rPr&gt;&lt;m:t&gt;x&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5711CF">
        <w:rPr>
          <w:sz w:val="24"/>
          <w:szCs w:val="24"/>
          <w:lang w:val="en-US"/>
        </w:rPr>
        <w:instrText xml:space="preserve"> </w:instrText>
      </w:r>
      <w:r w:rsidRPr="005711CF">
        <w:rPr>
          <w:sz w:val="24"/>
          <w:szCs w:val="24"/>
        </w:rPr>
        <w:fldChar w:fldCharType="separate"/>
      </w:r>
      <w:r w:rsidRPr="005711CF">
        <w:rPr>
          <w:position w:val="-11"/>
        </w:rPr>
        <w:pict w14:anchorId="67BF6EFC">
          <v:shape id="_x0000_i1033" type="#_x0000_t75" style="width:6.45pt;height:16.2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efaultTabStop w:val=&quot;708&quot;/&gt;&lt;w:hyphenationZone w:val=&quot;425&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Modelo Markov.enl&amp;lt;/item&amp;gt;&amp;lt;/Libraries&amp;gt;&amp;lt;/ENLibraries&amp;gt;&quot;/&gt;&lt;/w:docVars&gt;&lt;wsp:rsids&gt;&lt;wsp:rsidRoot wsp:val=&quot;00C17431&quot;/&gt;&lt;wsp:rsid wsp:val=&quot;000021CB&quot;/&gt;&lt;wsp:rsid wsp:val=&quot;000137DE&quot;/&gt;&lt;wsp:rsid wsp:val=&quot;00015D8B&quot;/&gt;&lt;wsp:rsid wsp:val=&quot;00016AF3&quot;/&gt;&lt;wsp:rsid wsp:val=&quot;000279D1&quot;/&gt;&lt;wsp:rsid wsp:val=&quot;00035024&quot;/&gt;&lt;wsp:rsid wsp:val=&quot;00074D27&quot;/&gt;&lt;wsp:rsid wsp:val=&quot;00076A72&quot;/&gt;&lt;wsp:rsid wsp:val=&quot;00094BF1&quot;/&gt;&lt;wsp:rsid wsp:val=&quot;000B6A5E&quot;/&gt;&lt;wsp:rsid wsp:val=&quot;000D552E&quot;/&gt;&lt;wsp:rsid wsp:val=&quot;000F1BFF&quot;/&gt;&lt;wsp:rsid wsp:val=&quot;00104C0F&quot;/&gt;&lt;wsp:rsid wsp:val=&quot;00111385&quot;/&gt;&lt;wsp:rsid wsp:val=&quot;0011185B&quot;/&gt;&lt;wsp:rsid wsp:val=&quot;00114D88&quot;/&gt;&lt;wsp:rsid wsp:val=&quot;00116162&quot;/&gt;&lt;wsp:rsid wsp:val=&quot;00121A25&quot;/&gt;&lt;wsp:rsid wsp:val=&quot;001327B2&quot;/&gt;&lt;wsp:rsid wsp:val=&quot;00141E2E&quot;/&gt;&lt;wsp:rsid wsp:val=&quot;001575F0&quot;/&gt;&lt;wsp:rsid wsp:val=&quot;00163A2A&quot;/&gt;&lt;wsp:rsid wsp:val=&quot;00176001&quot;/&gt;&lt;wsp:rsid wsp:val=&quot;001815FF&quot;/&gt;&lt;wsp:rsid wsp:val=&quot;00197C32&quot;/&gt;&lt;wsp:rsid wsp:val=&quot;001B1CDB&quot;/&gt;&lt;wsp:rsid wsp:val=&quot;001B2BE3&quot;/&gt;&lt;wsp:rsid wsp:val=&quot;001B63A6&quot;/&gt;&lt;wsp:rsid wsp:val=&quot;001B76FD&quot;/&gt;&lt;wsp:rsid wsp:val=&quot;001C355E&quot;/&gt;&lt;wsp:rsid wsp:val=&quot;001C401D&quot;/&gt;&lt;wsp:rsid wsp:val=&quot;001C6DFD&quot;/&gt;&lt;wsp:rsid wsp:val=&quot;001D3FCB&quot;/&gt;&lt;wsp:rsid wsp:val=&quot;00202923&quot;/&gt;&lt;wsp:rsid wsp:val=&quot;0021020C&quot;/&gt;&lt;wsp:rsid wsp:val=&quot;00212D99&quot;/&gt;&lt;wsp:rsid wsp:val=&quot;00213C12&quot;/&gt;&lt;wsp:rsid wsp:val=&quot;00214373&quot;/&gt;&lt;wsp:rsid wsp:val=&quot;0021788D&quot;/&gt;&lt;wsp:rsid wsp:val=&quot;00222859&quot;/&gt;&lt;wsp:rsid wsp:val=&quot;00224426&quot;/&gt;&lt;wsp:rsid wsp:val=&quot;00242823&quot;/&gt;&lt;wsp:rsid wsp:val=&quot;002561E1&quot;/&gt;&lt;wsp:rsid wsp:val=&quot;00257082&quot;/&gt;&lt;wsp:rsid wsp:val=&quot;00257485&quot;/&gt;&lt;wsp:rsid wsp:val=&quot;00276744&quot;/&gt;&lt;wsp:rsid wsp:val=&quot;00286CED&quot;/&gt;&lt;wsp:rsid wsp:val=&quot;002912E8&quot;/&gt;&lt;wsp:rsid wsp:val=&quot;0029289F&quot;/&gt;&lt;wsp:rsid wsp:val=&quot;002A2399&quot;/&gt;&lt;wsp:rsid wsp:val=&quot;002A33A3&quot;/&gt;&lt;wsp:rsid wsp:val=&quot;002C6215&quot;/&gt;&lt;wsp:rsid wsp:val=&quot;002D492D&quot;/&gt;&lt;wsp:rsid wsp:val=&quot;002F2065&quot;/&gt;&lt;wsp:rsid wsp:val=&quot;003024E7&quot;/&gt;&lt;wsp:rsid wsp:val=&quot;00304434&quot;/&gt;&lt;wsp:rsid wsp:val=&quot;00320427&quot;/&gt;&lt;wsp:rsid wsp:val=&quot;0032094B&quot;/&gt;&lt;wsp:rsid wsp:val=&quot;00326844&quot;/&gt;&lt;wsp:rsid wsp:val=&quot;0032798B&quot;/&gt;&lt;wsp:rsid wsp:val=&quot;003301BB&quot;/&gt;&lt;wsp:rsid wsp:val=&quot;0033179F&quot;/&gt;&lt;wsp:rsid wsp:val=&quot;00365581&quot;/&gt;&lt;wsp:rsid wsp:val=&quot;00374144&quot;/&gt;&lt;wsp:rsid wsp:val=&quot;00383416&quot;/&gt;&lt;wsp:rsid wsp:val=&quot;003908F3&quot;/&gt;&lt;wsp:rsid wsp:val=&quot;003924BB&quot;/&gt;&lt;wsp:rsid wsp:val=&quot;003937BF&quot;/&gt;&lt;wsp:rsid wsp:val=&quot;003A4A07&quot;/&gt;&lt;wsp:rsid wsp:val=&quot;003A7D9C&quot;/&gt;&lt;wsp:rsid wsp:val=&quot;003B2EAB&quot;/&gt;&lt;wsp:rsid wsp:val=&quot;003B3164&quot;/&gt;&lt;wsp:rsid wsp:val=&quot;003B45FE&quot;/&gt;&lt;wsp:rsid wsp:val=&quot;003C4B2D&quot;/&gt;&lt;wsp:rsid wsp:val=&quot;003C6608&quot;/&gt;&lt;wsp:rsid wsp:val=&quot;003C76C6&quot;/&gt;&lt;wsp:rsid wsp:val=&quot;003D5810&quot;/&gt;&lt;wsp:rsid wsp:val=&quot;003E5900&quot;/&gt;&lt;wsp:rsid wsp:val=&quot;0040343F&quot;/&gt;&lt;wsp:rsid wsp:val=&quot;00403547&quot;/&gt;&lt;wsp:rsid wsp:val=&quot;004057A4&quot;/&gt;&lt;wsp:rsid wsp:val=&quot;004132F1&quot;/&gt;&lt;wsp:rsid wsp:val=&quot;00423174&quot;/&gt;&lt;wsp:rsid wsp:val=&quot;0044560B&quot;/&gt;&lt;wsp:rsid wsp:val=&quot;004542E4&quot;/&gt;&lt;wsp:rsid wsp:val=&quot;0046046D&quot;/&gt;&lt;wsp:rsid wsp:val=&quot;0046082A&quot;/&gt;&lt;wsp:rsid wsp:val=&quot;00464610&quot;/&gt;&lt;wsp:rsid wsp:val=&quot;00464D7C&quot;/&gt;&lt;wsp:rsid wsp:val=&quot;00465258&quot;/&gt;&lt;wsp:rsid wsp:val=&quot;00467371&quot;/&gt;&lt;wsp:rsid wsp:val=&quot;004755A3&quot;/&gt;&lt;wsp:rsid wsp:val=&quot;004817A2&quot;/&gt;&lt;wsp:rsid wsp:val=&quot;0048598D&quot;/&gt;&lt;wsp:rsid wsp:val=&quot;00493EB7&quot;/&gt;&lt;wsp:rsid wsp:val=&quot;004942BE&quot;/&gt;&lt;wsp:rsid wsp:val=&quot;004A247F&quot;/&gt;&lt;wsp:rsid wsp:val=&quot;004A3A7F&quot;/&gt;&lt;wsp:rsid wsp:val=&quot;004A770D&quot;/&gt;&lt;wsp:rsid wsp:val=&quot;004B5613&quot;/&gt;&lt;wsp:rsid wsp:val=&quot;004C4B72&quot;/&gt;&lt;wsp:rsid wsp:val=&quot;004F73BD&quot;/&gt;&lt;wsp:rsid wsp:val=&quot;00530F0E&quot;/&gt;&lt;wsp:rsid wsp:val=&quot;0054593B&quot;/&gt;&lt;wsp:rsid wsp:val=&quot;00547C79&quot;/&gt;&lt;wsp:rsid wsp:val=&quot;005542AF&quot;/&gt;&lt;wsp:rsid wsp:val=&quot;005553F9&quot;/&gt;&lt;wsp:rsid wsp:val=&quot;005601B0&quot;/&gt;&lt;wsp:rsid wsp:val=&quot;00560ED1&quot;/&gt;&lt;wsp:rsid wsp:val=&quot;00572F60&quot;/&gt;&lt;wsp:rsid wsp:val=&quot;00581555&quot;/&gt;&lt;wsp:rsid wsp:val=&quot;005907FD&quot;/&gt;&lt;wsp:rsid wsp:val=&quot;005908A2&quot;/&gt;&lt;wsp:rsid wsp:val=&quot;005A55B2&quot;/&gt;&lt;wsp:rsid wsp:val=&quot;005A7EC1&quot;/&gt;&lt;wsp:rsid wsp:val=&quot;005B0138&quot;/&gt;&lt;wsp:rsid wsp:val=&quot;005F3F1C&quot;/&gt;&lt;wsp:rsid wsp:val=&quot;00632BF3&quot;/&gt;&lt;wsp:rsid wsp:val=&quot;006359D2&quot;/&gt;&lt;wsp:rsid wsp:val=&quot;00642756&quot;/&gt;&lt;wsp:rsid wsp:val=&quot;00652B27&quot;/&gt;&lt;wsp:rsid wsp:val=&quot;00655443&quot;/&gt;&lt;wsp:rsid wsp:val=&quot;00660D84&quot;/&gt;&lt;wsp:rsid wsp:val=&quot;0067754B&quot;/&gt;&lt;wsp:rsid wsp:val=&quot;00684C92&quot;/&gt;&lt;wsp:rsid wsp:val=&quot;00684E14&quot;/&gt;&lt;wsp:rsid wsp:val=&quot;006851CB&quot;/&gt;&lt;wsp:rsid wsp:val=&quot;00697B02&quot;/&gt;&lt;wsp:rsid wsp:val=&quot;006B1DE6&quot;/&gt;&lt;wsp:rsid wsp:val=&quot;006C298F&quot;/&gt;&lt;wsp:rsid wsp:val=&quot;006D48B3&quot;/&gt;&lt;wsp:rsid wsp:val=&quot;006F3026&quot;/&gt;&lt;wsp:rsid wsp:val=&quot;006F7621&quot;/&gt;&lt;wsp:rsid wsp:val=&quot;00721153&quot;/&gt;&lt;wsp:rsid wsp:val=&quot;00735B62&quot;/&gt;&lt;wsp:rsid wsp:val=&quot;0074283E&quot;/&gt;&lt;wsp:rsid wsp:val=&quot;00742F51&quot;/&gt;&lt;wsp:rsid wsp:val=&quot;00743315&quot;/&gt;&lt;wsp:rsid wsp:val=&quot;00743F93&quot;/&gt;&lt;wsp:rsid wsp:val=&quot;00745D19&quot;/&gt;&lt;wsp:rsid wsp:val=&quot;00765EA7&quot;/&gt;&lt;wsp:rsid wsp:val=&quot;00775667&quot;/&gt;&lt;wsp:rsid wsp:val=&quot;00775AB3&quot;/&gt;&lt;wsp:rsid wsp:val=&quot;00781615&quot;/&gt;&lt;wsp:rsid wsp:val=&quot;00781EA7&quot;/&gt;&lt;wsp:rsid wsp:val=&quot;00787EA5&quot;/&gt;&lt;wsp:rsid wsp:val=&quot;00797873&quot;/&gt;&lt;wsp:rsid wsp:val=&quot;007A17E3&quot;/&gt;&lt;wsp:rsid wsp:val=&quot;007A5466&quot;/&gt;&lt;wsp:rsid wsp:val=&quot;007B0481&quot;/&gt;&lt;wsp:rsid wsp:val=&quot;007B7E99&quot;/&gt;&lt;wsp:rsid wsp:val=&quot;007E64E7&quot;/&gt;&lt;wsp:rsid wsp:val=&quot;00806156&quot;/&gt;&lt;wsp:rsid wsp:val=&quot;008351CE&quot;/&gt;&lt;wsp:rsid wsp:val=&quot;008354FF&quot;/&gt;&lt;wsp:rsid wsp:val=&quot;0084553C&quot;/&gt;&lt;wsp:rsid wsp:val=&quot;00845690&quot;/&gt;&lt;wsp:rsid wsp:val=&quot;00847D0A&quot;/&gt;&lt;wsp:rsid wsp:val=&quot;00860893&quot;/&gt;&lt;wsp:rsid wsp:val=&quot;0089324F&quot;/&gt;&lt;wsp:rsid wsp:val=&quot;008A5088&quot;/&gt;&lt;wsp:rsid wsp:val=&quot;008B1CA6&quot;/&gt;&lt;wsp:rsid wsp:val=&quot;008C014F&quot;/&gt;&lt;wsp:rsid wsp:val=&quot;008C651B&quot;/&gt;&lt;wsp:rsid wsp:val=&quot;008E0480&quot;/&gt;&lt;wsp:rsid wsp:val=&quot;008E09F0&quot;/&gt;&lt;wsp:rsid wsp:val=&quot;008F4C15&quot;/&gt;&lt;wsp:rsid wsp:val=&quot;00913D3F&quot;/&gt;&lt;wsp:rsid wsp:val=&quot;00921B7C&quot;/&gt;&lt;wsp:rsid wsp:val=&quot;00927C63&quot;/&gt;&lt;wsp:rsid wsp:val=&quot;00933E48&quot;/&gt;&lt;wsp:rsid wsp:val=&quot;0093693D&quot;/&gt;&lt;wsp:rsid wsp:val=&quot;009411D9&quot;/&gt;&lt;wsp:rsid wsp:val=&quot;0095218A&quot;/&gt;&lt;wsp:rsid wsp:val=&quot;00962144&quot;/&gt;&lt;wsp:rsid wsp:val=&quot;009860BD&quot;/&gt;&lt;wsp:rsid wsp:val=&quot;00986141&quot;/&gt;&lt;wsp:rsid wsp:val=&quot;00992E18&quot;/&gt;&lt;wsp:rsid wsp:val=&quot;009A0992&quot;/&gt;&lt;wsp:rsid wsp:val=&quot;009A63E1&quot;/&gt;&lt;wsp:rsid wsp:val=&quot;009B3032&quot;/&gt;&lt;wsp:rsid wsp:val=&quot;009C1371&quot;/&gt;&lt;wsp:rsid wsp:val=&quot;009C6826&quot;/&gt;&lt;wsp:rsid wsp:val=&quot;009D1B12&quot;/&gt;&lt;wsp:rsid wsp:val=&quot;009E4D11&quot;/&gt;&lt;wsp:rsid wsp:val=&quot;00A17376&quot;/&gt;&lt;wsp:rsid wsp:val=&quot;00A2099F&quot;/&gt;&lt;wsp:rsid wsp:val=&quot;00A37827&quot;/&gt;&lt;wsp:rsid wsp:val=&quot;00A44048&quot;/&gt;&lt;wsp:rsid wsp:val=&quot;00A5187D&quot;/&gt;&lt;wsp:rsid wsp:val=&quot;00A54869&quot;/&gt;&lt;wsp:rsid wsp:val=&quot;00A558BC&quot;/&gt;&lt;wsp:rsid wsp:val=&quot;00A6443C&quot;/&gt;&lt;wsp:rsid wsp:val=&quot;00A66D17&quot;/&gt;&lt;wsp:rsid wsp:val=&quot;00A859CD&quot;/&gt;&lt;wsp:rsid wsp:val=&quot;00A87BDB&quot;/&gt;&lt;wsp:rsid wsp:val=&quot;00A93942&quot;/&gt;&lt;wsp:rsid wsp:val=&quot;00A9651C&quot;/&gt;&lt;wsp:rsid wsp:val=&quot;00AA0FD3&quot;/&gt;&lt;wsp:rsid wsp:val=&quot;00AB0190&quot;/&gt;&lt;wsp:rsid wsp:val=&quot;00AE2F89&quot;/&gt;&lt;wsp:rsid wsp:val=&quot;00B0582B&quot;/&gt;&lt;wsp:rsid wsp:val=&quot;00B154BD&quot;/&gt;&lt;wsp:rsid wsp:val=&quot;00B21C98&quot;/&gt;&lt;wsp:rsid wsp:val=&quot;00B35B79&quot;/&gt;&lt;wsp:rsid wsp:val=&quot;00B52D5E&quot;/&gt;&lt;wsp:rsid wsp:val=&quot;00B83878&quot;/&gt;&lt;wsp:rsid wsp:val=&quot;00B83EAD&quot;/&gt;&lt;wsp:rsid wsp:val=&quot;00B90B6D&quot;/&gt;&lt;wsp:rsid wsp:val=&quot;00B91EF0&quot;/&gt;&lt;wsp:rsid wsp:val=&quot;00B91FC7&quot;/&gt;&lt;wsp:rsid wsp:val=&quot;00BB751C&quot;/&gt;&lt;wsp:rsid wsp:val=&quot;00BF60CB&quot;/&gt;&lt;wsp:rsid wsp:val=&quot;00C05EB3&quot;/&gt;&lt;wsp:rsid wsp:val=&quot;00C10825&quot;/&gt;&lt;wsp:rsid wsp:val=&quot;00C17431&quot;/&gt;&lt;wsp:rsid wsp:val=&quot;00C26265&quot;/&gt;&lt;wsp:rsid wsp:val=&quot;00C333C4&quot;/&gt;&lt;wsp:rsid wsp:val=&quot;00C45535&quot;/&gt;&lt;wsp:rsid wsp:val=&quot;00C54583&quot;/&gt;&lt;wsp:rsid wsp:val=&quot;00C57E08&quot;/&gt;&lt;wsp:rsid wsp:val=&quot;00C77059&quot;/&gt;&lt;wsp:rsid wsp:val=&quot;00C94DFB&quot;/&gt;&lt;wsp:rsid wsp:val=&quot;00CA20F6&quot;/&gt;&lt;wsp:rsid wsp:val=&quot;00CA312F&quot;/&gt;&lt;wsp:rsid wsp:val=&quot;00CB1131&quot;/&gt;&lt;wsp:rsid wsp:val=&quot;00CC4D84&quot;/&gt;&lt;wsp:rsid wsp:val=&quot;00CD4A74&quot;/&gt;&lt;wsp:rsid wsp:val=&quot;00CE1B2F&quot;/&gt;&lt;wsp:rsid wsp:val=&quot;00CF2E1F&quot;/&gt;&lt;wsp:rsid wsp:val=&quot;00D05DF9&quot;/&gt;&lt;wsp:rsid wsp:val=&quot;00D1377A&quot;/&gt;&lt;wsp:rsid wsp:val=&quot;00D15D6E&quot;/&gt;&lt;wsp:rsid wsp:val=&quot;00D20D24&quot;/&gt;&lt;wsp:rsid wsp:val=&quot;00D5051A&quot;/&gt;&lt;wsp:rsid wsp:val=&quot;00D54F13&quot;/&gt;&lt;wsp:rsid wsp:val=&quot;00D87235&quot;/&gt;&lt;wsp:rsid wsp:val=&quot;00DA5770&quot;/&gt;&lt;wsp:rsid wsp:val=&quot;00DB27C5&quot;/&gt;&lt;wsp:rsid wsp:val=&quot;00DD392B&quot;/&gt;&lt;wsp:rsid wsp:val=&quot;00DD5EBF&quot;/&gt;&lt;wsp:rsid wsp:val=&quot;00DD6A82&quot;/&gt;&lt;wsp:rsid wsp:val=&quot;00DE7127&quot;/&gt;&lt;wsp:rsid wsp:val=&quot;00DF243C&quot;/&gt;&lt;wsp:rsid wsp:val=&quot;00DF6C41&quot;/&gt;&lt;wsp:rsid wsp:val=&quot;00E07C98&quot;/&gt;&lt;wsp:rsid wsp:val=&quot;00E10EC4&quot;/&gt;&lt;wsp:rsid wsp:val=&quot;00E12A41&quot;/&gt;&lt;wsp:rsid wsp:val=&quot;00E1721E&quot;/&gt;&lt;wsp:rsid wsp:val=&quot;00E258E8&quot;/&gt;&lt;wsp:rsid wsp:val=&quot;00E35ACE&quot;/&gt;&lt;wsp:rsid wsp:val=&quot;00E5497F&quot;/&gt;&lt;wsp:rsid wsp:val=&quot;00E55EF4&quot;/&gt;&lt;wsp:rsid wsp:val=&quot;00E627C6&quot;/&gt;&lt;wsp:rsid wsp:val=&quot;00E96BA5&quot;/&gt;&lt;wsp:rsid wsp:val=&quot;00EA029C&quot;/&gt;&lt;wsp:rsid wsp:val=&quot;00EA5DC4&quot;/&gt;&lt;wsp:rsid wsp:val=&quot;00EB790E&quot;/&gt;&lt;wsp:rsid wsp:val=&quot;00EC2395&quot;/&gt;&lt;wsp:rsid wsp:val=&quot;00ED3D00&quot;/&gt;&lt;wsp:rsid wsp:val=&quot;00EE5BFA&quot;/&gt;&lt;wsp:rsid wsp:val=&quot;00F029F3&quot;/&gt;&lt;wsp:rsid wsp:val=&quot;00F13A2B&quot;/&gt;&lt;wsp:rsid wsp:val=&quot;00F20602&quot;/&gt;&lt;wsp:rsid wsp:val=&quot;00F26697&quot;/&gt;&lt;wsp:rsid wsp:val=&quot;00F3225F&quot;/&gt;&lt;wsp:rsid wsp:val=&quot;00F3498D&quot;/&gt;&lt;wsp:rsid wsp:val=&quot;00F358AC&quot;/&gt;&lt;wsp:rsid wsp:val=&quot;00F37973&quot;/&gt;&lt;wsp:rsid wsp:val=&quot;00F47BC5&quot;/&gt;&lt;wsp:rsid wsp:val=&quot;00F60EBA&quot;/&gt;&lt;wsp:rsid wsp:val=&quot;00F63456&quot;/&gt;&lt;wsp:rsid wsp:val=&quot;00F811F5&quot;/&gt;&lt;wsp:rsid wsp:val=&quot;00F8558E&quot;/&gt;&lt;wsp:rsid wsp:val=&quot;00F91114&quot;/&gt;&lt;wsp:rsid wsp:val=&quot;00F95602&quot;/&gt;&lt;wsp:rsid wsp:val=&quot;00FB3804&quot;/&gt;&lt;wsp:rsid wsp:val=&quot;00FC5068&quot;/&gt;&lt;wsp:rsid wsp:val=&quot;00FD18CA&quot;/&gt;&lt;wsp:rsid wsp:val=&quot;00FF6F08&quot;/&gt;&lt;/wsp:rsids&gt;&lt;/w:docPr&gt;&lt;w:body&gt;&lt;w:p wsp:rsidR=&quot;00000000&quot; wsp:rsidRDefault=&quot;00035024&quot;&gt;&lt;m:oMathPara&gt;&lt;m:oMath&gt;&lt;m:r&gt;&lt;w:rPr&gt;&lt;w:rFonts w:ascii=&quot;Cambria Math&quot; w:h-ansi=&quot;Cambria Math&quot;/&gt;&lt;wx:font wx:val=&quot;Cambria Math&quot;/&gt;&lt;w:i/&gt;&lt;w:sz w:val=&quot;24&quot;/&gt;&lt;w:sz-cs w:val=&quot;24&quot;/&gt;&lt;/w:rPr&gt;&lt;m:t&gt;x&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5711CF">
        <w:rPr>
          <w:sz w:val="24"/>
          <w:szCs w:val="24"/>
        </w:rPr>
        <w:fldChar w:fldCharType="end"/>
      </w:r>
      <w:r w:rsidRPr="005711CF">
        <w:rPr>
          <w:sz w:val="24"/>
          <w:szCs w:val="24"/>
          <w:lang w:val="en-US"/>
        </w:rPr>
        <w:t xml:space="preserve"> being the </w:t>
      </w:r>
      <w:r w:rsidR="008A5BD2" w:rsidRPr="005711CF">
        <w:rPr>
          <w:sz w:val="24"/>
          <w:szCs w:val="24"/>
          <w:lang w:val="en-US"/>
        </w:rPr>
        <w:t xml:space="preserve">patient´s </w:t>
      </w:r>
      <w:r w:rsidRPr="005711CF">
        <w:rPr>
          <w:sz w:val="24"/>
          <w:szCs w:val="24"/>
          <w:lang w:val="en-US"/>
        </w:rPr>
        <w:t>age</w:t>
      </w:r>
      <w:r w:rsidR="008A5BD2" w:rsidRPr="005711CF">
        <w:rPr>
          <w:sz w:val="24"/>
          <w:szCs w:val="24"/>
          <w:lang w:val="en-US"/>
        </w:rPr>
        <w:t xml:space="preserve"> expressed</w:t>
      </w:r>
      <w:r w:rsidRPr="005711CF">
        <w:rPr>
          <w:sz w:val="24"/>
          <w:szCs w:val="24"/>
          <w:lang w:val="en-US"/>
        </w:rPr>
        <w:t xml:space="preserve"> in years.</w:t>
      </w:r>
    </w:p>
    <w:p w14:paraId="3BEC3C9C" w14:textId="77777777" w:rsidR="00467371" w:rsidRPr="005711CF" w:rsidRDefault="008A5BD2" w:rsidP="00ED34FA">
      <w:pPr>
        <w:spacing w:after="0" w:line="480" w:lineRule="auto"/>
        <w:jc w:val="both"/>
        <w:rPr>
          <w:sz w:val="24"/>
          <w:szCs w:val="24"/>
          <w:lang w:val="en-US"/>
        </w:rPr>
      </w:pPr>
      <w:r w:rsidRPr="005711CF">
        <w:rPr>
          <w:sz w:val="24"/>
          <w:szCs w:val="24"/>
          <w:lang w:val="en-US"/>
        </w:rPr>
        <w:t>T</w:t>
      </w:r>
      <w:r w:rsidR="00467371" w:rsidRPr="005711CF">
        <w:rPr>
          <w:sz w:val="24"/>
          <w:szCs w:val="24"/>
          <w:lang w:val="en-US"/>
        </w:rPr>
        <w:t xml:space="preserve">he mortality rate at each time point </w:t>
      </w:r>
      <w:r w:rsidRPr="005711CF">
        <w:rPr>
          <w:sz w:val="24"/>
          <w:szCs w:val="24"/>
          <w:lang w:val="en-US"/>
        </w:rPr>
        <w:t>is</w:t>
      </w:r>
      <w:r w:rsidR="00467371" w:rsidRPr="005711CF">
        <w:rPr>
          <w:sz w:val="24"/>
          <w:szCs w:val="24"/>
          <w:lang w:val="en-US"/>
        </w:rPr>
        <w:t xml:space="preserve"> the slope of the tangent line to the curve and can be obtained from the derivative of the function described above:</w:t>
      </w:r>
    </w:p>
    <w:p w14:paraId="70DE0742" w14:textId="77777777" w:rsidR="00467371" w:rsidRPr="005711CF" w:rsidRDefault="00467371" w:rsidP="00ED34FA">
      <w:pPr>
        <w:spacing w:after="0" w:line="480" w:lineRule="auto"/>
        <w:jc w:val="both"/>
        <w:rPr>
          <w:sz w:val="24"/>
          <w:szCs w:val="24"/>
        </w:rPr>
      </w:pPr>
      <w:r w:rsidRPr="005711CF">
        <w:pict w14:anchorId="3611B52E">
          <v:shape id="_x0000_i1034" type="#_x0000_t75" style="width:398.85pt;height:47.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efaultTabStop w:val=&quot;708&quot;/&gt;&lt;w:hyphenationZone w:val=&quot;425&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Modelo Markov.enl&amp;lt;/item&amp;gt;&amp;lt;/Libraries&amp;gt;&amp;lt;/ENLibraries&amp;gt;&quot;/&gt;&lt;/w:docVars&gt;&lt;wsp:rsids&gt;&lt;wsp:rsidRoot wsp:val=&quot;00C17431&quot;/&gt;&lt;wsp:rsid wsp:val=&quot;000021CB&quot;/&gt;&lt;wsp:rsid wsp:val=&quot;000137DE&quot;/&gt;&lt;wsp:rsid wsp:val=&quot;00015D8B&quot;/&gt;&lt;wsp:rsid wsp:val=&quot;00016AF3&quot;/&gt;&lt;wsp:rsid wsp:val=&quot;000279D1&quot;/&gt;&lt;wsp:rsid wsp:val=&quot;00074D27&quot;/&gt;&lt;wsp:rsid wsp:val=&quot;00076A72&quot;/&gt;&lt;wsp:rsid wsp:val=&quot;00094BF1&quot;/&gt;&lt;wsp:rsid wsp:val=&quot;000B6A5E&quot;/&gt;&lt;wsp:rsid wsp:val=&quot;000D552E&quot;/&gt;&lt;wsp:rsid wsp:val=&quot;000F1BFF&quot;/&gt;&lt;wsp:rsid wsp:val=&quot;00104C0F&quot;/&gt;&lt;wsp:rsid wsp:val=&quot;00111385&quot;/&gt;&lt;wsp:rsid wsp:val=&quot;0011185B&quot;/&gt;&lt;wsp:rsid wsp:val=&quot;00114D88&quot;/&gt;&lt;wsp:rsid wsp:val=&quot;00116162&quot;/&gt;&lt;wsp:rsid wsp:val=&quot;00121A25&quot;/&gt;&lt;wsp:rsid wsp:val=&quot;001327B2&quot;/&gt;&lt;wsp:rsid wsp:val=&quot;00141E2E&quot;/&gt;&lt;wsp:rsid wsp:val=&quot;001575F0&quot;/&gt;&lt;wsp:rsid wsp:val=&quot;00163A2A&quot;/&gt;&lt;wsp:rsid wsp:val=&quot;00172701&quot;/&gt;&lt;wsp:rsid wsp:val=&quot;00176001&quot;/&gt;&lt;wsp:rsid wsp:val=&quot;001815FF&quot;/&gt;&lt;wsp:rsid wsp:val=&quot;00197C32&quot;/&gt;&lt;wsp:rsid wsp:val=&quot;001B1CDB&quot;/&gt;&lt;wsp:rsid wsp:val=&quot;001B2BE3&quot;/&gt;&lt;wsp:rsid wsp:val=&quot;001B63A6&quot;/&gt;&lt;wsp:rsid wsp:val=&quot;001B76FD&quot;/&gt;&lt;wsp:rsid wsp:val=&quot;001C355E&quot;/&gt;&lt;wsp:rsid wsp:val=&quot;001C401D&quot;/&gt;&lt;wsp:rsid wsp:val=&quot;001C6DFD&quot;/&gt;&lt;wsp:rsid wsp:val=&quot;001D3FCB&quot;/&gt;&lt;wsp:rsid wsp:val=&quot;00202923&quot;/&gt;&lt;wsp:rsid wsp:val=&quot;0021020C&quot;/&gt;&lt;wsp:rsid wsp:val=&quot;00212D99&quot;/&gt;&lt;wsp:rsid wsp:val=&quot;00213C12&quot;/&gt;&lt;wsp:rsid wsp:val=&quot;00214373&quot;/&gt;&lt;wsp:rsid wsp:val=&quot;0021788D&quot;/&gt;&lt;wsp:rsid wsp:val=&quot;00222859&quot;/&gt;&lt;wsp:rsid wsp:val=&quot;00224426&quot;/&gt;&lt;wsp:rsid wsp:val=&quot;00242823&quot;/&gt;&lt;wsp:rsid wsp:val=&quot;002561E1&quot;/&gt;&lt;wsp:rsid wsp:val=&quot;00257082&quot;/&gt;&lt;wsp:rsid wsp:val=&quot;00257485&quot;/&gt;&lt;wsp:rsid wsp:val=&quot;00276744&quot;/&gt;&lt;wsp:rsid wsp:val=&quot;00286CED&quot;/&gt;&lt;wsp:rsid wsp:val=&quot;002912E8&quot;/&gt;&lt;wsp:rsid wsp:val=&quot;0029289F&quot;/&gt;&lt;wsp:rsid wsp:val=&quot;002A2399&quot;/&gt;&lt;wsp:rsid wsp:val=&quot;002A33A3&quot;/&gt;&lt;wsp:rsid wsp:val=&quot;002C6215&quot;/&gt;&lt;wsp:rsid wsp:val=&quot;002D492D&quot;/&gt;&lt;wsp:rsid wsp:val=&quot;002F2065&quot;/&gt;&lt;wsp:rsid wsp:val=&quot;003024E7&quot;/&gt;&lt;wsp:rsid wsp:val=&quot;00304434&quot;/&gt;&lt;wsp:rsid wsp:val=&quot;00320427&quot;/&gt;&lt;wsp:rsid wsp:val=&quot;0032094B&quot;/&gt;&lt;wsp:rsid wsp:val=&quot;00326844&quot;/&gt;&lt;wsp:rsid wsp:val=&quot;0032798B&quot;/&gt;&lt;wsp:rsid wsp:val=&quot;003301BB&quot;/&gt;&lt;wsp:rsid wsp:val=&quot;0033179F&quot;/&gt;&lt;wsp:rsid wsp:val=&quot;00365581&quot;/&gt;&lt;wsp:rsid wsp:val=&quot;00374144&quot;/&gt;&lt;wsp:rsid wsp:val=&quot;00383416&quot;/&gt;&lt;wsp:rsid wsp:val=&quot;003908F3&quot;/&gt;&lt;wsp:rsid wsp:val=&quot;003924BB&quot;/&gt;&lt;wsp:rsid wsp:val=&quot;003937BF&quot;/&gt;&lt;wsp:rsid wsp:val=&quot;003A4A07&quot;/&gt;&lt;wsp:rsid wsp:val=&quot;003A7D9C&quot;/&gt;&lt;wsp:rsid wsp:val=&quot;003B2EAB&quot;/&gt;&lt;wsp:rsid wsp:val=&quot;003B3164&quot;/&gt;&lt;wsp:rsid wsp:val=&quot;003B45FE&quot;/&gt;&lt;wsp:rsid wsp:val=&quot;003C4B2D&quot;/&gt;&lt;wsp:rsid wsp:val=&quot;003C6608&quot;/&gt;&lt;wsp:rsid wsp:val=&quot;003C76C6&quot;/&gt;&lt;wsp:rsid wsp:val=&quot;003D5810&quot;/&gt;&lt;wsp:rsid wsp:val=&quot;003E5900&quot;/&gt;&lt;wsp:rsid wsp:val=&quot;0040343F&quot;/&gt;&lt;wsp:rsid wsp:val=&quot;00403547&quot;/&gt;&lt;wsp:rsid wsp:val=&quot;004057A4&quot;/&gt;&lt;wsp:rsid wsp:val=&quot;004132F1&quot;/&gt;&lt;wsp:rsid wsp:val=&quot;00423174&quot;/&gt;&lt;wsp:rsid wsp:val=&quot;0044560B&quot;/&gt;&lt;wsp:rsid wsp:val=&quot;004542E4&quot;/&gt;&lt;wsp:rsid wsp:val=&quot;0046046D&quot;/&gt;&lt;wsp:rsid wsp:val=&quot;0046082A&quot;/&gt;&lt;wsp:rsid wsp:val=&quot;00464610&quot;/&gt;&lt;wsp:rsid wsp:val=&quot;00464D7C&quot;/&gt;&lt;wsp:rsid wsp:val=&quot;00465258&quot;/&gt;&lt;wsp:rsid wsp:val=&quot;00467371&quot;/&gt;&lt;wsp:rsid wsp:val=&quot;004755A3&quot;/&gt;&lt;wsp:rsid wsp:val=&quot;004817A2&quot;/&gt;&lt;wsp:rsid wsp:val=&quot;0048598D&quot;/&gt;&lt;wsp:rsid wsp:val=&quot;00493EB7&quot;/&gt;&lt;wsp:rsid wsp:val=&quot;004942BE&quot;/&gt;&lt;wsp:rsid wsp:val=&quot;004A247F&quot;/&gt;&lt;wsp:rsid wsp:val=&quot;004A3A7F&quot;/&gt;&lt;wsp:rsid wsp:val=&quot;004A770D&quot;/&gt;&lt;wsp:rsid wsp:val=&quot;004B5613&quot;/&gt;&lt;wsp:rsid wsp:val=&quot;004C4B72&quot;/&gt;&lt;wsp:rsid wsp:val=&quot;004F73BD&quot;/&gt;&lt;wsp:rsid wsp:val=&quot;00530F0E&quot;/&gt;&lt;wsp:rsid wsp:val=&quot;0054593B&quot;/&gt;&lt;wsp:rsid wsp:val=&quot;00547C79&quot;/&gt;&lt;wsp:rsid wsp:val=&quot;005542AF&quot;/&gt;&lt;wsp:rsid wsp:val=&quot;005553F9&quot;/&gt;&lt;wsp:rsid wsp:val=&quot;005601B0&quot;/&gt;&lt;wsp:rsid wsp:val=&quot;00560ED1&quot;/&gt;&lt;wsp:rsid wsp:val=&quot;00572F60&quot;/&gt;&lt;wsp:rsid wsp:val=&quot;00581555&quot;/&gt;&lt;wsp:rsid wsp:val=&quot;005907FD&quot;/&gt;&lt;wsp:rsid wsp:val=&quot;005908A2&quot;/&gt;&lt;wsp:rsid wsp:val=&quot;005A55B2&quot;/&gt;&lt;wsp:rsid wsp:val=&quot;005A7EC1&quot;/&gt;&lt;wsp:rsid wsp:val=&quot;005B0138&quot;/&gt;&lt;wsp:rsid wsp:val=&quot;005F3F1C&quot;/&gt;&lt;wsp:rsid wsp:val=&quot;00632BF3&quot;/&gt;&lt;wsp:rsid wsp:val=&quot;006359D2&quot;/&gt;&lt;wsp:rsid wsp:val=&quot;00642756&quot;/&gt;&lt;wsp:rsid wsp:val=&quot;00652B27&quot;/&gt;&lt;wsp:rsid wsp:val=&quot;00655443&quot;/&gt;&lt;wsp:rsid wsp:val=&quot;00660D84&quot;/&gt;&lt;wsp:rsid wsp:val=&quot;0067754B&quot;/&gt;&lt;wsp:rsid wsp:val=&quot;00684C92&quot;/&gt;&lt;wsp:rsid wsp:val=&quot;00684E14&quot;/&gt;&lt;wsp:rsid wsp:val=&quot;006851CB&quot;/&gt;&lt;wsp:rsid wsp:val=&quot;00697B02&quot;/&gt;&lt;wsp:rsid wsp:val=&quot;006B1DE6&quot;/&gt;&lt;wsp:rsid wsp:val=&quot;006C298F&quot;/&gt;&lt;wsp:rsid wsp:val=&quot;006D48B3&quot;/&gt;&lt;wsp:rsid wsp:val=&quot;006F3026&quot;/&gt;&lt;wsp:rsid wsp:val=&quot;006F7621&quot;/&gt;&lt;wsp:rsid wsp:val=&quot;00721153&quot;/&gt;&lt;wsp:rsid wsp:val=&quot;00735B62&quot;/&gt;&lt;wsp:rsid wsp:val=&quot;0074283E&quot;/&gt;&lt;wsp:rsid wsp:val=&quot;00742F51&quot;/&gt;&lt;wsp:rsid wsp:val=&quot;00743315&quot;/&gt;&lt;wsp:rsid wsp:val=&quot;00743F93&quot;/&gt;&lt;wsp:rsid wsp:val=&quot;00745D19&quot;/&gt;&lt;wsp:rsid wsp:val=&quot;00765EA7&quot;/&gt;&lt;wsp:rsid wsp:val=&quot;00775667&quot;/&gt;&lt;wsp:rsid wsp:val=&quot;00775AB3&quot;/&gt;&lt;wsp:rsid wsp:val=&quot;00781615&quot;/&gt;&lt;wsp:rsid wsp:val=&quot;00781EA7&quot;/&gt;&lt;wsp:rsid wsp:val=&quot;00787EA5&quot;/&gt;&lt;wsp:rsid wsp:val=&quot;00797873&quot;/&gt;&lt;wsp:rsid wsp:val=&quot;007A17E3&quot;/&gt;&lt;wsp:rsid wsp:val=&quot;007A5466&quot;/&gt;&lt;wsp:rsid wsp:val=&quot;007B0481&quot;/&gt;&lt;wsp:rsid wsp:val=&quot;007B7E99&quot;/&gt;&lt;wsp:rsid wsp:val=&quot;007E64E7&quot;/&gt;&lt;wsp:rsid wsp:val=&quot;00806156&quot;/&gt;&lt;wsp:rsid wsp:val=&quot;008351CE&quot;/&gt;&lt;wsp:rsid wsp:val=&quot;008354FF&quot;/&gt;&lt;wsp:rsid wsp:val=&quot;0084553C&quot;/&gt;&lt;wsp:rsid wsp:val=&quot;00845690&quot;/&gt;&lt;wsp:rsid wsp:val=&quot;00847D0A&quot;/&gt;&lt;wsp:rsid wsp:val=&quot;00860893&quot;/&gt;&lt;wsp:rsid wsp:val=&quot;0089324F&quot;/&gt;&lt;wsp:rsid wsp:val=&quot;008A5088&quot;/&gt;&lt;wsp:rsid wsp:val=&quot;008B1CA6&quot;/&gt;&lt;wsp:rsid wsp:val=&quot;008C014F&quot;/&gt;&lt;wsp:rsid wsp:val=&quot;008C651B&quot;/&gt;&lt;wsp:rsid wsp:val=&quot;008E0480&quot;/&gt;&lt;wsp:rsid wsp:val=&quot;008E09F0&quot;/&gt;&lt;wsp:rsid wsp:val=&quot;008F4C15&quot;/&gt;&lt;wsp:rsid wsp:val=&quot;00913D3F&quot;/&gt;&lt;wsp:rsid wsp:val=&quot;00921B7C&quot;/&gt;&lt;wsp:rsid wsp:val=&quot;00927C63&quot;/&gt;&lt;wsp:rsid wsp:val=&quot;00933E48&quot;/&gt;&lt;wsp:rsid wsp:val=&quot;0093693D&quot;/&gt;&lt;wsp:rsid wsp:val=&quot;009411D9&quot;/&gt;&lt;wsp:rsid wsp:val=&quot;0095218A&quot;/&gt;&lt;wsp:rsid wsp:val=&quot;00962144&quot;/&gt;&lt;wsp:rsid wsp:val=&quot;009860BD&quot;/&gt;&lt;wsp:rsid wsp:val=&quot;00986141&quot;/&gt;&lt;wsp:rsid wsp:val=&quot;00992E18&quot;/&gt;&lt;wsp:rsid wsp:val=&quot;009A0992&quot;/&gt;&lt;wsp:rsid wsp:val=&quot;009A63E1&quot;/&gt;&lt;wsp:rsid wsp:val=&quot;009B3032&quot;/&gt;&lt;wsp:rsid wsp:val=&quot;009C1371&quot;/&gt;&lt;wsp:rsid wsp:val=&quot;009C6826&quot;/&gt;&lt;wsp:rsid wsp:val=&quot;009D1B12&quot;/&gt;&lt;wsp:rsid wsp:val=&quot;009E4D11&quot;/&gt;&lt;wsp:rsid wsp:val=&quot;00A17376&quot;/&gt;&lt;wsp:rsid wsp:val=&quot;00A2099F&quot;/&gt;&lt;wsp:rsid wsp:val=&quot;00A37827&quot;/&gt;&lt;wsp:rsid wsp:val=&quot;00A44048&quot;/&gt;&lt;wsp:rsid wsp:val=&quot;00A5187D&quot;/&gt;&lt;wsp:rsid wsp:val=&quot;00A54869&quot;/&gt;&lt;wsp:rsid wsp:val=&quot;00A558BC&quot;/&gt;&lt;wsp:rsid wsp:val=&quot;00A6443C&quot;/&gt;&lt;wsp:rsid wsp:val=&quot;00A66D17&quot;/&gt;&lt;wsp:rsid wsp:val=&quot;00A859CD&quot;/&gt;&lt;wsp:rsid wsp:val=&quot;00A87BDB&quot;/&gt;&lt;wsp:rsid wsp:val=&quot;00A93942&quot;/&gt;&lt;wsp:rsid wsp:val=&quot;00A9651C&quot;/&gt;&lt;wsp:rsid wsp:val=&quot;00AA0FD3&quot;/&gt;&lt;wsp:rsid wsp:val=&quot;00AB0190&quot;/&gt;&lt;wsp:rsid wsp:val=&quot;00AE2F89&quot;/&gt;&lt;wsp:rsid wsp:val=&quot;00B0582B&quot;/&gt;&lt;wsp:rsid wsp:val=&quot;00B154BD&quot;/&gt;&lt;wsp:rsid wsp:val=&quot;00B21C98&quot;/&gt;&lt;wsp:rsid wsp:val=&quot;00B35B79&quot;/&gt;&lt;wsp:rsid wsp:val=&quot;00B52D5E&quot;/&gt;&lt;wsp:rsid wsp:val=&quot;00B83878&quot;/&gt;&lt;wsp:rsid wsp:val=&quot;00B83EAD&quot;/&gt;&lt;wsp:rsid wsp:val=&quot;00B90B6D&quot;/&gt;&lt;wsp:rsid wsp:val=&quot;00B91EF0&quot;/&gt;&lt;wsp:rsid wsp:val=&quot;00B91FC7&quot;/&gt;&lt;wsp:rsid wsp:val=&quot;00BB751C&quot;/&gt;&lt;wsp:rsid wsp:val=&quot;00BF60CB&quot;/&gt;&lt;wsp:rsid wsp:val=&quot;00C05EB3&quot;/&gt;&lt;wsp:rsid wsp:val=&quot;00C10825&quot;/&gt;&lt;wsp:rsid wsp:val=&quot;00C17431&quot;/&gt;&lt;wsp:rsid wsp:val=&quot;00C26265&quot;/&gt;&lt;wsp:rsid wsp:val=&quot;00C333C4&quot;/&gt;&lt;wsp:rsid wsp:val=&quot;00C45535&quot;/&gt;&lt;wsp:rsid wsp:val=&quot;00C54583&quot;/&gt;&lt;wsp:rsid wsp:val=&quot;00C57E08&quot;/&gt;&lt;wsp:rsid wsp:val=&quot;00C77059&quot;/&gt;&lt;wsp:rsid wsp:val=&quot;00C94DFB&quot;/&gt;&lt;wsp:rsid wsp:val=&quot;00CA20F6&quot;/&gt;&lt;wsp:rsid wsp:val=&quot;00CA312F&quot;/&gt;&lt;wsp:rsid wsp:val=&quot;00CB1131&quot;/&gt;&lt;wsp:rsid wsp:val=&quot;00CC4D84&quot;/&gt;&lt;wsp:rsid wsp:val=&quot;00CD4A74&quot;/&gt;&lt;wsp:rsid wsp:val=&quot;00CE1B2F&quot;/&gt;&lt;wsp:rsid wsp:val=&quot;00CF2E1F&quot;/&gt;&lt;wsp:rsid wsp:val=&quot;00D05DF9&quot;/&gt;&lt;wsp:rsid wsp:val=&quot;00D1377A&quot;/&gt;&lt;wsp:rsid wsp:val=&quot;00D15D6E&quot;/&gt;&lt;wsp:rsid wsp:val=&quot;00D20D24&quot;/&gt;&lt;wsp:rsid wsp:val=&quot;00D5051A&quot;/&gt;&lt;wsp:rsid wsp:val=&quot;00D54F13&quot;/&gt;&lt;wsp:rsid wsp:val=&quot;00D87235&quot;/&gt;&lt;wsp:rsid wsp:val=&quot;00DA5770&quot;/&gt;&lt;wsp:rsid wsp:val=&quot;00DB27C5&quot;/&gt;&lt;wsp:rsid wsp:val=&quot;00DD392B&quot;/&gt;&lt;wsp:rsid wsp:val=&quot;00DD5EBF&quot;/&gt;&lt;wsp:rsid wsp:val=&quot;00DD6A82&quot;/&gt;&lt;wsp:rsid wsp:val=&quot;00DE7127&quot;/&gt;&lt;wsp:rsid wsp:val=&quot;00DF243C&quot;/&gt;&lt;wsp:rsid wsp:val=&quot;00DF6C41&quot;/&gt;&lt;wsp:rsid wsp:val=&quot;00E07C98&quot;/&gt;&lt;wsp:rsid wsp:val=&quot;00E10EC4&quot;/&gt;&lt;wsp:rsid wsp:val=&quot;00E12A41&quot;/&gt;&lt;wsp:rsid wsp:val=&quot;00E1721E&quot;/&gt;&lt;wsp:rsid wsp:val=&quot;00E258E8&quot;/&gt;&lt;wsp:rsid wsp:val=&quot;00E35ACE&quot;/&gt;&lt;wsp:rsid wsp:val=&quot;00E5497F&quot;/&gt;&lt;wsp:rsid wsp:val=&quot;00E55EF4&quot;/&gt;&lt;wsp:rsid wsp:val=&quot;00E627C6&quot;/&gt;&lt;wsp:rsid wsp:val=&quot;00E96BA5&quot;/&gt;&lt;wsp:rsid wsp:val=&quot;00EA029C&quot;/&gt;&lt;wsp:rsid wsp:val=&quot;00EA5DC4&quot;/&gt;&lt;wsp:rsid wsp:val=&quot;00EB790E&quot;/&gt;&lt;wsp:rsid wsp:val=&quot;00EC2395&quot;/&gt;&lt;wsp:rsid wsp:val=&quot;00ED3D00&quot;/&gt;&lt;wsp:rsid wsp:val=&quot;00EE5BFA&quot;/&gt;&lt;wsp:rsid wsp:val=&quot;00F029F3&quot;/&gt;&lt;wsp:rsid wsp:val=&quot;00F13A2B&quot;/&gt;&lt;wsp:rsid wsp:val=&quot;00F20602&quot;/&gt;&lt;wsp:rsid wsp:val=&quot;00F26697&quot;/&gt;&lt;wsp:rsid wsp:val=&quot;00F3225F&quot;/&gt;&lt;wsp:rsid wsp:val=&quot;00F3498D&quot;/&gt;&lt;wsp:rsid wsp:val=&quot;00F358AC&quot;/&gt;&lt;wsp:rsid wsp:val=&quot;00F37973&quot;/&gt;&lt;wsp:rsid wsp:val=&quot;00F47BC5&quot;/&gt;&lt;wsp:rsid wsp:val=&quot;00F60EBA&quot;/&gt;&lt;wsp:rsid wsp:val=&quot;00F63456&quot;/&gt;&lt;wsp:rsid wsp:val=&quot;00F811F5&quot;/&gt;&lt;wsp:rsid wsp:val=&quot;00F8558E&quot;/&gt;&lt;wsp:rsid wsp:val=&quot;00F91114&quot;/&gt;&lt;wsp:rsid wsp:val=&quot;00F95602&quot;/&gt;&lt;wsp:rsid wsp:val=&quot;00FB3804&quot;/&gt;&lt;wsp:rsid wsp:val=&quot;00FC5068&quot;/&gt;&lt;wsp:rsid wsp:val=&quot;00FD18CA&quot;/&gt;&lt;wsp:rsid wsp:val=&quot;00FF6F08&quot;/&gt;&lt;/wsp:rsids&gt;&lt;/w:docPr&gt;&lt;w:body&gt;&lt;w:p wsp:rsidR=&quot;00000000&quot; wsp:rsidRDefault=&quot;00172701&quot;&gt;&lt;m:oMathPara&gt;&lt;m:oMath&gt;&lt;m:r&gt;&lt;w:rPr&gt;&lt;w:rFonts w:ascii=&quot;Cambria Math&quot; w:h-ansi=&quot;Cambria Math&quot;/&gt;&lt;wx:font wx:val=&quot;Cambria Math&quot;/&gt;&lt;w:i/&gt;&lt;w:sz w:val=&quot;24&quot;/&gt;&lt;w:sz-cs w:val=&quot;24&quot;/&gt;&lt;/w:rPr&gt;&lt;m:t&gt;f¬¥&lt;/m:t&gt;&lt;/m:r&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x&lt;/m:t&gt;&lt;/m:r&gt;&lt;/m:e&gt;&lt;/m:d&gt;&lt;m:r&gt;&lt;w:rPr&gt;&lt;w:rFonts w:ascii=&quot;Cambria Math&quot; w:h-ansi=&quot;Cambria Math&quot;/&gt;&lt;wx:font wx:val=&quot;Cambria Math&quot;/&gt;&lt;w:i/&gt;&lt;w:sz w:val=&quot;24&quot;/&gt;&lt;w:sz-cs w:val=&quot;24&quot;/&gt;&lt;/w:rPr&gt;&lt;m:t&gt;=&lt;/m:t&gt;&lt;/m:r&gt;&lt;m:d&gt;&lt;m:dPr&gt;&lt;m:begChr m:val=&quot;{&quot;/&gt;&lt;m:endChr m:val=&quot;&quot;/&gt;&lt;m:ctrlPr&gt;&lt;w:rPr&gt;&lt;w:rFonts w:ascii=&quot;Cambria Math&quot; w:h-ansi=&quot;Cambria Math&quot;/&gt;&lt;wx:font wx:val=&quot;Cambria Math&quot;/&gt;&lt;w:i/&gt;&lt;w:sz w:val=&quot;24&quot;/&gt;&lt;w:sz-cs w:val=&quot;24&quot;/&gt;&lt;/w:rPr&gt;&lt;/m:ctrlPr&gt;&lt;/m:dPr&gt;&lt;m:e&gt;&lt;m:eqArr&gt;&lt;m:eqArrPr&gt;&lt;m:ctrlPr&gt;&lt;w:rPr&gt;&lt;w:rFonts w:ascii=&quot;Cambria Math&quot; w:h-ansi=&quot;Cambria Math&quot;/&gt;&lt;wx:font wx:val=&quot;Cambria Math&quot;/&gt;&lt;w:i/&gt;&lt;w:sz w:val=&quot;24&quot;/&gt;&lt;w:sz-cs w:val=&quot;24&quot;/&gt;&lt;/w:rPr&gt;&lt;/m:ctrlPr&gt;&lt;/m:eqArrPr&gt;&lt;m:e&gt;&lt;m:r&gt;&lt;m:rPr&gt;&lt;m:sty m:val=&quot;p&quot;/&gt;&lt;/m:rPr&gt;&lt;w:rPr&gt;&lt;w:rFonts w:ascii=&quot;Cambria Math&quot; w:h-ansi=&quot;Cambria Math&quot;/&gt;&lt;wx:font wx:val=&quot;Cambria Math&quot;/&gt;&lt;w:sz w:val=&quot;24&quot;/&gt;&lt;w:sz-cs w:val=&quot;24&quot;/&gt;&lt;/w:rPr&gt;&lt;m:t&gt;-2.5*&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6&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3&lt;/m:t&gt;&lt;/m:r&gt;&lt;/m:sup&gt;&lt;/m:sSup&gt;&lt;m:r&gt;&lt;m:rPr&gt;&lt;m:sty m:val=&quot;p&quot;/&gt;&lt;/m:rPr&gt;&lt;w:rPr&gt;&lt;w:rFonts w:ascii=&quot;Cambria Math&quot; w:h-ansi=&quot;Cambria Math&quot;/&gt;&lt;wx:font wx:val=&quot;Cambria Math&quot;/&gt;&lt;w:sz w:val=&quot;24&quot;/&gt;&lt;w:sz-cs w:val=&quot;24&quot;/&gt;&lt;/w:rPr&gt;&lt;m:t&gt;+2.2*&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4&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2&lt;/m:t&gt;&lt;/m:r&gt;&lt;/m:sup&gt;&lt;/m:sSup&gt;&lt;m:r&gt;&lt;m:rPr&gt;&lt;m:sty m:val=&quot;p&quot;/&gt;&lt;/m:rPr&gt;&lt;w:rPr&gt;&lt;w:rFonts w:ascii=&quot;Cambria Math&quot; w:h-ansi=&quot;Cambria Math&quot;/&gt;&lt;wx:font wx:val=&quot;Cambria Math&quot;/&gt;&lt;w:sz w:val=&quot;24&quot;/&gt;&lt;w:sz-cs w:val=&quot;24&quot;/&gt;&lt;/w:rPr&gt;&lt;m:t&gt;-6*&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3&lt;/m:t&gt;&lt;/m:r&gt;&lt;/m:sup&gt;&lt;/m:sSup&gt;&lt;m:r&gt;&lt;w:rPr&gt;&lt;w:rFonts w:ascii=&quot;Cambria Math&quot; w:h-ansi=&quot;Cambria Math&quot;/&gt;&lt;wx:font wx:val=&quot;Cambria Math&quot;/&gt;&lt;w:i/&gt;&lt;w:sz w:val=&quot;24&quot;/&gt;&lt;w:sz-cs w:val=&quot;24&quot;/&gt;&lt;/w:rPr&gt;&lt;m:t&gt;x&lt;/m:t&gt;&lt;/m:r&gt;&lt;m:r&gt;&lt;m:rPr&gt;&lt;m:sty m:val=&quot;p&quot;/&gt;&lt;/m:rPr&gt;&lt;w:rPr&gt;&lt;w:rFonts w:ascii=&quot;Cambria Math&quot; w:h-ansi=&quot;Cambria Math&quot;/&gt;&lt;wx:font wx:val=&quot;Cambria Math&quot;/&gt;&lt;w:sz w:val=&quot;24&quot;/&gt;&lt;w:sz-cs w:val=&quot;24&quot;/&gt;&lt;/w:rPr&gt;&lt;m:t&gt;+0.052&lt;/m:t&gt;&lt;/m:r&gt;&lt;m:r&gt;&lt;w:rPr&gt;&lt;w:rFonts w:ascii=&quot;Cambria Math&quot; w:h-ansi=&quot;Cambria Math&quot;/&gt;&lt;wx:font wx:val=&quot;Cambria Math&quot;/&gt;&lt;w:i/&gt;&lt;w:sz w:val=&quot;24&quot;/&gt;&lt;w:sz-cs w:val=&quot;24&quot;/&gt;&lt;/w:rPr&gt;&lt;m:t&gt;,  &amp;amp;25‚â§x&amp;lt;36&lt;/m:t&gt;&lt;/m:r&gt;&lt;/m:e&gt;&lt;m:e&gt;&lt;m:r&gt;&lt;w:rPr&gt;&lt;w:rFonts w:ascii=&quot;Cambria Math&quot; w:h-ansi=&quot;Cambria Math&quot;/&gt;&lt;wx:font wx:val=&quot;Cambria Math&quot;/&gt;&lt;w:i/&gt;&lt;w:sz w:val=&quot;24&quot;/&gt;&lt;w:sz-cs w:val=&quot;24&quot;/&gt;&lt;/w:rPr&gt;&lt;m:t&gt; &lt;/m:t&gt;&lt;/m:r&gt;&lt;m:r&gt;&lt;m:rPr&gt;&lt;m:sty m:val=&quot;p&quot;/&gt;&lt;/m:rPr&gt;&lt;w:rPr&gt;&lt;w:rFonts w:ascii=&quot;Cambria Math&quot; w:h-ansi=&quot;Cambria Math&quot;/&gt;&lt;wx:font wx:val=&quot;Cambria Math&quot;/&gt;&lt;w:sz w:val=&quot;24&quot;/&gt;&lt;w:sz-cs w:val=&quot;24&quot;/&gt;&lt;/w:rPr&gt;&lt;m:t&gt;5.1*&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5&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2&lt;/m:t&gt;&lt;/m:r&gt;&lt;/m:sup&gt;&lt;/m:sSup&gt;&lt;m:r&gt;&lt;m:rPr&gt;&lt;m:sty m:val=&quot;p&quot;/&gt;&lt;/m:rPr&gt;&lt;w:rPr&gt;&lt;w:rFonts w:ascii=&quot;Cambria Math&quot; w:h-ansi=&quot;Cambria Math&quot;/&gt;&lt;wx:font wx:val=&quot;Cambria Math&quot;/&gt;&lt;w:sz w:val=&quot;24&quot;/&gt;&lt;w:sz-cs w:val=&quot;24&quot;/&gt;&lt;/w:rPr&gt;&lt;m:t&gt;-3.2*&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3&lt;/m:t&gt;&lt;/m:r&gt;&lt;/m:sup&gt;&lt;/m:sSup&gt;&lt;m:r&gt;&lt;w:rPr&gt;&lt;w:rFonts w:ascii=&quot;Cambria Math&quot; w:h-ansi=&quot;Cambria Math&quot;/&gt;&lt;wx:font wx:val=&quot;Cambria Math&quot;/&gt;&lt;w:i/&gt;&lt;w:sz w:val=&quot;24&quot;/&gt;&lt;w:sz-cs w:val=&quot;24&quot;/&gt;&lt;/w:rPr&gt;&lt;m:t&gt;x&lt;/m:t&gt;&lt;/m:r&gt;&lt;m:r&gt;&lt;m:rPr&gt;&lt;m:sty m:val=&quot;p&quot;/&gt;&lt;/m:rPr&gt;&lt;w:rPr&gt;&lt;w:rFonts w:ascii=&quot;Cambria Math&quot; w:h-ansi=&quot;Cambria Math&quot;/&gt;&lt;wx:font wx:val=&quot;Cambria Math&quot;/&gt;&lt;w:sz w:val=&quot;24&quot;/&gt;&lt;w:sz-cs w:val=&quot;24&quot;/&gt;&lt;/w:rPr&gt;&lt;m:t&gt;+0.055&lt;/m:t&gt;&lt;/m:r&gt;&lt;m:r&gt;&lt;w:rPr&gt;&lt;w:rFonts w:ascii=&quot;Cambria Math&quot; w:h-ansi=&quot;Cambria Math&quot;/&gt;&lt;wx:font wx:val=&quot;Cambria Math&quot;/&gt;&lt;w:i/&gt;&lt;w:sz w:val=&quot;24&quot;/&gt;&lt;w:sz-cs w:val=&quot;24&quot;/&gt;&lt;/w:rPr&gt;&lt;m:t&gt;,  &amp;amp;36‚â§x&amp;lt;46&lt;/m:t&gt;&lt;/m:r&gt;&lt;m:ctrlPr&gt;&lt;w:rPr&gt;&lt;w:rFonts w:ascii=&quot;Cambria Math&quot; w:fareast=&quot;Cambria Math&quot; w:h-ansi=&quot;Cambria Math&quot; w:cs=&quot;Cambria Math&quot;/&gt;&lt;wx:font wx:val=&quot;Cambria Math&quot;/&gt;&lt;w:i/&gt;&lt;w:sz w:val=&quot;24&quot;/&gt;&lt;w:sz-cs w:val=&quot;24&quot;/&gt;&lt;/w:rPr&gt;&lt;/m:ctrlPr&gt;&lt;/m:e&gt;&lt;m:e&gt;&lt;m:r&gt;&lt;m:rPr&gt;&lt;m:sty m:val=&quot;p&quot;/&gt;&lt;/m:rPr&gt;&lt;w:rPr&gt;&lt;w:rFonts w:ascii=&quot;Cambria Math&quot; w:h-ansi=&quot;Cambria Math&quot;/&gt;&lt;wx:font wx:val=&quot;Cambria Math&quot;/&gt;&lt;w:sz w:val=&quot;24&quot;/&gt;&lt;w:sz-cs w:val=&quot;24&quot;/&gt;&lt;/w:rPr&gt;&lt;m:t&gt;4.4*&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6&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3&lt;/m:t&gt;&lt;/m:r&gt;&lt;/m:sup&gt;&lt;/m:sSup&gt;&lt;m:r&gt;&lt;m:rPr&gt;&lt;m:sty m:val=&quot;p&quot;/&gt;&lt;/m:rPr&gt;&lt;w:rPr&gt;&lt;w:rFonts w:ascii=&quot;Cambria Math&quot; w:h-ansi=&quot;Cambria Math&quot;/&gt;&lt;wx:font wx:val=&quot;Cambria Math&quot;/&gt;&lt;w:sz w:val=&quot;24&quot;/&gt;&lt;w:sz-cs w:val=&quot;24&quot;/&gt;&lt;/w:rPr&gt;&lt;m:t&gt;-2.1*&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3&lt;/m:t&gt;&lt;/m:r&gt;&lt;/m:sup&gt;&lt;/m:sSup&gt;&lt;m:sSup&gt;&lt;m:sSupPr&gt;&lt;m:ctrlPr&gt;&lt;w:rPr&gt;&lt;w:rFonts w:ascii=&quot;Cambria Math&quot; w:h-ansi=&quot;Cambria Math&quot;/&gt;&lt;wx:font wx:val=&quot;Cambria Math&quot;/&gt;&lt;w:i/&gt;&lt;w:sz w:val=&quot;24&quot;/&gt;&lt;w:sz-cs w:val=&quot;24&quot;/&gt;&lt;/w:rPr&gt;&lt;/m:ctrlPr&gt;&lt;/m:sSupPr&gt;&lt;m:e&gt;&lt;m:r&gt;&lt;w:rPr&gt;&lt;w:rFonts w:ascii=&quot;Cambria Math&quot; w:h-ansi=&quot;Cambria Math&quot;/&gt;&lt;wx:font wx:val=&quot;Cambria Math&quot;/&gt;&lt;w:i/&gt;&lt;w:sz w:val=&quot;24&quot;/&gt;&lt;w:sz-cs w:val=&quot;24&quot;/&gt;&lt;/w:rPr&gt;&lt;m:t&gt;x&lt;/m:t&gt;&lt;/m:r&gt;&lt;/m:e&gt;&lt;m:sup&gt;&lt;m:r&gt;&lt;w:rPr&gt;&lt;w:rFonts w:ascii=&quot;Cambria Math&quot; w:h-ansi=&quot;Cambria Math&quot;/&gt;&lt;wx:font wx:val=&quot;Cambria Math&quot;/&gt;&lt;w:i/&gt;&lt;w:sz w:val=&quot;24&quot;/&gt;&lt;w:sz-cs w:val=&quot;24&quot;/&gt;&lt;/w:rPr&gt;&lt;m:t&gt;2&lt;/m:t&gt;&lt;/m:r&gt;&lt;/m:sup&gt;&lt;/m:sSup&gt;&lt;m:r&gt;&lt;m:rPr&gt;&lt;m:sty m:val=&quot;p&quot;/&gt;&lt;/m:rPr&gt;&lt;w:rPr&gt;&lt;w:rFonts w:ascii=&quot;Cambria Math&quot; w:h-ansi=&quot;Cambria Math&quot;/&gt;&lt;wx:font wx:val=&quot;Cambria Math&quot;/&gt;&lt;w:sz w:val=&quot;24&quot;/&gt;&lt;w:sz-cs w:val=&quot;24&quot;/&gt;&lt;/w:rPr&gt;&lt;m:t&gt;+2.8*&lt;/m:t&gt;&lt;/m:r&gt;&lt;m:sSup&gt;&lt;m:sSupPr&gt;&lt;m:ctrlPr&gt;&lt;w:rPr&gt;&lt;w:rFonts w:ascii=&quot;Cambria Math&quot; w:h-ansi=&quot;Cambria Math&quot;/&gt;&lt;wx:font wx:val=&quot;Cambria Math&quot;/&gt;&lt;w:sz w:val=&quot;24&quot;/&gt;&lt;w:sz-cs w:val=&quot;24&quot;/&gt;&lt;/w:rPr&gt;&lt;/m:ctrlPr&gt;&lt;/m:sSupPr&gt;&lt;m:e&gt;&lt;m:r&gt;&lt;m:rPr&gt;&lt;m:sty m:val=&quot;p&quot;/&gt;&lt;/m:rPr&gt;&lt;w:rPr&gt;&lt;w:rFonts w:ascii=&quot;Cambria Math&quot; w:h-ansi=&quot;Cambria Math&quot;/&gt;&lt;wx:font wx:val=&quot;Cambria Math&quot;/&gt;&lt;w:sz w:val=&quot;24&quot;/&gt;&lt;w:sz-cs w:val=&quot;24&quot;/&gt;&lt;/w:rPr&gt;&lt;m:t&gt;10&lt;/m:t&gt;&lt;/m:r&gt;&lt;/m:e&gt;&lt;m:sup&gt;&lt;m:r&gt;&lt;m:rPr&gt;&lt;m:sty m:val=&quot;p&quot;/&gt;&lt;/m:rPr&gt;&lt;w:rPr&gt;&lt;w:rFonts w:ascii=&quot;Cambria Math&quot; w:h-ansi=&quot;Cambria Math&quot;/&gt;&lt;wx:font wx:val=&quot;Cambria Math&quot;/&gt;&lt;w:sz w:val=&quot;24&quot;/&gt;&lt;w:sz-cs w:val=&quot;24&quot;/&gt;&lt;/w:rPr&gt;&lt;m:t&gt;-2&lt;/m:t&gt;&lt;/m:r&gt;&lt;/m:sup&gt;&lt;/m:sSup&gt;&lt;m:r&gt;&lt;w:rPr&gt;&lt;w:rFonts w:ascii=&quot;Cambria Math&quot; w:h-ansi=&quot;Cambria Math&quot;/&gt;&lt;wx:font wx:val=&quot;Cambria Math&quot;/&gt;&lt;w:i/&gt;&lt;w:sz w:val=&quot;24&quot;/&gt;&lt;w:sz-cs w:val=&quot;24&quot;/&gt;&lt;/w:rPr&gt;&lt;m:t&gt;x&lt;/m:t&gt;&lt;/m:r&gt;&lt;m:r&gt;&lt;m:rPr&gt;&lt;m:sty m:val=&quot;p&quot;/&gt;&lt;/m:rPr&gt;&lt;w:rPr&gt;&lt;w:rFonts w:ascii=&quot;Cambria Math&quot; w:h-ansi=&quot;Cambria Math&quot;/&gt;&lt;wx:font wx:val=&quot;Cambria Math&quot;/&gt;&lt;w:sz w:val=&quot;24&quot;/&gt;&lt;w:sz-cs w:val=&quot;24&quot;/&gt;&lt;/w:rPr&gt;&lt;m:t&gt;-0.41&lt;/m:t&gt;&lt;/m:r&gt;&lt;m:r&gt;&lt;w:rPr&gt;&lt;w:rFonts w:ascii=&quot;Cambria Math&quot; w:h-ansi=&quot;Cambria Math&quot;/&gt;&lt;wx:font wx:val=&quot;Cambria Math&quot;/&gt;&lt;w:i/&gt;&lt;w:sz w:val=&quot;24&quot;/&gt;&lt;w:sz-cs w:val=&quot;24&quot;/&gt;&lt;/w:rPr&gt;&lt;m:t&gt;,  &amp;amp;46‚â§x‚â§60&lt;/m:t&gt;&lt;/m:r&gt;&lt;/m:e&gt;&lt;/m:eqAr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p>
    <w:p w14:paraId="10C95FF9" w14:textId="77777777" w:rsidR="00467371" w:rsidRPr="005711CF" w:rsidRDefault="00467371" w:rsidP="00ED34FA">
      <w:pPr>
        <w:spacing w:after="0" w:line="480" w:lineRule="auto"/>
        <w:jc w:val="both"/>
        <w:rPr>
          <w:sz w:val="24"/>
          <w:szCs w:val="24"/>
          <w:lang w:val="en-US"/>
        </w:rPr>
      </w:pPr>
      <w:r w:rsidRPr="005711CF">
        <w:rPr>
          <w:sz w:val="24"/>
          <w:szCs w:val="24"/>
          <w:lang w:val="en-US"/>
        </w:rPr>
        <w:t xml:space="preserve">The distribution of the </w:t>
      </w:r>
      <w:proofErr w:type="spellStart"/>
      <w:r w:rsidRPr="005711CF">
        <w:rPr>
          <w:sz w:val="24"/>
          <w:szCs w:val="24"/>
          <w:lang w:val="en-US"/>
        </w:rPr>
        <w:t>l</w:t>
      </w:r>
      <w:r w:rsidR="008A5BD2" w:rsidRPr="005711CF">
        <w:rPr>
          <w:sz w:val="24"/>
          <w:szCs w:val="24"/>
          <w:lang w:val="en-US"/>
        </w:rPr>
        <w:t>n</w:t>
      </w:r>
      <w:proofErr w:type="spellEnd"/>
      <w:r w:rsidRPr="005711CF">
        <w:rPr>
          <w:sz w:val="24"/>
          <w:szCs w:val="24"/>
          <w:lang w:val="en-US"/>
        </w:rPr>
        <w:t xml:space="preserve"> transformed AIDS-related survival probabilities obtained from the model and the adjusted function </w:t>
      </w:r>
      <w:r w:rsidRPr="005711CF">
        <w:rPr>
          <w:sz w:val="24"/>
          <w:szCs w:val="24"/>
        </w:rPr>
        <w:fldChar w:fldCharType="begin"/>
      </w:r>
      <w:r w:rsidRPr="005711CF">
        <w:rPr>
          <w:sz w:val="24"/>
          <w:szCs w:val="24"/>
          <w:lang w:val="en-US"/>
        </w:rPr>
        <w:instrText xml:space="preserve"> QUOTE </w:instrText>
      </w:r>
      <w:r w:rsidRPr="005711CF">
        <w:rPr>
          <w:position w:val="-11"/>
        </w:rPr>
        <w:pict w14:anchorId="6060744F">
          <v:shape id="_x0000_i1035" type="#_x0000_t75" style="width:24.25pt;height:16.2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efaultTabStop w:val=&quot;708&quot;/&gt;&lt;w:hyphenationZone w:val=&quot;425&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Modelo Markov.enl&amp;lt;/item&amp;gt;&amp;lt;/Libraries&amp;gt;&amp;lt;/ENLibraries&amp;gt;&quot;/&gt;&lt;/w:docVars&gt;&lt;wsp:rsids&gt;&lt;wsp:rsidRoot wsp:val=&quot;00C17431&quot;/&gt;&lt;wsp:rsid wsp:val=&quot;000021CB&quot;/&gt;&lt;wsp:rsid wsp:val=&quot;000137DE&quot;/&gt;&lt;wsp:rsid wsp:val=&quot;00015D8B&quot;/&gt;&lt;wsp:rsid wsp:val=&quot;00016AF3&quot;/&gt;&lt;wsp:rsid wsp:val=&quot;000279D1&quot;/&gt;&lt;wsp:rsid wsp:val=&quot;00074D27&quot;/&gt;&lt;wsp:rsid wsp:val=&quot;00076A72&quot;/&gt;&lt;wsp:rsid wsp:val=&quot;00094BF1&quot;/&gt;&lt;wsp:rsid wsp:val=&quot;000B6A5E&quot;/&gt;&lt;wsp:rsid wsp:val=&quot;000D552E&quot;/&gt;&lt;wsp:rsid wsp:val=&quot;000F1BFF&quot;/&gt;&lt;wsp:rsid wsp:val=&quot;00104C0F&quot;/&gt;&lt;wsp:rsid wsp:val=&quot;00111385&quot;/&gt;&lt;wsp:rsid wsp:val=&quot;0011185B&quot;/&gt;&lt;wsp:rsid wsp:val=&quot;00114D88&quot;/&gt;&lt;wsp:rsid wsp:val=&quot;00116162&quot;/&gt;&lt;wsp:rsid wsp:val=&quot;00121A25&quot;/&gt;&lt;wsp:rsid wsp:val=&quot;001327B2&quot;/&gt;&lt;wsp:rsid wsp:val=&quot;00141E2E&quot;/&gt;&lt;wsp:rsid wsp:val=&quot;001575F0&quot;/&gt;&lt;wsp:rsid wsp:val=&quot;00163A2A&quot;/&gt;&lt;wsp:rsid wsp:val=&quot;00176001&quot;/&gt;&lt;wsp:rsid wsp:val=&quot;001815FF&quot;/&gt;&lt;wsp:rsid wsp:val=&quot;00197C32&quot;/&gt;&lt;wsp:rsid wsp:val=&quot;001B1CDB&quot;/&gt;&lt;wsp:rsid wsp:val=&quot;001B2BE3&quot;/&gt;&lt;wsp:rsid wsp:val=&quot;001B63A6&quot;/&gt;&lt;wsp:rsid wsp:val=&quot;001B76FD&quot;/&gt;&lt;wsp:rsid wsp:val=&quot;001C355E&quot;/&gt;&lt;wsp:rsid wsp:val=&quot;001C401D&quot;/&gt;&lt;wsp:rsid wsp:val=&quot;001C6DFD&quot;/&gt;&lt;wsp:rsid wsp:val=&quot;001D3FCB&quot;/&gt;&lt;wsp:rsid wsp:val=&quot;001F4BA8&quot;/&gt;&lt;wsp:rsid wsp:val=&quot;00202923&quot;/&gt;&lt;wsp:rsid wsp:val=&quot;0021020C&quot;/&gt;&lt;wsp:rsid wsp:val=&quot;00212D99&quot;/&gt;&lt;wsp:rsid wsp:val=&quot;00213C12&quot;/&gt;&lt;wsp:rsid wsp:val=&quot;00214373&quot;/&gt;&lt;wsp:rsid wsp:val=&quot;0021788D&quot;/&gt;&lt;wsp:rsid wsp:val=&quot;00222859&quot;/&gt;&lt;wsp:rsid wsp:val=&quot;00224426&quot;/&gt;&lt;wsp:rsid wsp:val=&quot;00242823&quot;/&gt;&lt;wsp:rsid wsp:val=&quot;002561E1&quot;/&gt;&lt;wsp:rsid wsp:val=&quot;00257082&quot;/&gt;&lt;wsp:rsid wsp:val=&quot;00257485&quot;/&gt;&lt;wsp:rsid wsp:val=&quot;00276744&quot;/&gt;&lt;wsp:rsid wsp:val=&quot;00286CED&quot;/&gt;&lt;wsp:rsid wsp:val=&quot;002912E8&quot;/&gt;&lt;wsp:rsid wsp:val=&quot;0029289F&quot;/&gt;&lt;wsp:rsid wsp:val=&quot;002A2399&quot;/&gt;&lt;wsp:rsid wsp:val=&quot;002A33A3&quot;/&gt;&lt;wsp:rsid wsp:val=&quot;002C6215&quot;/&gt;&lt;wsp:rsid wsp:val=&quot;002D492D&quot;/&gt;&lt;wsp:rsid wsp:val=&quot;002F2065&quot;/&gt;&lt;wsp:rsid wsp:val=&quot;003024E7&quot;/&gt;&lt;wsp:rsid wsp:val=&quot;00304434&quot;/&gt;&lt;wsp:rsid wsp:val=&quot;00320427&quot;/&gt;&lt;wsp:rsid wsp:val=&quot;0032094B&quot;/&gt;&lt;wsp:rsid wsp:val=&quot;00326844&quot;/&gt;&lt;wsp:rsid wsp:val=&quot;0032798B&quot;/&gt;&lt;wsp:rsid wsp:val=&quot;003301BB&quot;/&gt;&lt;wsp:rsid wsp:val=&quot;0033179F&quot;/&gt;&lt;wsp:rsid wsp:val=&quot;00365581&quot;/&gt;&lt;wsp:rsid wsp:val=&quot;00374144&quot;/&gt;&lt;wsp:rsid wsp:val=&quot;00383416&quot;/&gt;&lt;wsp:rsid wsp:val=&quot;003908F3&quot;/&gt;&lt;wsp:rsid wsp:val=&quot;003924BB&quot;/&gt;&lt;wsp:rsid wsp:val=&quot;003937BF&quot;/&gt;&lt;wsp:rsid wsp:val=&quot;003A4A07&quot;/&gt;&lt;wsp:rsid wsp:val=&quot;003A7D9C&quot;/&gt;&lt;wsp:rsid wsp:val=&quot;003B2EAB&quot;/&gt;&lt;wsp:rsid wsp:val=&quot;003B3164&quot;/&gt;&lt;wsp:rsid wsp:val=&quot;003B45FE&quot;/&gt;&lt;wsp:rsid wsp:val=&quot;003C4B2D&quot;/&gt;&lt;wsp:rsid wsp:val=&quot;003C6608&quot;/&gt;&lt;wsp:rsid wsp:val=&quot;003C76C6&quot;/&gt;&lt;wsp:rsid wsp:val=&quot;003D5810&quot;/&gt;&lt;wsp:rsid wsp:val=&quot;003E5900&quot;/&gt;&lt;wsp:rsid wsp:val=&quot;0040343F&quot;/&gt;&lt;wsp:rsid wsp:val=&quot;00403547&quot;/&gt;&lt;wsp:rsid wsp:val=&quot;004057A4&quot;/&gt;&lt;wsp:rsid wsp:val=&quot;004132F1&quot;/&gt;&lt;wsp:rsid wsp:val=&quot;00423174&quot;/&gt;&lt;wsp:rsid wsp:val=&quot;0044560B&quot;/&gt;&lt;wsp:rsid wsp:val=&quot;004542E4&quot;/&gt;&lt;wsp:rsid wsp:val=&quot;0046046D&quot;/&gt;&lt;wsp:rsid wsp:val=&quot;0046082A&quot;/&gt;&lt;wsp:rsid wsp:val=&quot;00464610&quot;/&gt;&lt;wsp:rsid wsp:val=&quot;00464D7C&quot;/&gt;&lt;wsp:rsid wsp:val=&quot;00465258&quot;/&gt;&lt;wsp:rsid wsp:val=&quot;00467371&quot;/&gt;&lt;wsp:rsid wsp:val=&quot;004755A3&quot;/&gt;&lt;wsp:rsid wsp:val=&quot;004817A2&quot;/&gt;&lt;wsp:rsid wsp:val=&quot;0048598D&quot;/&gt;&lt;wsp:rsid wsp:val=&quot;00493EB7&quot;/&gt;&lt;wsp:rsid wsp:val=&quot;004942BE&quot;/&gt;&lt;wsp:rsid wsp:val=&quot;004A247F&quot;/&gt;&lt;wsp:rsid wsp:val=&quot;004A3A7F&quot;/&gt;&lt;wsp:rsid wsp:val=&quot;004A770D&quot;/&gt;&lt;wsp:rsid wsp:val=&quot;004B5613&quot;/&gt;&lt;wsp:rsid wsp:val=&quot;004C4B72&quot;/&gt;&lt;wsp:rsid wsp:val=&quot;004F73BD&quot;/&gt;&lt;wsp:rsid wsp:val=&quot;00530F0E&quot;/&gt;&lt;wsp:rsid wsp:val=&quot;0054593B&quot;/&gt;&lt;wsp:rsid wsp:val=&quot;00547C79&quot;/&gt;&lt;wsp:rsid wsp:val=&quot;005542AF&quot;/&gt;&lt;wsp:rsid wsp:val=&quot;005553F9&quot;/&gt;&lt;wsp:rsid wsp:val=&quot;005601B0&quot;/&gt;&lt;wsp:rsid wsp:val=&quot;00560ED1&quot;/&gt;&lt;wsp:rsid wsp:val=&quot;00572F60&quot;/&gt;&lt;wsp:rsid wsp:val=&quot;00581555&quot;/&gt;&lt;wsp:rsid wsp:val=&quot;005907FD&quot;/&gt;&lt;wsp:rsid wsp:val=&quot;005908A2&quot;/&gt;&lt;wsp:rsid wsp:val=&quot;005A55B2&quot;/&gt;&lt;wsp:rsid wsp:val=&quot;005A7EC1&quot;/&gt;&lt;wsp:rsid wsp:val=&quot;005B0138&quot;/&gt;&lt;wsp:rsid wsp:val=&quot;005F3F1C&quot;/&gt;&lt;wsp:rsid wsp:val=&quot;00632BF3&quot;/&gt;&lt;wsp:rsid wsp:val=&quot;006359D2&quot;/&gt;&lt;wsp:rsid wsp:val=&quot;00642756&quot;/&gt;&lt;wsp:rsid wsp:val=&quot;00652B27&quot;/&gt;&lt;wsp:rsid wsp:val=&quot;00655443&quot;/&gt;&lt;wsp:rsid wsp:val=&quot;00660D84&quot;/&gt;&lt;wsp:rsid wsp:val=&quot;0067754B&quot;/&gt;&lt;wsp:rsid wsp:val=&quot;00684C92&quot;/&gt;&lt;wsp:rsid wsp:val=&quot;00684E14&quot;/&gt;&lt;wsp:rsid wsp:val=&quot;006851CB&quot;/&gt;&lt;wsp:rsid wsp:val=&quot;00697B02&quot;/&gt;&lt;wsp:rsid wsp:val=&quot;006B1DE6&quot;/&gt;&lt;wsp:rsid wsp:val=&quot;006C298F&quot;/&gt;&lt;wsp:rsid wsp:val=&quot;006D48B3&quot;/&gt;&lt;wsp:rsid wsp:val=&quot;006F3026&quot;/&gt;&lt;wsp:rsid wsp:val=&quot;006F7621&quot;/&gt;&lt;wsp:rsid wsp:val=&quot;00721153&quot;/&gt;&lt;wsp:rsid wsp:val=&quot;00735B62&quot;/&gt;&lt;wsp:rsid wsp:val=&quot;0074283E&quot;/&gt;&lt;wsp:rsid wsp:val=&quot;00742F51&quot;/&gt;&lt;wsp:rsid wsp:val=&quot;00743315&quot;/&gt;&lt;wsp:rsid wsp:val=&quot;00743F93&quot;/&gt;&lt;wsp:rsid wsp:val=&quot;00745D19&quot;/&gt;&lt;wsp:rsid wsp:val=&quot;00765EA7&quot;/&gt;&lt;wsp:rsid wsp:val=&quot;00775667&quot;/&gt;&lt;wsp:rsid wsp:val=&quot;00775AB3&quot;/&gt;&lt;wsp:rsid wsp:val=&quot;00781615&quot;/&gt;&lt;wsp:rsid wsp:val=&quot;00781EA7&quot;/&gt;&lt;wsp:rsid wsp:val=&quot;00787EA5&quot;/&gt;&lt;wsp:rsid wsp:val=&quot;00797873&quot;/&gt;&lt;wsp:rsid wsp:val=&quot;007A17E3&quot;/&gt;&lt;wsp:rsid wsp:val=&quot;007A5466&quot;/&gt;&lt;wsp:rsid wsp:val=&quot;007B0481&quot;/&gt;&lt;wsp:rsid wsp:val=&quot;007B7E99&quot;/&gt;&lt;wsp:rsid wsp:val=&quot;007E64E7&quot;/&gt;&lt;wsp:rsid wsp:val=&quot;00806156&quot;/&gt;&lt;wsp:rsid wsp:val=&quot;008351CE&quot;/&gt;&lt;wsp:rsid wsp:val=&quot;008354FF&quot;/&gt;&lt;wsp:rsid wsp:val=&quot;0084553C&quot;/&gt;&lt;wsp:rsid wsp:val=&quot;00845690&quot;/&gt;&lt;wsp:rsid wsp:val=&quot;00847D0A&quot;/&gt;&lt;wsp:rsid wsp:val=&quot;00860893&quot;/&gt;&lt;wsp:rsid wsp:val=&quot;0089324F&quot;/&gt;&lt;wsp:rsid wsp:val=&quot;008A5088&quot;/&gt;&lt;wsp:rsid wsp:val=&quot;008B1CA6&quot;/&gt;&lt;wsp:rsid wsp:val=&quot;008C014F&quot;/&gt;&lt;wsp:rsid wsp:val=&quot;008C651B&quot;/&gt;&lt;wsp:rsid wsp:val=&quot;008E0480&quot;/&gt;&lt;wsp:rsid wsp:val=&quot;008E09F0&quot;/&gt;&lt;wsp:rsid wsp:val=&quot;008F4C15&quot;/&gt;&lt;wsp:rsid wsp:val=&quot;00913D3F&quot;/&gt;&lt;wsp:rsid wsp:val=&quot;00921B7C&quot;/&gt;&lt;wsp:rsid wsp:val=&quot;00927C63&quot;/&gt;&lt;wsp:rsid wsp:val=&quot;00933E48&quot;/&gt;&lt;wsp:rsid wsp:val=&quot;0093693D&quot;/&gt;&lt;wsp:rsid wsp:val=&quot;009411D9&quot;/&gt;&lt;wsp:rsid wsp:val=&quot;0095218A&quot;/&gt;&lt;wsp:rsid wsp:val=&quot;00962144&quot;/&gt;&lt;wsp:rsid wsp:val=&quot;009860BD&quot;/&gt;&lt;wsp:rsid wsp:val=&quot;00986141&quot;/&gt;&lt;wsp:rsid wsp:val=&quot;00992E18&quot;/&gt;&lt;wsp:rsid wsp:val=&quot;009A0992&quot;/&gt;&lt;wsp:rsid wsp:val=&quot;009A63E1&quot;/&gt;&lt;wsp:rsid wsp:val=&quot;009B3032&quot;/&gt;&lt;wsp:rsid wsp:val=&quot;009C1371&quot;/&gt;&lt;wsp:rsid wsp:val=&quot;009C6826&quot;/&gt;&lt;wsp:rsid wsp:val=&quot;009D1B12&quot;/&gt;&lt;wsp:rsid wsp:val=&quot;009E4D11&quot;/&gt;&lt;wsp:rsid wsp:val=&quot;00A17376&quot;/&gt;&lt;wsp:rsid wsp:val=&quot;00A2099F&quot;/&gt;&lt;wsp:rsid wsp:val=&quot;00A37827&quot;/&gt;&lt;wsp:rsid wsp:val=&quot;00A44048&quot;/&gt;&lt;wsp:rsid wsp:val=&quot;00A5187D&quot;/&gt;&lt;wsp:rsid wsp:val=&quot;00A54869&quot;/&gt;&lt;wsp:rsid wsp:val=&quot;00A558BC&quot;/&gt;&lt;wsp:rsid wsp:val=&quot;00A6443C&quot;/&gt;&lt;wsp:rsid wsp:val=&quot;00A66D17&quot;/&gt;&lt;wsp:rsid wsp:val=&quot;00A859CD&quot;/&gt;&lt;wsp:rsid wsp:val=&quot;00A87BDB&quot;/&gt;&lt;wsp:rsid wsp:val=&quot;00A93942&quot;/&gt;&lt;wsp:rsid wsp:val=&quot;00A9651C&quot;/&gt;&lt;wsp:rsid wsp:val=&quot;00AA0FD3&quot;/&gt;&lt;wsp:rsid wsp:val=&quot;00AB0190&quot;/&gt;&lt;wsp:rsid wsp:val=&quot;00AE2F89&quot;/&gt;&lt;wsp:rsid wsp:val=&quot;00B0582B&quot;/&gt;&lt;wsp:rsid wsp:val=&quot;00B154BD&quot;/&gt;&lt;wsp:rsid wsp:val=&quot;00B21C98&quot;/&gt;&lt;wsp:rsid wsp:val=&quot;00B35B79&quot;/&gt;&lt;wsp:rsid wsp:val=&quot;00B52D5E&quot;/&gt;&lt;wsp:rsid wsp:val=&quot;00B83878&quot;/&gt;&lt;wsp:rsid wsp:val=&quot;00B83EAD&quot;/&gt;&lt;wsp:rsid wsp:val=&quot;00B90B6D&quot;/&gt;&lt;wsp:rsid wsp:val=&quot;00B91EF0&quot;/&gt;&lt;wsp:rsid wsp:val=&quot;00B91FC7&quot;/&gt;&lt;wsp:rsid wsp:val=&quot;00BB751C&quot;/&gt;&lt;wsp:rsid wsp:val=&quot;00BF60CB&quot;/&gt;&lt;wsp:rsid wsp:val=&quot;00C05EB3&quot;/&gt;&lt;wsp:rsid wsp:val=&quot;00C10825&quot;/&gt;&lt;wsp:rsid wsp:val=&quot;00C17431&quot;/&gt;&lt;wsp:rsid wsp:val=&quot;00C26265&quot;/&gt;&lt;wsp:rsid wsp:val=&quot;00C333C4&quot;/&gt;&lt;wsp:rsid wsp:val=&quot;00C45535&quot;/&gt;&lt;wsp:rsid wsp:val=&quot;00C54583&quot;/&gt;&lt;wsp:rsid wsp:val=&quot;00C57E08&quot;/&gt;&lt;wsp:rsid wsp:val=&quot;00C77059&quot;/&gt;&lt;wsp:rsid wsp:val=&quot;00C94DFB&quot;/&gt;&lt;wsp:rsid wsp:val=&quot;00CA20F6&quot;/&gt;&lt;wsp:rsid wsp:val=&quot;00CA312F&quot;/&gt;&lt;wsp:rsid wsp:val=&quot;00CB1131&quot;/&gt;&lt;wsp:rsid wsp:val=&quot;00CC4D84&quot;/&gt;&lt;wsp:rsid wsp:val=&quot;00CD4A74&quot;/&gt;&lt;wsp:rsid wsp:val=&quot;00CE1B2F&quot;/&gt;&lt;wsp:rsid wsp:val=&quot;00CF2E1F&quot;/&gt;&lt;wsp:rsid wsp:val=&quot;00D05DF9&quot;/&gt;&lt;wsp:rsid wsp:val=&quot;00D1377A&quot;/&gt;&lt;wsp:rsid wsp:val=&quot;00D15D6E&quot;/&gt;&lt;wsp:rsid wsp:val=&quot;00D20D24&quot;/&gt;&lt;wsp:rsid wsp:val=&quot;00D5051A&quot;/&gt;&lt;wsp:rsid wsp:val=&quot;00D54F13&quot;/&gt;&lt;wsp:rsid wsp:val=&quot;00D87235&quot;/&gt;&lt;wsp:rsid wsp:val=&quot;00DA5770&quot;/&gt;&lt;wsp:rsid wsp:val=&quot;00DB27C5&quot;/&gt;&lt;wsp:rsid wsp:val=&quot;00DD392B&quot;/&gt;&lt;wsp:rsid wsp:val=&quot;00DD5EBF&quot;/&gt;&lt;wsp:rsid wsp:val=&quot;00DD6A82&quot;/&gt;&lt;wsp:rsid wsp:val=&quot;00DE7127&quot;/&gt;&lt;wsp:rsid wsp:val=&quot;00DF243C&quot;/&gt;&lt;wsp:rsid wsp:val=&quot;00DF6C41&quot;/&gt;&lt;wsp:rsid wsp:val=&quot;00E07C98&quot;/&gt;&lt;wsp:rsid wsp:val=&quot;00E10EC4&quot;/&gt;&lt;wsp:rsid wsp:val=&quot;00E12A41&quot;/&gt;&lt;wsp:rsid wsp:val=&quot;00E1721E&quot;/&gt;&lt;wsp:rsid wsp:val=&quot;00E258E8&quot;/&gt;&lt;wsp:rsid wsp:val=&quot;00E35ACE&quot;/&gt;&lt;wsp:rsid wsp:val=&quot;00E5497F&quot;/&gt;&lt;wsp:rsid wsp:val=&quot;00E55EF4&quot;/&gt;&lt;wsp:rsid wsp:val=&quot;00E627C6&quot;/&gt;&lt;wsp:rsid wsp:val=&quot;00E96BA5&quot;/&gt;&lt;wsp:rsid wsp:val=&quot;00EA029C&quot;/&gt;&lt;wsp:rsid wsp:val=&quot;00EA5DC4&quot;/&gt;&lt;wsp:rsid wsp:val=&quot;00EB790E&quot;/&gt;&lt;wsp:rsid wsp:val=&quot;00EC2395&quot;/&gt;&lt;wsp:rsid wsp:val=&quot;00ED3D00&quot;/&gt;&lt;wsp:rsid wsp:val=&quot;00EE5BFA&quot;/&gt;&lt;wsp:rsid wsp:val=&quot;00F029F3&quot;/&gt;&lt;wsp:rsid wsp:val=&quot;00F13A2B&quot;/&gt;&lt;wsp:rsid wsp:val=&quot;00F20602&quot;/&gt;&lt;wsp:rsid wsp:val=&quot;00F26697&quot;/&gt;&lt;wsp:rsid wsp:val=&quot;00F3225F&quot;/&gt;&lt;wsp:rsid wsp:val=&quot;00F3498D&quot;/&gt;&lt;wsp:rsid wsp:val=&quot;00F358AC&quot;/&gt;&lt;wsp:rsid wsp:val=&quot;00F37973&quot;/&gt;&lt;wsp:rsid wsp:val=&quot;00F47BC5&quot;/&gt;&lt;wsp:rsid wsp:val=&quot;00F60EBA&quot;/&gt;&lt;wsp:rsid wsp:val=&quot;00F63456&quot;/&gt;&lt;wsp:rsid wsp:val=&quot;00F811F5&quot;/&gt;&lt;wsp:rsid wsp:val=&quot;00F8558E&quot;/&gt;&lt;wsp:rsid wsp:val=&quot;00F91114&quot;/&gt;&lt;wsp:rsid wsp:val=&quot;00F95602&quot;/&gt;&lt;wsp:rsid wsp:val=&quot;00FB3804&quot;/&gt;&lt;wsp:rsid wsp:val=&quot;00FC5068&quot;/&gt;&lt;wsp:rsid wsp:val=&quot;00FD18CA&quot;/&gt;&lt;wsp:rsid wsp:val=&quot;00FF6F08&quot;/&gt;&lt;/wsp:rsids&gt;&lt;/w:docPr&gt;&lt;w:body&gt;&lt;w:p wsp:rsidR=&quot;00000000&quot; wsp:rsidRDefault=&quot;001F4BA8&quot;&gt;&lt;m:oMathPara&gt;&lt;m:oMath&gt;&lt;m:r&gt;&lt;w:rPr&gt;&lt;w:rFonts w:ascii=&quot;Cambria Math&quot; w:h-ansi=&quot;Cambria Math&quot;/&gt;&lt;wx:font wx:val=&quot;Cambria Math&quot;/&gt;&lt;w:i/&gt;&lt;w:sz w:val=&quot;24&quot;/&gt;&lt;w:sz-cs w:val=&quot;24&quot;/&gt;&lt;/w:rPr&gt;&lt;m:t&gt;f&lt;/m:t&gt;&lt;/m:r&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x&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5711CF">
        <w:rPr>
          <w:sz w:val="24"/>
          <w:szCs w:val="24"/>
          <w:lang w:val="en-US"/>
        </w:rPr>
        <w:instrText xml:space="preserve"> </w:instrText>
      </w:r>
      <w:r w:rsidRPr="005711CF">
        <w:rPr>
          <w:sz w:val="24"/>
          <w:szCs w:val="24"/>
        </w:rPr>
        <w:fldChar w:fldCharType="separate"/>
      </w:r>
      <w:r w:rsidRPr="005711CF">
        <w:rPr>
          <w:position w:val="-11"/>
        </w:rPr>
        <w:pict w14:anchorId="6F5AE94A">
          <v:shape id="_x0000_i1036" type="#_x0000_t75" style="width:24.25pt;height:16.2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efaultTabStop w:val=&quot;708&quot;/&gt;&lt;w:hyphenationZone w:val=&quot;425&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Modelo Markov.enl&amp;lt;/item&amp;gt;&amp;lt;/Libraries&amp;gt;&amp;lt;/ENLibraries&amp;gt;&quot;/&gt;&lt;/w:docVars&gt;&lt;wsp:rsids&gt;&lt;wsp:rsidRoot wsp:val=&quot;00C17431&quot;/&gt;&lt;wsp:rsid wsp:val=&quot;000021CB&quot;/&gt;&lt;wsp:rsid wsp:val=&quot;000137DE&quot;/&gt;&lt;wsp:rsid wsp:val=&quot;00015D8B&quot;/&gt;&lt;wsp:rsid wsp:val=&quot;00016AF3&quot;/&gt;&lt;wsp:rsid wsp:val=&quot;000279D1&quot;/&gt;&lt;wsp:rsid wsp:val=&quot;00074D27&quot;/&gt;&lt;wsp:rsid wsp:val=&quot;00076A72&quot;/&gt;&lt;wsp:rsid wsp:val=&quot;00094BF1&quot;/&gt;&lt;wsp:rsid wsp:val=&quot;000B6A5E&quot;/&gt;&lt;wsp:rsid wsp:val=&quot;000D552E&quot;/&gt;&lt;wsp:rsid wsp:val=&quot;000F1BFF&quot;/&gt;&lt;wsp:rsid wsp:val=&quot;00104C0F&quot;/&gt;&lt;wsp:rsid wsp:val=&quot;00111385&quot;/&gt;&lt;wsp:rsid wsp:val=&quot;0011185B&quot;/&gt;&lt;wsp:rsid wsp:val=&quot;00114D88&quot;/&gt;&lt;wsp:rsid wsp:val=&quot;00116162&quot;/&gt;&lt;wsp:rsid wsp:val=&quot;00121A25&quot;/&gt;&lt;wsp:rsid wsp:val=&quot;001327B2&quot;/&gt;&lt;wsp:rsid wsp:val=&quot;00141E2E&quot;/&gt;&lt;wsp:rsid wsp:val=&quot;001575F0&quot;/&gt;&lt;wsp:rsid wsp:val=&quot;00163A2A&quot;/&gt;&lt;wsp:rsid wsp:val=&quot;00176001&quot;/&gt;&lt;wsp:rsid wsp:val=&quot;001815FF&quot;/&gt;&lt;wsp:rsid wsp:val=&quot;00197C32&quot;/&gt;&lt;wsp:rsid wsp:val=&quot;001B1CDB&quot;/&gt;&lt;wsp:rsid wsp:val=&quot;001B2BE3&quot;/&gt;&lt;wsp:rsid wsp:val=&quot;001B63A6&quot;/&gt;&lt;wsp:rsid wsp:val=&quot;001B76FD&quot;/&gt;&lt;wsp:rsid wsp:val=&quot;001C355E&quot;/&gt;&lt;wsp:rsid wsp:val=&quot;001C401D&quot;/&gt;&lt;wsp:rsid wsp:val=&quot;001C6DFD&quot;/&gt;&lt;wsp:rsid wsp:val=&quot;001D3FCB&quot;/&gt;&lt;wsp:rsid wsp:val=&quot;001F4BA8&quot;/&gt;&lt;wsp:rsid wsp:val=&quot;00202923&quot;/&gt;&lt;wsp:rsid wsp:val=&quot;0021020C&quot;/&gt;&lt;wsp:rsid wsp:val=&quot;00212D99&quot;/&gt;&lt;wsp:rsid wsp:val=&quot;00213C12&quot;/&gt;&lt;wsp:rsid wsp:val=&quot;00214373&quot;/&gt;&lt;wsp:rsid wsp:val=&quot;0021788D&quot;/&gt;&lt;wsp:rsid wsp:val=&quot;00222859&quot;/&gt;&lt;wsp:rsid wsp:val=&quot;00224426&quot;/&gt;&lt;wsp:rsid wsp:val=&quot;00242823&quot;/&gt;&lt;wsp:rsid wsp:val=&quot;002561E1&quot;/&gt;&lt;wsp:rsid wsp:val=&quot;00257082&quot;/&gt;&lt;wsp:rsid wsp:val=&quot;00257485&quot;/&gt;&lt;wsp:rsid wsp:val=&quot;00276744&quot;/&gt;&lt;wsp:rsid wsp:val=&quot;00286CED&quot;/&gt;&lt;wsp:rsid wsp:val=&quot;002912E8&quot;/&gt;&lt;wsp:rsid wsp:val=&quot;0029289F&quot;/&gt;&lt;wsp:rsid wsp:val=&quot;002A2399&quot;/&gt;&lt;wsp:rsid wsp:val=&quot;002A33A3&quot;/&gt;&lt;wsp:rsid wsp:val=&quot;002C6215&quot;/&gt;&lt;wsp:rsid wsp:val=&quot;002D492D&quot;/&gt;&lt;wsp:rsid wsp:val=&quot;002F2065&quot;/&gt;&lt;wsp:rsid wsp:val=&quot;003024E7&quot;/&gt;&lt;wsp:rsid wsp:val=&quot;00304434&quot;/&gt;&lt;wsp:rsid wsp:val=&quot;00320427&quot;/&gt;&lt;wsp:rsid wsp:val=&quot;0032094B&quot;/&gt;&lt;wsp:rsid wsp:val=&quot;00326844&quot;/&gt;&lt;wsp:rsid wsp:val=&quot;0032798B&quot;/&gt;&lt;wsp:rsid wsp:val=&quot;003301BB&quot;/&gt;&lt;wsp:rsid wsp:val=&quot;0033179F&quot;/&gt;&lt;wsp:rsid wsp:val=&quot;00365581&quot;/&gt;&lt;wsp:rsid wsp:val=&quot;00374144&quot;/&gt;&lt;wsp:rsid wsp:val=&quot;00383416&quot;/&gt;&lt;wsp:rsid wsp:val=&quot;003908F3&quot;/&gt;&lt;wsp:rsid wsp:val=&quot;003924BB&quot;/&gt;&lt;wsp:rsid wsp:val=&quot;003937BF&quot;/&gt;&lt;wsp:rsid wsp:val=&quot;003A4A07&quot;/&gt;&lt;wsp:rsid wsp:val=&quot;003A7D9C&quot;/&gt;&lt;wsp:rsid wsp:val=&quot;003B2EAB&quot;/&gt;&lt;wsp:rsid wsp:val=&quot;003B3164&quot;/&gt;&lt;wsp:rsid wsp:val=&quot;003B45FE&quot;/&gt;&lt;wsp:rsid wsp:val=&quot;003C4B2D&quot;/&gt;&lt;wsp:rsid wsp:val=&quot;003C6608&quot;/&gt;&lt;wsp:rsid wsp:val=&quot;003C76C6&quot;/&gt;&lt;wsp:rsid wsp:val=&quot;003D5810&quot;/&gt;&lt;wsp:rsid wsp:val=&quot;003E5900&quot;/&gt;&lt;wsp:rsid wsp:val=&quot;0040343F&quot;/&gt;&lt;wsp:rsid wsp:val=&quot;00403547&quot;/&gt;&lt;wsp:rsid wsp:val=&quot;004057A4&quot;/&gt;&lt;wsp:rsid wsp:val=&quot;004132F1&quot;/&gt;&lt;wsp:rsid wsp:val=&quot;00423174&quot;/&gt;&lt;wsp:rsid wsp:val=&quot;0044560B&quot;/&gt;&lt;wsp:rsid wsp:val=&quot;004542E4&quot;/&gt;&lt;wsp:rsid wsp:val=&quot;0046046D&quot;/&gt;&lt;wsp:rsid wsp:val=&quot;0046082A&quot;/&gt;&lt;wsp:rsid wsp:val=&quot;00464610&quot;/&gt;&lt;wsp:rsid wsp:val=&quot;00464D7C&quot;/&gt;&lt;wsp:rsid wsp:val=&quot;00465258&quot;/&gt;&lt;wsp:rsid wsp:val=&quot;00467371&quot;/&gt;&lt;wsp:rsid wsp:val=&quot;004755A3&quot;/&gt;&lt;wsp:rsid wsp:val=&quot;004817A2&quot;/&gt;&lt;wsp:rsid wsp:val=&quot;0048598D&quot;/&gt;&lt;wsp:rsid wsp:val=&quot;00493EB7&quot;/&gt;&lt;wsp:rsid wsp:val=&quot;004942BE&quot;/&gt;&lt;wsp:rsid wsp:val=&quot;004A247F&quot;/&gt;&lt;wsp:rsid wsp:val=&quot;004A3A7F&quot;/&gt;&lt;wsp:rsid wsp:val=&quot;004A770D&quot;/&gt;&lt;wsp:rsid wsp:val=&quot;004B5613&quot;/&gt;&lt;wsp:rsid wsp:val=&quot;004C4B72&quot;/&gt;&lt;wsp:rsid wsp:val=&quot;004F73BD&quot;/&gt;&lt;wsp:rsid wsp:val=&quot;00530F0E&quot;/&gt;&lt;wsp:rsid wsp:val=&quot;0054593B&quot;/&gt;&lt;wsp:rsid wsp:val=&quot;00547C79&quot;/&gt;&lt;wsp:rsid wsp:val=&quot;005542AF&quot;/&gt;&lt;wsp:rsid wsp:val=&quot;005553F9&quot;/&gt;&lt;wsp:rsid wsp:val=&quot;005601B0&quot;/&gt;&lt;wsp:rsid wsp:val=&quot;00560ED1&quot;/&gt;&lt;wsp:rsid wsp:val=&quot;00572F60&quot;/&gt;&lt;wsp:rsid wsp:val=&quot;00581555&quot;/&gt;&lt;wsp:rsid wsp:val=&quot;005907FD&quot;/&gt;&lt;wsp:rsid wsp:val=&quot;005908A2&quot;/&gt;&lt;wsp:rsid wsp:val=&quot;005A55B2&quot;/&gt;&lt;wsp:rsid wsp:val=&quot;005A7EC1&quot;/&gt;&lt;wsp:rsid wsp:val=&quot;005B0138&quot;/&gt;&lt;wsp:rsid wsp:val=&quot;005F3F1C&quot;/&gt;&lt;wsp:rsid wsp:val=&quot;00632BF3&quot;/&gt;&lt;wsp:rsid wsp:val=&quot;006359D2&quot;/&gt;&lt;wsp:rsid wsp:val=&quot;00642756&quot;/&gt;&lt;wsp:rsid wsp:val=&quot;00652B27&quot;/&gt;&lt;wsp:rsid wsp:val=&quot;00655443&quot;/&gt;&lt;wsp:rsid wsp:val=&quot;00660D84&quot;/&gt;&lt;wsp:rsid wsp:val=&quot;0067754B&quot;/&gt;&lt;wsp:rsid wsp:val=&quot;00684C92&quot;/&gt;&lt;wsp:rsid wsp:val=&quot;00684E14&quot;/&gt;&lt;wsp:rsid wsp:val=&quot;006851CB&quot;/&gt;&lt;wsp:rsid wsp:val=&quot;00697B02&quot;/&gt;&lt;wsp:rsid wsp:val=&quot;006B1DE6&quot;/&gt;&lt;wsp:rsid wsp:val=&quot;006C298F&quot;/&gt;&lt;wsp:rsid wsp:val=&quot;006D48B3&quot;/&gt;&lt;wsp:rsid wsp:val=&quot;006F3026&quot;/&gt;&lt;wsp:rsid wsp:val=&quot;006F7621&quot;/&gt;&lt;wsp:rsid wsp:val=&quot;00721153&quot;/&gt;&lt;wsp:rsid wsp:val=&quot;00735B62&quot;/&gt;&lt;wsp:rsid wsp:val=&quot;0074283E&quot;/&gt;&lt;wsp:rsid wsp:val=&quot;00742F51&quot;/&gt;&lt;wsp:rsid wsp:val=&quot;00743315&quot;/&gt;&lt;wsp:rsid wsp:val=&quot;00743F93&quot;/&gt;&lt;wsp:rsid wsp:val=&quot;00745D19&quot;/&gt;&lt;wsp:rsid wsp:val=&quot;00765EA7&quot;/&gt;&lt;wsp:rsid wsp:val=&quot;00775667&quot;/&gt;&lt;wsp:rsid wsp:val=&quot;00775AB3&quot;/&gt;&lt;wsp:rsid wsp:val=&quot;00781615&quot;/&gt;&lt;wsp:rsid wsp:val=&quot;00781EA7&quot;/&gt;&lt;wsp:rsid wsp:val=&quot;00787EA5&quot;/&gt;&lt;wsp:rsid wsp:val=&quot;00797873&quot;/&gt;&lt;wsp:rsid wsp:val=&quot;007A17E3&quot;/&gt;&lt;wsp:rsid wsp:val=&quot;007A5466&quot;/&gt;&lt;wsp:rsid wsp:val=&quot;007B0481&quot;/&gt;&lt;wsp:rsid wsp:val=&quot;007B7E99&quot;/&gt;&lt;wsp:rsid wsp:val=&quot;007E64E7&quot;/&gt;&lt;wsp:rsid wsp:val=&quot;00806156&quot;/&gt;&lt;wsp:rsid wsp:val=&quot;008351CE&quot;/&gt;&lt;wsp:rsid wsp:val=&quot;008354FF&quot;/&gt;&lt;wsp:rsid wsp:val=&quot;0084553C&quot;/&gt;&lt;wsp:rsid wsp:val=&quot;00845690&quot;/&gt;&lt;wsp:rsid wsp:val=&quot;00847D0A&quot;/&gt;&lt;wsp:rsid wsp:val=&quot;00860893&quot;/&gt;&lt;wsp:rsid wsp:val=&quot;0089324F&quot;/&gt;&lt;wsp:rsid wsp:val=&quot;008A5088&quot;/&gt;&lt;wsp:rsid wsp:val=&quot;008B1CA6&quot;/&gt;&lt;wsp:rsid wsp:val=&quot;008C014F&quot;/&gt;&lt;wsp:rsid wsp:val=&quot;008C651B&quot;/&gt;&lt;wsp:rsid wsp:val=&quot;008E0480&quot;/&gt;&lt;wsp:rsid wsp:val=&quot;008E09F0&quot;/&gt;&lt;wsp:rsid wsp:val=&quot;008F4C15&quot;/&gt;&lt;wsp:rsid wsp:val=&quot;00913D3F&quot;/&gt;&lt;wsp:rsid wsp:val=&quot;00921B7C&quot;/&gt;&lt;wsp:rsid wsp:val=&quot;00927C63&quot;/&gt;&lt;wsp:rsid wsp:val=&quot;00933E48&quot;/&gt;&lt;wsp:rsid wsp:val=&quot;0093693D&quot;/&gt;&lt;wsp:rsid wsp:val=&quot;009411D9&quot;/&gt;&lt;wsp:rsid wsp:val=&quot;0095218A&quot;/&gt;&lt;wsp:rsid wsp:val=&quot;00962144&quot;/&gt;&lt;wsp:rsid wsp:val=&quot;009860BD&quot;/&gt;&lt;wsp:rsid wsp:val=&quot;00986141&quot;/&gt;&lt;wsp:rsid wsp:val=&quot;00992E18&quot;/&gt;&lt;wsp:rsid wsp:val=&quot;009A0992&quot;/&gt;&lt;wsp:rsid wsp:val=&quot;009A63E1&quot;/&gt;&lt;wsp:rsid wsp:val=&quot;009B3032&quot;/&gt;&lt;wsp:rsid wsp:val=&quot;009C1371&quot;/&gt;&lt;wsp:rsid wsp:val=&quot;009C6826&quot;/&gt;&lt;wsp:rsid wsp:val=&quot;009D1B12&quot;/&gt;&lt;wsp:rsid wsp:val=&quot;009E4D11&quot;/&gt;&lt;wsp:rsid wsp:val=&quot;00A17376&quot;/&gt;&lt;wsp:rsid wsp:val=&quot;00A2099F&quot;/&gt;&lt;wsp:rsid wsp:val=&quot;00A37827&quot;/&gt;&lt;wsp:rsid wsp:val=&quot;00A44048&quot;/&gt;&lt;wsp:rsid wsp:val=&quot;00A5187D&quot;/&gt;&lt;wsp:rsid wsp:val=&quot;00A54869&quot;/&gt;&lt;wsp:rsid wsp:val=&quot;00A558BC&quot;/&gt;&lt;wsp:rsid wsp:val=&quot;00A6443C&quot;/&gt;&lt;wsp:rsid wsp:val=&quot;00A66D17&quot;/&gt;&lt;wsp:rsid wsp:val=&quot;00A859CD&quot;/&gt;&lt;wsp:rsid wsp:val=&quot;00A87BDB&quot;/&gt;&lt;wsp:rsid wsp:val=&quot;00A93942&quot;/&gt;&lt;wsp:rsid wsp:val=&quot;00A9651C&quot;/&gt;&lt;wsp:rsid wsp:val=&quot;00AA0FD3&quot;/&gt;&lt;wsp:rsid wsp:val=&quot;00AB0190&quot;/&gt;&lt;wsp:rsid wsp:val=&quot;00AE2F89&quot;/&gt;&lt;wsp:rsid wsp:val=&quot;00B0582B&quot;/&gt;&lt;wsp:rsid wsp:val=&quot;00B154BD&quot;/&gt;&lt;wsp:rsid wsp:val=&quot;00B21C98&quot;/&gt;&lt;wsp:rsid wsp:val=&quot;00B35B79&quot;/&gt;&lt;wsp:rsid wsp:val=&quot;00B52D5E&quot;/&gt;&lt;wsp:rsid wsp:val=&quot;00B83878&quot;/&gt;&lt;wsp:rsid wsp:val=&quot;00B83EAD&quot;/&gt;&lt;wsp:rsid wsp:val=&quot;00B90B6D&quot;/&gt;&lt;wsp:rsid wsp:val=&quot;00B91EF0&quot;/&gt;&lt;wsp:rsid wsp:val=&quot;00B91FC7&quot;/&gt;&lt;wsp:rsid wsp:val=&quot;00BB751C&quot;/&gt;&lt;wsp:rsid wsp:val=&quot;00BF60CB&quot;/&gt;&lt;wsp:rsid wsp:val=&quot;00C05EB3&quot;/&gt;&lt;wsp:rsid wsp:val=&quot;00C10825&quot;/&gt;&lt;wsp:rsid wsp:val=&quot;00C17431&quot;/&gt;&lt;wsp:rsid wsp:val=&quot;00C26265&quot;/&gt;&lt;wsp:rsid wsp:val=&quot;00C333C4&quot;/&gt;&lt;wsp:rsid wsp:val=&quot;00C45535&quot;/&gt;&lt;wsp:rsid wsp:val=&quot;00C54583&quot;/&gt;&lt;wsp:rsid wsp:val=&quot;00C57E08&quot;/&gt;&lt;wsp:rsid wsp:val=&quot;00C77059&quot;/&gt;&lt;wsp:rsid wsp:val=&quot;00C94DFB&quot;/&gt;&lt;wsp:rsid wsp:val=&quot;00CA20F6&quot;/&gt;&lt;wsp:rsid wsp:val=&quot;00CA312F&quot;/&gt;&lt;wsp:rsid wsp:val=&quot;00CB1131&quot;/&gt;&lt;wsp:rsid wsp:val=&quot;00CC4D84&quot;/&gt;&lt;wsp:rsid wsp:val=&quot;00CD4A74&quot;/&gt;&lt;wsp:rsid wsp:val=&quot;00CE1B2F&quot;/&gt;&lt;wsp:rsid wsp:val=&quot;00CF2E1F&quot;/&gt;&lt;wsp:rsid wsp:val=&quot;00D05DF9&quot;/&gt;&lt;wsp:rsid wsp:val=&quot;00D1377A&quot;/&gt;&lt;wsp:rsid wsp:val=&quot;00D15D6E&quot;/&gt;&lt;wsp:rsid wsp:val=&quot;00D20D24&quot;/&gt;&lt;wsp:rsid wsp:val=&quot;00D5051A&quot;/&gt;&lt;wsp:rsid wsp:val=&quot;00D54F13&quot;/&gt;&lt;wsp:rsid wsp:val=&quot;00D87235&quot;/&gt;&lt;wsp:rsid wsp:val=&quot;00DA5770&quot;/&gt;&lt;wsp:rsid wsp:val=&quot;00DB27C5&quot;/&gt;&lt;wsp:rsid wsp:val=&quot;00DD392B&quot;/&gt;&lt;wsp:rsid wsp:val=&quot;00DD5EBF&quot;/&gt;&lt;wsp:rsid wsp:val=&quot;00DD6A82&quot;/&gt;&lt;wsp:rsid wsp:val=&quot;00DE7127&quot;/&gt;&lt;wsp:rsid wsp:val=&quot;00DF243C&quot;/&gt;&lt;wsp:rsid wsp:val=&quot;00DF6C41&quot;/&gt;&lt;wsp:rsid wsp:val=&quot;00E07C98&quot;/&gt;&lt;wsp:rsid wsp:val=&quot;00E10EC4&quot;/&gt;&lt;wsp:rsid wsp:val=&quot;00E12A41&quot;/&gt;&lt;wsp:rsid wsp:val=&quot;00E1721E&quot;/&gt;&lt;wsp:rsid wsp:val=&quot;00E258E8&quot;/&gt;&lt;wsp:rsid wsp:val=&quot;00E35ACE&quot;/&gt;&lt;wsp:rsid wsp:val=&quot;00E5497F&quot;/&gt;&lt;wsp:rsid wsp:val=&quot;00E55EF4&quot;/&gt;&lt;wsp:rsid wsp:val=&quot;00E627C6&quot;/&gt;&lt;wsp:rsid wsp:val=&quot;00E96BA5&quot;/&gt;&lt;wsp:rsid wsp:val=&quot;00EA029C&quot;/&gt;&lt;wsp:rsid wsp:val=&quot;00EA5DC4&quot;/&gt;&lt;wsp:rsid wsp:val=&quot;00EB790E&quot;/&gt;&lt;wsp:rsid wsp:val=&quot;00EC2395&quot;/&gt;&lt;wsp:rsid wsp:val=&quot;00ED3D00&quot;/&gt;&lt;wsp:rsid wsp:val=&quot;00EE5BFA&quot;/&gt;&lt;wsp:rsid wsp:val=&quot;00F029F3&quot;/&gt;&lt;wsp:rsid wsp:val=&quot;00F13A2B&quot;/&gt;&lt;wsp:rsid wsp:val=&quot;00F20602&quot;/&gt;&lt;wsp:rsid wsp:val=&quot;00F26697&quot;/&gt;&lt;wsp:rsid wsp:val=&quot;00F3225F&quot;/&gt;&lt;wsp:rsid wsp:val=&quot;00F3498D&quot;/&gt;&lt;wsp:rsid wsp:val=&quot;00F358AC&quot;/&gt;&lt;wsp:rsid wsp:val=&quot;00F37973&quot;/&gt;&lt;wsp:rsid wsp:val=&quot;00F47BC5&quot;/&gt;&lt;wsp:rsid wsp:val=&quot;00F60EBA&quot;/&gt;&lt;wsp:rsid wsp:val=&quot;00F63456&quot;/&gt;&lt;wsp:rsid wsp:val=&quot;00F811F5&quot;/&gt;&lt;wsp:rsid wsp:val=&quot;00F8558E&quot;/&gt;&lt;wsp:rsid wsp:val=&quot;00F91114&quot;/&gt;&lt;wsp:rsid wsp:val=&quot;00F95602&quot;/&gt;&lt;wsp:rsid wsp:val=&quot;00FB3804&quot;/&gt;&lt;wsp:rsid wsp:val=&quot;00FC5068&quot;/&gt;&lt;wsp:rsid wsp:val=&quot;00FD18CA&quot;/&gt;&lt;wsp:rsid wsp:val=&quot;00FF6F08&quot;/&gt;&lt;/wsp:rsids&gt;&lt;/w:docPr&gt;&lt;w:body&gt;&lt;w:p wsp:rsidR=&quot;00000000&quot; wsp:rsidRDefault=&quot;001F4BA8&quot;&gt;&lt;m:oMathPara&gt;&lt;m:oMath&gt;&lt;m:r&gt;&lt;w:rPr&gt;&lt;w:rFonts w:ascii=&quot;Cambria Math&quot; w:h-ansi=&quot;Cambria Math&quot;/&gt;&lt;wx:font wx:val=&quot;Cambria Math&quot;/&gt;&lt;w:i/&gt;&lt;w:sz w:val=&quot;24&quot;/&gt;&lt;w:sz-cs w:val=&quot;24&quot;/&gt;&lt;/w:rPr&gt;&lt;m:t&gt;f&lt;/m:t&gt;&lt;/m:r&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x&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5711CF">
        <w:rPr>
          <w:sz w:val="24"/>
          <w:szCs w:val="24"/>
        </w:rPr>
        <w:fldChar w:fldCharType="end"/>
      </w:r>
      <w:r w:rsidRPr="005711CF">
        <w:rPr>
          <w:sz w:val="24"/>
          <w:szCs w:val="24"/>
          <w:lang w:val="en-US"/>
        </w:rPr>
        <w:t xml:space="preserve"> are shown in </w:t>
      </w:r>
      <w:r w:rsidR="00D45E84" w:rsidRPr="005711CF">
        <w:rPr>
          <w:sz w:val="24"/>
          <w:szCs w:val="24"/>
          <w:lang w:val="en-US"/>
        </w:rPr>
        <w:t>supplementary f</w:t>
      </w:r>
      <w:r w:rsidRPr="005711CF">
        <w:rPr>
          <w:sz w:val="24"/>
          <w:szCs w:val="24"/>
          <w:lang w:val="en-US"/>
        </w:rPr>
        <w:t xml:space="preserve">igure </w:t>
      </w:r>
      <w:r w:rsidR="001C640A" w:rsidRPr="005711CF">
        <w:rPr>
          <w:sz w:val="24"/>
          <w:szCs w:val="24"/>
          <w:lang w:val="en-US"/>
        </w:rPr>
        <w:t>S</w:t>
      </w:r>
      <w:r w:rsidR="00D45E84" w:rsidRPr="005711CF">
        <w:rPr>
          <w:sz w:val="24"/>
          <w:szCs w:val="24"/>
          <w:lang w:val="en-US"/>
        </w:rPr>
        <w:t>1</w:t>
      </w:r>
      <w:r w:rsidR="00287B69" w:rsidRPr="005711CF">
        <w:rPr>
          <w:sz w:val="24"/>
          <w:szCs w:val="24"/>
          <w:lang w:val="en-US"/>
        </w:rPr>
        <w:t>3</w:t>
      </w:r>
      <w:r w:rsidRPr="005711CF">
        <w:rPr>
          <w:sz w:val="24"/>
          <w:szCs w:val="24"/>
          <w:lang w:val="en-US"/>
        </w:rPr>
        <w:t xml:space="preserve">. The </w:t>
      </w:r>
      <w:r w:rsidR="0087133E" w:rsidRPr="005711CF">
        <w:rPr>
          <w:sz w:val="24"/>
          <w:szCs w:val="24"/>
          <w:lang w:val="en-US"/>
        </w:rPr>
        <w:t xml:space="preserve">average mortality rate per 5-year range obtained from </w:t>
      </w:r>
      <w:proofErr w:type="spellStart"/>
      <w:r w:rsidR="0087133E" w:rsidRPr="005711CF">
        <w:rPr>
          <w:sz w:val="24"/>
          <w:szCs w:val="24"/>
          <w:lang w:val="en-US"/>
        </w:rPr>
        <w:t>integring</w:t>
      </w:r>
      <w:proofErr w:type="spellEnd"/>
      <w:r w:rsidR="0087133E" w:rsidRPr="005711CF">
        <w:rPr>
          <w:sz w:val="24"/>
          <w:szCs w:val="24"/>
          <w:lang w:val="en-US"/>
        </w:rPr>
        <w:t xml:space="preserve"> the </w:t>
      </w:r>
      <w:r w:rsidRPr="005711CF">
        <w:rPr>
          <w:sz w:val="24"/>
          <w:szCs w:val="24"/>
          <w:lang w:val="en-US"/>
        </w:rPr>
        <w:t xml:space="preserve">derivative function </w:t>
      </w:r>
      <w:r w:rsidRPr="005711CF">
        <w:rPr>
          <w:sz w:val="24"/>
          <w:szCs w:val="24"/>
        </w:rPr>
        <w:fldChar w:fldCharType="begin"/>
      </w:r>
      <w:r w:rsidRPr="005711CF">
        <w:rPr>
          <w:sz w:val="24"/>
          <w:szCs w:val="24"/>
          <w:lang w:val="en-US"/>
        </w:rPr>
        <w:instrText xml:space="preserve"> QUOTE </w:instrText>
      </w:r>
      <w:r w:rsidRPr="005711CF">
        <w:rPr>
          <w:position w:val="-11"/>
        </w:rPr>
        <w:pict w14:anchorId="0DB4BFFC">
          <v:shape id="_x0000_i1037" type="#_x0000_t75" style="width:26.7pt;height:16.2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efaultTabStop w:val=&quot;708&quot;/&gt;&lt;w:hyphenationZone w:val=&quot;425&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Modelo Markov.enl&amp;lt;/item&amp;gt;&amp;lt;/Libraries&amp;gt;&amp;lt;/ENLibraries&amp;gt;&quot;/&gt;&lt;/w:docVars&gt;&lt;wsp:rsids&gt;&lt;wsp:rsidRoot wsp:val=&quot;00C17431&quot;/&gt;&lt;wsp:rsid wsp:val=&quot;000021CB&quot;/&gt;&lt;wsp:rsid wsp:val=&quot;000137DE&quot;/&gt;&lt;wsp:rsid wsp:val=&quot;00015D8B&quot;/&gt;&lt;wsp:rsid wsp:val=&quot;00016AF3&quot;/&gt;&lt;wsp:rsid wsp:val=&quot;000279D1&quot;/&gt;&lt;wsp:rsid wsp:val=&quot;00074D27&quot;/&gt;&lt;wsp:rsid wsp:val=&quot;00076A72&quot;/&gt;&lt;wsp:rsid wsp:val=&quot;00094BF1&quot;/&gt;&lt;wsp:rsid wsp:val=&quot;000B6A5E&quot;/&gt;&lt;wsp:rsid wsp:val=&quot;000D552E&quot;/&gt;&lt;wsp:rsid wsp:val=&quot;000F1BFF&quot;/&gt;&lt;wsp:rsid wsp:val=&quot;00104C0F&quot;/&gt;&lt;wsp:rsid wsp:val=&quot;00111385&quot;/&gt;&lt;wsp:rsid wsp:val=&quot;0011185B&quot;/&gt;&lt;wsp:rsid wsp:val=&quot;00114D88&quot;/&gt;&lt;wsp:rsid wsp:val=&quot;00116162&quot;/&gt;&lt;wsp:rsid wsp:val=&quot;00121A25&quot;/&gt;&lt;wsp:rsid wsp:val=&quot;001327B2&quot;/&gt;&lt;wsp:rsid wsp:val=&quot;00141E2E&quot;/&gt;&lt;wsp:rsid wsp:val=&quot;001575F0&quot;/&gt;&lt;wsp:rsid wsp:val=&quot;00163A2A&quot;/&gt;&lt;wsp:rsid wsp:val=&quot;00176001&quot;/&gt;&lt;wsp:rsid wsp:val=&quot;001815FF&quot;/&gt;&lt;wsp:rsid wsp:val=&quot;00197C32&quot;/&gt;&lt;wsp:rsid wsp:val=&quot;001B1CDB&quot;/&gt;&lt;wsp:rsid wsp:val=&quot;001B2BE3&quot;/&gt;&lt;wsp:rsid wsp:val=&quot;001B63A6&quot;/&gt;&lt;wsp:rsid wsp:val=&quot;001B76FD&quot;/&gt;&lt;wsp:rsid wsp:val=&quot;001C355E&quot;/&gt;&lt;wsp:rsid wsp:val=&quot;001C401D&quot;/&gt;&lt;wsp:rsid wsp:val=&quot;001C6DFD&quot;/&gt;&lt;wsp:rsid wsp:val=&quot;001D3FCB&quot;/&gt;&lt;wsp:rsid wsp:val=&quot;00202923&quot;/&gt;&lt;wsp:rsid wsp:val=&quot;0021020C&quot;/&gt;&lt;wsp:rsid wsp:val=&quot;00212D99&quot;/&gt;&lt;wsp:rsid wsp:val=&quot;00213C12&quot;/&gt;&lt;wsp:rsid wsp:val=&quot;00214373&quot;/&gt;&lt;wsp:rsid wsp:val=&quot;0021788D&quot;/&gt;&lt;wsp:rsid wsp:val=&quot;00222859&quot;/&gt;&lt;wsp:rsid wsp:val=&quot;00224426&quot;/&gt;&lt;wsp:rsid wsp:val=&quot;00242823&quot;/&gt;&lt;wsp:rsid wsp:val=&quot;002561E1&quot;/&gt;&lt;wsp:rsid wsp:val=&quot;00257082&quot;/&gt;&lt;wsp:rsid wsp:val=&quot;00257485&quot;/&gt;&lt;wsp:rsid wsp:val=&quot;00276744&quot;/&gt;&lt;wsp:rsid wsp:val=&quot;00286CED&quot;/&gt;&lt;wsp:rsid wsp:val=&quot;002912E8&quot;/&gt;&lt;wsp:rsid wsp:val=&quot;0029289F&quot;/&gt;&lt;wsp:rsid wsp:val=&quot;002A2399&quot;/&gt;&lt;wsp:rsid wsp:val=&quot;002A33A3&quot;/&gt;&lt;wsp:rsid wsp:val=&quot;002C6215&quot;/&gt;&lt;wsp:rsid wsp:val=&quot;002D492D&quot;/&gt;&lt;wsp:rsid wsp:val=&quot;002F2065&quot;/&gt;&lt;wsp:rsid wsp:val=&quot;003024E7&quot;/&gt;&lt;wsp:rsid wsp:val=&quot;00304434&quot;/&gt;&lt;wsp:rsid wsp:val=&quot;00320427&quot;/&gt;&lt;wsp:rsid wsp:val=&quot;0032094B&quot;/&gt;&lt;wsp:rsid wsp:val=&quot;00326844&quot;/&gt;&lt;wsp:rsid wsp:val=&quot;0032798B&quot;/&gt;&lt;wsp:rsid wsp:val=&quot;003301BB&quot;/&gt;&lt;wsp:rsid wsp:val=&quot;0033179F&quot;/&gt;&lt;wsp:rsid wsp:val=&quot;00365581&quot;/&gt;&lt;wsp:rsid wsp:val=&quot;00374144&quot;/&gt;&lt;wsp:rsid wsp:val=&quot;00383416&quot;/&gt;&lt;wsp:rsid wsp:val=&quot;003908F3&quot;/&gt;&lt;wsp:rsid wsp:val=&quot;003924BB&quot;/&gt;&lt;wsp:rsid wsp:val=&quot;003937BF&quot;/&gt;&lt;wsp:rsid wsp:val=&quot;003A4A07&quot;/&gt;&lt;wsp:rsid wsp:val=&quot;003A7D9C&quot;/&gt;&lt;wsp:rsid wsp:val=&quot;003B2EAB&quot;/&gt;&lt;wsp:rsid wsp:val=&quot;003B3164&quot;/&gt;&lt;wsp:rsid wsp:val=&quot;003B45FE&quot;/&gt;&lt;wsp:rsid wsp:val=&quot;003C4B2D&quot;/&gt;&lt;wsp:rsid wsp:val=&quot;003C6608&quot;/&gt;&lt;wsp:rsid wsp:val=&quot;003C76C6&quot;/&gt;&lt;wsp:rsid wsp:val=&quot;003D5810&quot;/&gt;&lt;wsp:rsid wsp:val=&quot;003E5900&quot;/&gt;&lt;wsp:rsid wsp:val=&quot;0040343F&quot;/&gt;&lt;wsp:rsid wsp:val=&quot;00403547&quot;/&gt;&lt;wsp:rsid wsp:val=&quot;004057A4&quot;/&gt;&lt;wsp:rsid wsp:val=&quot;004132F1&quot;/&gt;&lt;wsp:rsid wsp:val=&quot;00423174&quot;/&gt;&lt;wsp:rsid wsp:val=&quot;0044560B&quot;/&gt;&lt;wsp:rsid wsp:val=&quot;004542E4&quot;/&gt;&lt;wsp:rsid wsp:val=&quot;0046046D&quot;/&gt;&lt;wsp:rsid wsp:val=&quot;0046082A&quot;/&gt;&lt;wsp:rsid wsp:val=&quot;00464610&quot;/&gt;&lt;wsp:rsid wsp:val=&quot;00464D7C&quot;/&gt;&lt;wsp:rsid wsp:val=&quot;00465258&quot;/&gt;&lt;wsp:rsid wsp:val=&quot;00467371&quot;/&gt;&lt;wsp:rsid wsp:val=&quot;004755A3&quot;/&gt;&lt;wsp:rsid wsp:val=&quot;004817A2&quot;/&gt;&lt;wsp:rsid wsp:val=&quot;0048598D&quot;/&gt;&lt;wsp:rsid wsp:val=&quot;00493EB7&quot;/&gt;&lt;wsp:rsid wsp:val=&quot;004942BE&quot;/&gt;&lt;wsp:rsid wsp:val=&quot;004A247F&quot;/&gt;&lt;wsp:rsid wsp:val=&quot;004A3A7F&quot;/&gt;&lt;wsp:rsid wsp:val=&quot;004A770D&quot;/&gt;&lt;wsp:rsid wsp:val=&quot;004B5613&quot;/&gt;&lt;wsp:rsid wsp:val=&quot;004C4B72&quot;/&gt;&lt;wsp:rsid wsp:val=&quot;004F73BD&quot;/&gt;&lt;wsp:rsid wsp:val=&quot;00530F0E&quot;/&gt;&lt;wsp:rsid wsp:val=&quot;0054593B&quot;/&gt;&lt;wsp:rsid wsp:val=&quot;00547C79&quot;/&gt;&lt;wsp:rsid wsp:val=&quot;005542AF&quot;/&gt;&lt;wsp:rsid wsp:val=&quot;005553F9&quot;/&gt;&lt;wsp:rsid wsp:val=&quot;005601B0&quot;/&gt;&lt;wsp:rsid wsp:val=&quot;00560ED1&quot;/&gt;&lt;wsp:rsid wsp:val=&quot;00572F60&quot;/&gt;&lt;wsp:rsid wsp:val=&quot;00581555&quot;/&gt;&lt;wsp:rsid wsp:val=&quot;005907FD&quot;/&gt;&lt;wsp:rsid wsp:val=&quot;005908A2&quot;/&gt;&lt;wsp:rsid wsp:val=&quot;005A55B2&quot;/&gt;&lt;wsp:rsid wsp:val=&quot;005A7EC1&quot;/&gt;&lt;wsp:rsid wsp:val=&quot;005B0138&quot;/&gt;&lt;wsp:rsid wsp:val=&quot;005F3F1C&quot;/&gt;&lt;wsp:rsid wsp:val=&quot;00632BF3&quot;/&gt;&lt;wsp:rsid wsp:val=&quot;006359D2&quot;/&gt;&lt;wsp:rsid wsp:val=&quot;00642756&quot;/&gt;&lt;wsp:rsid wsp:val=&quot;00652B27&quot;/&gt;&lt;wsp:rsid wsp:val=&quot;00655443&quot;/&gt;&lt;wsp:rsid wsp:val=&quot;00660D84&quot;/&gt;&lt;wsp:rsid wsp:val=&quot;0067754B&quot;/&gt;&lt;wsp:rsid wsp:val=&quot;00684C92&quot;/&gt;&lt;wsp:rsid wsp:val=&quot;00684E14&quot;/&gt;&lt;wsp:rsid wsp:val=&quot;006851CB&quot;/&gt;&lt;wsp:rsid wsp:val=&quot;00697B02&quot;/&gt;&lt;wsp:rsid wsp:val=&quot;006B1DE6&quot;/&gt;&lt;wsp:rsid wsp:val=&quot;006C298F&quot;/&gt;&lt;wsp:rsid wsp:val=&quot;006D48B3&quot;/&gt;&lt;wsp:rsid wsp:val=&quot;006F3026&quot;/&gt;&lt;wsp:rsid wsp:val=&quot;006F7621&quot;/&gt;&lt;wsp:rsid wsp:val=&quot;00721153&quot;/&gt;&lt;wsp:rsid wsp:val=&quot;00735B62&quot;/&gt;&lt;wsp:rsid wsp:val=&quot;0074283E&quot;/&gt;&lt;wsp:rsid wsp:val=&quot;00742F51&quot;/&gt;&lt;wsp:rsid wsp:val=&quot;00743315&quot;/&gt;&lt;wsp:rsid wsp:val=&quot;00743F93&quot;/&gt;&lt;wsp:rsid wsp:val=&quot;00745D19&quot;/&gt;&lt;wsp:rsid wsp:val=&quot;00765EA7&quot;/&gt;&lt;wsp:rsid wsp:val=&quot;00775667&quot;/&gt;&lt;wsp:rsid wsp:val=&quot;00775AB3&quot;/&gt;&lt;wsp:rsid wsp:val=&quot;00781615&quot;/&gt;&lt;wsp:rsid wsp:val=&quot;00781EA7&quot;/&gt;&lt;wsp:rsid wsp:val=&quot;00787EA5&quot;/&gt;&lt;wsp:rsid wsp:val=&quot;00797873&quot;/&gt;&lt;wsp:rsid wsp:val=&quot;007A17E3&quot;/&gt;&lt;wsp:rsid wsp:val=&quot;007A5466&quot;/&gt;&lt;wsp:rsid wsp:val=&quot;007B0481&quot;/&gt;&lt;wsp:rsid wsp:val=&quot;007B7E99&quot;/&gt;&lt;wsp:rsid wsp:val=&quot;007E64E7&quot;/&gt;&lt;wsp:rsid wsp:val=&quot;00806156&quot;/&gt;&lt;wsp:rsid wsp:val=&quot;008351CE&quot;/&gt;&lt;wsp:rsid wsp:val=&quot;008354FF&quot;/&gt;&lt;wsp:rsid wsp:val=&quot;0084553C&quot;/&gt;&lt;wsp:rsid wsp:val=&quot;00845690&quot;/&gt;&lt;wsp:rsid wsp:val=&quot;00847D0A&quot;/&gt;&lt;wsp:rsid wsp:val=&quot;00847E1D&quot;/&gt;&lt;wsp:rsid wsp:val=&quot;00860893&quot;/&gt;&lt;wsp:rsid wsp:val=&quot;0089324F&quot;/&gt;&lt;wsp:rsid wsp:val=&quot;008A5088&quot;/&gt;&lt;wsp:rsid wsp:val=&quot;008B1CA6&quot;/&gt;&lt;wsp:rsid wsp:val=&quot;008C014F&quot;/&gt;&lt;wsp:rsid wsp:val=&quot;008C651B&quot;/&gt;&lt;wsp:rsid wsp:val=&quot;008E0480&quot;/&gt;&lt;wsp:rsid wsp:val=&quot;008E09F0&quot;/&gt;&lt;wsp:rsid wsp:val=&quot;008F4C15&quot;/&gt;&lt;wsp:rsid wsp:val=&quot;00913D3F&quot;/&gt;&lt;wsp:rsid wsp:val=&quot;00921B7C&quot;/&gt;&lt;wsp:rsid wsp:val=&quot;00927C63&quot;/&gt;&lt;wsp:rsid wsp:val=&quot;00933E48&quot;/&gt;&lt;wsp:rsid wsp:val=&quot;0093693D&quot;/&gt;&lt;wsp:rsid wsp:val=&quot;009411D9&quot;/&gt;&lt;wsp:rsid wsp:val=&quot;0095218A&quot;/&gt;&lt;wsp:rsid wsp:val=&quot;00962144&quot;/&gt;&lt;wsp:rsid wsp:val=&quot;009860BD&quot;/&gt;&lt;wsp:rsid wsp:val=&quot;00986141&quot;/&gt;&lt;wsp:rsid wsp:val=&quot;00992E18&quot;/&gt;&lt;wsp:rsid wsp:val=&quot;009A0992&quot;/&gt;&lt;wsp:rsid wsp:val=&quot;009A63E1&quot;/&gt;&lt;wsp:rsid wsp:val=&quot;009B3032&quot;/&gt;&lt;wsp:rsid wsp:val=&quot;009C1371&quot;/&gt;&lt;wsp:rsid wsp:val=&quot;009C6826&quot;/&gt;&lt;wsp:rsid wsp:val=&quot;009D1B12&quot;/&gt;&lt;wsp:rsid wsp:val=&quot;009E4D11&quot;/&gt;&lt;wsp:rsid wsp:val=&quot;00A17376&quot;/&gt;&lt;wsp:rsid wsp:val=&quot;00A2099F&quot;/&gt;&lt;wsp:rsid wsp:val=&quot;00A37827&quot;/&gt;&lt;wsp:rsid wsp:val=&quot;00A44048&quot;/&gt;&lt;wsp:rsid wsp:val=&quot;00A5187D&quot;/&gt;&lt;wsp:rsid wsp:val=&quot;00A54869&quot;/&gt;&lt;wsp:rsid wsp:val=&quot;00A558BC&quot;/&gt;&lt;wsp:rsid wsp:val=&quot;00A6443C&quot;/&gt;&lt;wsp:rsid wsp:val=&quot;00A66D17&quot;/&gt;&lt;wsp:rsid wsp:val=&quot;00A859CD&quot;/&gt;&lt;wsp:rsid wsp:val=&quot;00A87BDB&quot;/&gt;&lt;wsp:rsid wsp:val=&quot;00A93942&quot;/&gt;&lt;wsp:rsid wsp:val=&quot;00A9651C&quot;/&gt;&lt;wsp:rsid wsp:val=&quot;00AA0FD3&quot;/&gt;&lt;wsp:rsid wsp:val=&quot;00AB0190&quot;/&gt;&lt;wsp:rsid wsp:val=&quot;00AE2F89&quot;/&gt;&lt;wsp:rsid wsp:val=&quot;00B0582B&quot;/&gt;&lt;wsp:rsid wsp:val=&quot;00B154BD&quot;/&gt;&lt;wsp:rsid wsp:val=&quot;00B21C98&quot;/&gt;&lt;wsp:rsid wsp:val=&quot;00B35B79&quot;/&gt;&lt;wsp:rsid wsp:val=&quot;00B52D5E&quot;/&gt;&lt;wsp:rsid wsp:val=&quot;00B83878&quot;/&gt;&lt;wsp:rsid wsp:val=&quot;00B83EAD&quot;/&gt;&lt;wsp:rsid wsp:val=&quot;00B90B6D&quot;/&gt;&lt;wsp:rsid wsp:val=&quot;00B91EF0&quot;/&gt;&lt;wsp:rsid wsp:val=&quot;00B91FC7&quot;/&gt;&lt;wsp:rsid wsp:val=&quot;00BB751C&quot;/&gt;&lt;wsp:rsid wsp:val=&quot;00BF60CB&quot;/&gt;&lt;wsp:rsid wsp:val=&quot;00C05EB3&quot;/&gt;&lt;wsp:rsid wsp:val=&quot;00C10825&quot;/&gt;&lt;wsp:rsid wsp:val=&quot;00C17431&quot;/&gt;&lt;wsp:rsid wsp:val=&quot;00C26265&quot;/&gt;&lt;wsp:rsid wsp:val=&quot;00C333C4&quot;/&gt;&lt;wsp:rsid wsp:val=&quot;00C45535&quot;/&gt;&lt;wsp:rsid wsp:val=&quot;00C54583&quot;/&gt;&lt;wsp:rsid wsp:val=&quot;00C57E08&quot;/&gt;&lt;wsp:rsid wsp:val=&quot;00C77059&quot;/&gt;&lt;wsp:rsid wsp:val=&quot;00C94DFB&quot;/&gt;&lt;wsp:rsid wsp:val=&quot;00CA20F6&quot;/&gt;&lt;wsp:rsid wsp:val=&quot;00CA312F&quot;/&gt;&lt;wsp:rsid wsp:val=&quot;00CB1131&quot;/&gt;&lt;wsp:rsid wsp:val=&quot;00CC4D84&quot;/&gt;&lt;wsp:rsid wsp:val=&quot;00CD4A74&quot;/&gt;&lt;wsp:rsid wsp:val=&quot;00CE1B2F&quot;/&gt;&lt;wsp:rsid wsp:val=&quot;00CF2E1F&quot;/&gt;&lt;wsp:rsid wsp:val=&quot;00D05DF9&quot;/&gt;&lt;wsp:rsid wsp:val=&quot;00D1377A&quot;/&gt;&lt;wsp:rsid wsp:val=&quot;00D15D6E&quot;/&gt;&lt;wsp:rsid wsp:val=&quot;00D20D24&quot;/&gt;&lt;wsp:rsid wsp:val=&quot;00D5051A&quot;/&gt;&lt;wsp:rsid wsp:val=&quot;00D54F13&quot;/&gt;&lt;wsp:rsid wsp:val=&quot;00D87235&quot;/&gt;&lt;wsp:rsid wsp:val=&quot;00DA5770&quot;/&gt;&lt;wsp:rsid wsp:val=&quot;00DB27C5&quot;/&gt;&lt;wsp:rsid wsp:val=&quot;00DD392B&quot;/&gt;&lt;wsp:rsid wsp:val=&quot;00DD5EBF&quot;/&gt;&lt;wsp:rsid wsp:val=&quot;00DD6A82&quot;/&gt;&lt;wsp:rsid wsp:val=&quot;00DE7127&quot;/&gt;&lt;wsp:rsid wsp:val=&quot;00DF243C&quot;/&gt;&lt;wsp:rsid wsp:val=&quot;00DF6C41&quot;/&gt;&lt;wsp:rsid wsp:val=&quot;00E07C98&quot;/&gt;&lt;wsp:rsid wsp:val=&quot;00E10EC4&quot;/&gt;&lt;wsp:rsid wsp:val=&quot;00E12A41&quot;/&gt;&lt;wsp:rsid wsp:val=&quot;00E1721E&quot;/&gt;&lt;wsp:rsid wsp:val=&quot;00E258E8&quot;/&gt;&lt;wsp:rsid wsp:val=&quot;00E35ACE&quot;/&gt;&lt;wsp:rsid wsp:val=&quot;00E5497F&quot;/&gt;&lt;wsp:rsid wsp:val=&quot;00E55EF4&quot;/&gt;&lt;wsp:rsid wsp:val=&quot;00E627C6&quot;/&gt;&lt;wsp:rsid wsp:val=&quot;00E96BA5&quot;/&gt;&lt;wsp:rsid wsp:val=&quot;00EA029C&quot;/&gt;&lt;wsp:rsid wsp:val=&quot;00EA5DC4&quot;/&gt;&lt;wsp:rsid wsp:val=&quot;00EB790E&quot;/&gt;&lt;wsp:rsid wsp:val=&quot;00EC2395&quot;/&gt;&lt;wsp:rsid wsp:val=&quot;00ED3D00&quot;/&gt;&lt;wsp:rsid wsp:val=&quot;00EE5BFA&quot;/&gt;&lt;wsp:rsid wsp:val=&quot;00F029F3&quot;/&gt;&lt;wsp:rsid wsp:val=&quot;00F13A2B&quot;/&gt;&lt;wsp:rsid wsp:val=&quot;00F20602&quot;/&gt;&lt;wsp:rsid wsp:val=&quot;00F26697&quot;/&gt;&lt;wsp:rsid wsp:val=&quot;00F3225F&quot;/&gt;&lt;wsp:rsid wsp:val=&quot;00F3498D&quot;/&gt;&lt;wsp:rsid wsp:val=&quot;00F358AC&quot;/&gt;&lt;wsp:rsid wsp:val=&quot;00F37973&quot;/&gt;&lt;wsp:rsid wsp:val=&quot;00F47BC5&quot;/&gt;&lt;wsp:rsid wsp:val=&quot;00F60EBA&quot;/&gt;&lt;wsp:rsid wsp:val=&quot;00F63456&quot;/&gt;&lt;wsp:rsid wsp:val=&quot;00F811F5&quot;/&gt;&lt;wsp:rsid wsp:val=&quot;00F8558E&quot;/&gt;&lt;wsp:rsid wsp:val=&quot;00F91114&quot;/&gt;&lt;wsp:rsid wsp:val=&quot;00F95602&quot;/&gt;&lt;wsp:rsid wsp:val=&quot;00FB3804&quot;/&gt;&lt;wsp:rsid wsp:val=&quot;00FC5068&quot;/&gt;&lt;wsp:rsid wsp:val=&quot;00FD18CA&quot;/&gt;&lt;wsp:rsid wsp:val=&quot;00FF6F08&quot;/&gt;&lt;/wsp:rsids&gt;&lt;/w:docPr&gt;&lt;w:body&gt;&lt;w:p wsp:rsidR=&quot;00000000&quot; wsp:rsidRDefault=&quot;00847E1D&quot;&gt;&lt;m:oMathPara&gt;&lt;m:oMath&gt;&lt;m:r&gt;&lt;w:rPr&gt;&lt;w:rFonts w:ascii=&quot;Cambria Math&quot; w:h-ansi=&quot;Cambria Math&quot;/&gt;&lt;wx:font wx:val=&quot;Cambria Math&quot;/&gt;&lt;w:i/&gt;&lt;w:sz w:val=&quot;24&quot;/&gt;&lt;w:sz-cs w:val=&quot;24&quot;/&gt;&lt;/w:rPr&gt;&lt;m:t&gt;f¬¥&lt;/m:t&gt;&lt;/m:r&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x&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Pr="005711CF">
        <w:rPr>
          <w:sz w:val="24"/>
          <w:szCs w:val="24"/>
          <w:lang w:val="en-US"/>
        </w:rPr>
        <w:instrText xml:space="preserve"> </w:instrText>
      </w:r>
      <w:r w:rsidRPr="005711CF">
        <w:rPr>
          <w:sz w:val="24"/>
          <w:szCs w:val="24"/>
        </w:rPr>
        <w:fldChar w:fldCharType="separate"/>
      </w:r>
      <w:r w:rsidRPr="005711CF">
        <w:rPr>
          <w:position w:val="-11"/>
        </w:rPr>
        <w:pict w14:anchorId="6A35E303">
          <v:shape id="_x0000_i1038" type="#_x0000_t75" style="width:26.7pt;height:16.2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efaultTabStop w:val=&quot;708&quot;/&gt;&lt;w:hyphenationZone w:val=&quot;425&quot;/&gt;&lt;w:doNotHyphenateCaps/&gt;&lt;w:drawingGridHorizontalSpacing w:val=&quot;110&quot;/&gt;&lt;w:displayHorizontalDrawingGridEvery w:val=&quot;2&quot;/&gt;&lt;w:punctuationKerning/&gt;&lt;w:characterSpacingControl w:val=&quot;DontCompress&quot;/&gt;&lt;w:optimizeForBrowser/&gt;&lt;w:validateAgainstSchema w:val=&quot;off&quot;/&gt;&lt;w:saveInvalidXML w:val=&quot;off&quot;/&gt;&lt;w:ignoreMixedContent w:val=&quot;off&quot;/&gt;&lt;w:alwaysShowPlaceholderText w:val=&quot;off&quot;/&gt;&lt;w:doNotUnderlineInvalidXML/&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ENInstantFormat&amp;gt;&quot;/&gt;&lt;w:docVar w:name=&quot;EN.Layout&quot; w:val=&quot;&amp;lt;ENLayout&amp;gt;&amp;lt;Style&amp;gt;Numbered&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Modelo Markov.enl&amp;lt;/item&amp;gt;&amp;lt;/Libraries&amp;gt;&amp;lt;/ENLibraries&amp;gt;&quot;/&gt;&lt;/w:docVars&gt;&lt;wsp:rsids&gt;&lt;wsp:rsidRoot wsp:val=&quot;00C17431&quot;/&gt;&lt;wsp:rsid wsp:val=&quot;000021CB&quot;/&gt;&lt;wsp:rsid wsp:val=&quot;000137DE&quot;/&gt;&lt;wsp:rsid wsp:val=&quot;00015D8B&quot;/&gt;&lt;wsp:rsid wsp:val=&quot;00016AF3&quot;/&gt;&lt;wsp:rsid wsp:val=&quot;000279D1&quot;/&gt;&lt;wsp:rsid wsp:val=&quot;00074D27&quot;/&gt;&lt;wsp:rsid wsp:val=&quot;00076A72&quot;/&gt;&lt;wsp:rsid wsp:val=&quot;00094BF1&quot;/&gt;&lt;wsp:rsid wsp:val=&quot;000B6A5E&quot;/&gt;&lt;wsp:rsid wsp:val=&quot;000D552E&quot;/&gt;&lt;wsp:rsid wsp:val=&quot;000F1BFF&quot;/&gt;&lt;wsp:rsid wsp:val=&quot;00104C0F&quot;/&gt;&lt;wsp:rsid wsp:val=&quot;00111385&quot;/&gt;&lt;wsp:rsid wsp:val=&quot;0011185B&quot;/&gt;&lt;wsp:rsid wsp:val=&quot;00114D88&quot;/&gt;&lt;wsp:rsid wsp:val=&quot;00116162&quot;/&gt;&lt;wsp:rsid wsp:val=&quot;00121A25&quot;/&gt;&lt;wsp:rsid wsp:val=&quot;001327B2&quot;/&gt;&lt;wsp:rsid wsp:val=&quot;00141E2E&quot;/&gt;&lt;wsp:rsid wsp:val=&quot;001575F0&quot;/&gt;&lt;wsp:rsid wsp:val=&quot;00163A2A&quot;/&gt;&lt;wsp:rsid wsp:val=&quot;00176001&quot;/&gt;&lt;wsp:rsid wsp:val=&quot;001815FF&quot;/&gt;&lt;wsp:rsid wsp:val=&quot;00197C32&quot;/&gt;&lt;wsp:rsid wsp:val=&quot;001B1CDB&quot;/&gt;&lt;wsp:rsid wsp:val=&quot;001B2BE3&quot;/&gt;&lt;wsp:rsid wsp:val=&quot;001B63A6&quot;/&gt;&lt;wsp:rsid wsp:val=&quot;001B76FD&quot;/&gt;&lt;wsp:rsid wsp:val=&quot;001C355E&quot;/&gt;&lt;wsp:rsid wsp:val=&quot;001C401D&quot;/&gt;&lt;wsp:rsid wsp:val=&quot;001C6DFD&quot;/&gt;&lt;wsp:rsid wsp:val=&quot;001D3FCB&quot;/&gt;&lt;wsp:rsid wsp:val=&quot;00202923&quot;/&gt;&lt;wsp:rsid wsp:val=&quot;0021020C&quot;/&gt;&lt;wsp:rsid wsp:val=&quot;00212D99&quot;/&gt;&lt;wsp:rsid wsp:val=&quot;00213C12&quot;/&gt;&lt;wsp:rsid wsp:val=&quot;00214373&quot;/&gt;&lt;wsp:rsid wsp:val=&quot;0021788D&quot;/&gt;&lt;wsp:rsid wsp:val=&quot;00222859&quot;/&gt;&lt;wsp:rsid wsp:val=&quot;00224426&quot;/&gt;&lt;wsp:rsid wsp:val=&quot;00242823&quot;/&gt;&lt;wsp:rsid wsp:val=&quot;002561E1&quot;/&gt;&lt;wsp:rsid wsp:val=&quot;00257082&quot;/&gt;&lt;wsp:rsid wsp:val=&quot;00257485&quot;/&gt;&lt;wsp:rsid wsp:val=&quot;00276744&quot;/&gt;&lt;wsp:rsid wsp:val=&quot;00286CED&quot;/&gt;&lt;wsp:rsid wsp:val=&quot;002912E8&quot;/&gt;&lt;wsp:rsid wsp:val=&quot;0029289F&quot;/&gt;&lt;wsp:rsid wsp:val=&quot;002A2399&quot;/&gt;&lt;wsp:rsid wsp:val=&quot;002A33A3&quot;/&gt;&lt;wsp:rsid wsp:val=&quot;002C6215&quot;/&gt;&lt;wsp:rsid wsp:val=&quot;002D492D&quot;/&gt;&lt;wsp:rsid wsp:val=&quot;002F2065&quot;/&gt;&lt;wsp:rsid wsp:val=&quot;003024E7&quot;/&gt;&lt;wsp:rsid wsp:val=&quot;00304434&quot;/&gt;&lt;wsp:rsid wsp:val=&quot;00320427&quot;/&gt;&lt;wsp:rsid wsp:val=&quot;0032094B&quot;/&gt;&lt;wsp:rsid wsp:val=&quot;00326844&quot;/&gt;&lt;wsp:rsid wsp:val=&quot;0032798B&quot;/&gt;&lt;wsp:rsid wsp:val=&quot;003301BB&quot;/&gt;&lt;wsp:rsid wsp:val=&quot;0033179F&quot;/&gt;&lt;wsp:rsid wsp:val=&quot;00365581&quot;/&gt;&lt;wsp:rsid wsp:val=&quot;00374144&quot;/&gt;&lt;wsp:rsid wsp:val=&quot;00383416&quot;/&gt;&lt;wsp:rsid wsp:val=&quot;003908F3&quot;/&gt;&lt;wsp:rsid wsp:val=&quot;003924BB&quot;/&gt;&lt;wsp:rsid wsp:val=&quot;003937BF&quot;/&gt;&lt;wsp:rsid wsp:val=&quot;003A4A07&quot;/&gt;&lt;wsp:rsid wsp:val=&quot;003A7D9C&quot;/&gt;&lt;wsp:rsid wsp:val=&quot;003B2EAB&quot;/&gt;&lt;wsp:rsid wsp:val=&quot;003B3164&quot;/&gt;&lt;wsp:rsid wsp:val=&quot;003B45FE&quot;/&gt;&lt;wsp:rsid wsp:val=&quot;003C4B2D&quot;/&gt;&lt;wsp:rsid wsp:val=&quot;003C6608&quot;/&gt;&lt;wsp:rsid wsp:val=&quot;003C76C6&quot;/&gt;&lt;wsp:rsid wsp:val=&quot;003D5810&quot;/&gt;&lt;wsp:rsid wsp:val=&quot;003E5900&quot;/&gt;&lt;wsp:rsid wsp:val=&quot;0040343F&quot;/&gt;&lt;wsp:rsid wsp:val=&quot;00403547&quot;/&gt;&lt;wsp:rsid wsp:val=&quot;004057A4&quot;/&gt;&lt;wsp:rsid wsp:val=&quot;004132F1&quot;/&gt;&lt;wsp:rsid wsp:val=&quot;00423174&quot;/&gt;&lt;wsp:rsid wsp:val=&quot;0044560B&quot;/&gt;&lt;wsp:rsid wsp:val=&quot;004542E4&quot;/&gt;&lt;wsp:rsid wsp:val=&quot;0046046D&quot;/&gt;&lt;wsp:rsid wsp:val=&quot;0046082A&quot;/&gt;&lt;wsp:rsid wsp:val=&quot;00464610&quot;/&gt;&lt;wsp:rsid wsp:val=&quot;00464D7C&quot;/&gt;&lt;wsp:rsid wsp:val=&quot;00465258&quot;/&gt;&lt;wsp:rsid wsp:val=&quot;00467371&quot;/&gt;&lt;wsp:rsid wsp:val=&quot;004755A3&quot;/&gt;&lt;wsp:rsid wsp:val=&quot;004817A2&quot;/&gt;&lt;wsp:rsid wsp:val=&quot;0048598D&quot;/&gt;&lt;wsp:rsid wsp:val=&quot;00493EB7&quot;/&gt;&lt;wsp:rsid wsp:val=&quot;004942BE&quot;/&gt;&lt;wsp:rsid wsp:val=&quot;004A247F&quot;/&gt;&lt;wsp:rsid wsp:val=&quot;004A3A7F&quot;/&gt;&lt;wsp:rsid wsp:val=&quot;004A770D&quot;/&gt;&lt;wsp:rsid wsp:val=&quot;004B5613&quot;/&gt;&lt;wsp:rsid wsp:val=&quot;004C4B72&quot;/&gt;&lt;wsp:rsid wsp:val=&quot;004F73BD&quot;/&gt;&lt;wsp:rsid wsp:val=&quot;00530F0E&quot;/&gt;&lt;wsp:rsid wsp:val=&quot;0054593B&quot;/&gt;&lt;wsp:rsid wsp:val=&quot;00547C79&quot;/&gt;&lt;wsp:rsid wsp:val=&quot;005542AF&quot;/&gt;&lt;wsp:rsid wsp:val=&quot;005553F9&quot;/&gt;&lt;wsp:rsid wsp:val=&quot;005601B0&quot;/&gt;&lt;wsp:rsid wsp:val=&quot;00560ED1&quot;/&gt;&lt;wsp:rsid wsp:val=&quot;00572F60&quot;/&gt;&lt;wsp:rsid wsp:val=&quot;00581555&quot;/&gt;&lt;wsp:rsid wsp:val=&quot;005907FD&quot;/&gt;&lt;wsp:rsid wsp:val=&quot;005908A2&quot;/&gt;&lt;wsp:rsid wsp:val=&quot;005A55B2&quot;/&gt;&lt;wsp:rsid wsp:val=&quot;005A7EC1&quot;/&gt;&lt;wsp:rsid wsp:val=&quot;005B0138&quot;/&gt;&lt;wsp:rsid wsp:val=&quot;005F3F1C&quot;/&gt;&lt;wsp:rsid wsp:val=&quot;00632BF3&quot;/&gt;&lt;wsp:rsid wsp:val=&quot;006359D2&quot;/&gt;&lt;wsp:rsid wsp:val=&quot;00642756&quot;/&gt;&lt;wsp:rsid wsp:val=&quot;00652B27&quot;/&gt;&lt;wsp:rsid wsp:val=&quot;00655443&quot;/&gt;&lt;wsp:rsid wsp:val=&quot;00660D84&quot;/&gt;&lt;wsp:rsid wsp:val=&quot;0067754B&quot;/&gt;&lt;wsp:rsid wsp:val=&quot;00684C92&quot;/&gt;&lt;wsp:rsid wsp:val=&quot;00684E14&quot;/&gt;&lt;wsp:rsid wsp:val=&quot;006851CB&quot;/&gt;&lt;wsp:rsid wsp:val=&quot;00697B02&quot;/&gt;&lt;wsp:rsid wsp:val=&quot;006B1DE6&quot;/&gt;&lt;wsp:rsid wsp:val=&quot;006C298F&quot;/&gt;&lt;wsp:rsid wsp:val=&quot;006D48B3&quot;/&gt;&lt;wsp:rsid wsp:val=&quot;006F3026&quot;/&gt;&lt;wsp:rsid wsp:val=&quot;006F7621&quot;/&gt;&lt;wsp:rsid wsp:val=&quot;00721153&quot;/&gt;&lt;wsp:rsid wsp:val=&quot;00735B62&quot;/&gt;&lt;wsp:rsid wsp:val=&quot;0074283E&quot;/&gt;&lt;wsp:rsid wsp:val=&quot;00742F51&quot;/&gt;&lt;wsp:rsid wsp:val=&quot;00743315&quot;/&gt;&lt;wsp:rsid wsp:val=&quot;00743F93&quot;/&gt;&lt;wsp:rsid wsp:val=&quot;00745D19&quot;/&gt;&lt;wsp:rsid wsp:val=&quot;00765EA7&quot;/&gt;&lt;wsp:rsid wsp:val=&quot;00775667&quot;/&gt;&lt;wsp:rsid wsp:val=&quot;00775AB3&quot;/&gt;&lt;wsp:rsid wsp:val=&quot;00781615&quot;/&gt;&lt;wsp:rsid wsp:val=&quot;00781EA7&quot;/&gt;&lt;wsp:rsid wsp:val=&quot;00787EA5&quot;/&gt;&lt;wsp:rsid wsp:val=&quot;00797873&quot;/&gt;&lt;wsp:rsid wsp:val=&quot;007A17E3&quot;/&gt;&lt;wsp:rsid wsp:val=&quot;007A5466&quot;/&gt;&lt;wsp:rsid wsp:val=&quot;007B0481&quot;/&gt;&lt;wsp:rsid wsp:val=&quot;007B7E99&quot;/&gt;&lt;wsp:rsid wsp:val=&quot;007E64E7&quot;/&gt;&lt;wsp:rsid wsp:val=&quot;00806156&quot;/&gt;&lt;wsp:rsid wsp:val=&quot;008351CE&quot;/&gt;&lt;wsp:rsid wsp:val=&quot;008354FF&quot;/&gt;&lt;wsp:rsid wsp:val=&quot;0084553C&quot;/&gt;&lt;wsp:rsid wsp:val=&quot;00845690&quot;/&gt;&lt;wsp:rsid wsp:val=&quot;00847D0A&quot;/&gt;&lt;wsp:rsid wsp:val=&quot;00847E1D&quot;/&gt;&lt;wsp:rsid wsp:val=&quot;00860893&quot;/&gt;&lt;wsp:rsid wsp:val=&quot;0089324F&quot;/&gt;&lt;wsp:rsid wsp:val=&quot;008A5088&quot;/&gt;&lt;wsp:rsid wsp:val=&quot;008B1CA6&quot;/&gt;&lt;wsp:rsid wsp:val=&quot;008C014F&quot;/&gt;&lt;wsp:rsid wsp:val=&quot;008C651B&quot;/&gt;&lt;wsp:rsid wsp:val=&quot;008E0480&quot;/&gt;&lt;wsp:rsid wsp:val=&quot;008E09F0&quot;/&gt;&lt;wsp:rsid wsp:val=&quot;008F4C15&quot;/&gt;&lt;wsp:rsid wsp:val=&quot;00913D3F&quot;/&gt;&lt;wsp:rsid wsp:val=&quot;00921B7C&quot;/&gt;&lt;wsp:rsid wsp:val=&quot;00927C63&quot;/&gt;&lt;wsp:rsid wsp:val=&quot;00933E48&quot;/&gt;&lt;wsp:rsid wsp:val=&quot;0093693D&quot;/&gt;&lt;wsp:rsid wsp:val=&quot;009411D9&quot;/&gt;&lt;wsp:rsid wsp:val=&quot;0095218A&quot;/&gt;&lt;wsp:rsid wsp:val=&quot;00962144&quot;/&gt;&lt;wsp:rsid wsp:val=&quot;009860BD&quot;/&gt;&lt;wsp:rsid wsp:val=&quot;00986141&quot;/&gt;&lt;wsp:rsid wsp:val=&quot;00992E18&quot;/&gt;&lt;wsp:rsid wsp:val=&quot;009A0992&quot;/&gt;&lt;wsp:rsid wsp:val=&quot;009A63E1&quot;/&gt;&lt;wsp:rsid wsp:val=&quot;009B3032&quot;/&gt;&lt;wsp:rsid wsp:val=&quot;009C1371&quot;/&gt;&lt;wsp:rsid wsp:val=&quot;009C6826&quot;/&gt;&lt;wsp:rsid wsp:val=&quot;009D1B12&quot;/&gt;&lt;wsp:rsid wsp:val=&quot;009E4D11&quot;/&gt;&lt;wsp:rsid wsp:val=&quot;00A17376&quot;/&gt;&lt;wsp:rsid wsp:val=&quot;00A2099F&quot;/&gt;&lt;wsp:rsid wsp:val=&quot;00A37827&quot;/&gt;&lt;wsp:rsid wsp:val=&quot;00A44048&quot;/&gt;&lt;wsp:rsid wsp:val=&quot;00A5187D&quot;/&gt;&lt;wsp:rsid wsp:val=&quot;00A54869&quot;/&gt;&lt;wsp:rsid wsp:val=&quot;00A558BC&quot;/&gt;&lt;wsp:rsid wsp:val=&quot;00A6443C&quot;/&gt;&lt;wsp:rsid wsp:val=&quot;00A66D17&quot;/&gt;&lt;wsp:rsid wsp:val=&quot;00A859CD&quot;/&gt;&lt;wsp:rsid wsp:val=&quot;00A87BDB&quot;/&gt;&lt;wsp:rsid wsp:val=&quot;00A93942&quot;/&gt;&lt;wsp:rsid wsp:val=&quot;00A9651C&quot;/&gt;&lt;wsp:rsid wsp:val=&quot;00AA0FD3&quot;/&gt;&lt;wsp:rsid wsp:val=&quot;00AB0190&quot;/&gt;&lt;wsp:rsid wsp:val=&quot;00AE2F89&quot;/&gt;&lt;wsp:rsid wsp:val=&quot;00B0582B&quot;/&gt;&lt;wsp:rsid wsp:val=&quot;00B154BD&quot;/&gt;&lt;wsp:rsid wsp:val=&quot;00B21C98&quot;/&gt;&lt;wsp:rsid wsp:val=&quot;00B35B79&quot;/&gt;&lt;wsp:rsid wsp:val=&quot;00B52D5E&quot;/&gt;&lt;wsp:rsid wsp:val=&quot;00B83878&quot;/&gt;&lt;wsp:rsid wsp:val=&quot;00B83EAD&quot;/&gt;&lt;wsp:rsid wsp:val=&quot;00B90B6D&quot;/&gt;&lt;wsp:rsid wsp:val=&quot;00B91EF0&quot;/&gt;&lt;wsp:rsid wsp:val=&quot;00B91FC7&quot;/&gt;&lt;wsp:rsid wsp:val=&quot;00BB751C&quot;/&gt;&lt;wsp:rsid wsp:val=&quot;00BF60CB&quot;/&gt;&lt;wsp:rsid wsp:val=&quot;00C05EB3&quot;/&gt;&lt;wsp:rsid wsp:val=&quot;00C10825&quot;/&gt;&lt;wsp:rsid wsp:val=&quot;00C17431&quot;/&gt;&lt;wsp:rsid wsp:val=&quot;00C26265&quot;/&gt;&lt;wsp:rsid wsp:val=&quot;00C333C4&quot;/&gt;&lt;wsp:rsid wsp:val=&quot;00C45535&quot;/&gt;&lt;wsp:rsid wsp:val=&quot;00C54583&quot;/&gt;&lt;wsp:rsid wsp:val=&quot;00C57E08&quot;/&gt;&lt;wsp:rsid wsp:val=&quot;00C77059&quot;/&gt;&lt;wsp:rsid wsp:val=&quot;00C94DFB&quot;/&gt;&lt;wsp:rsid wsp:val=&quot;00CA20F6&quot;/&gt;&lt;wsp:rsid wsp:val=&quot;00CA312F&quot;/&gt;&lt;wsp:rsid wsp:val=&quot;00CB1131&quot;/&gt;&lt;wsp:rsid wsp:val=&quot;00CC4D84&quot;/&gt;&lt;wsp:rsid wsp:val=&quot;00CD4A74&quot;/&gt;&lt;wsp:rsid wsp:val=&quot;00CE1B2F&quot;/&gt;&lt;wsp:rsid wsp:val=&quot;00CF2E1F&quot;/&gt;&lt;wsp:rsid wsp:val=&quot;00D05DF9&quot;/&gt;&lt;wsp:rsid wsp:val=&quot;00D1377A&quot;/&gt;&lt;wsp:rsid wsp:val=&quot;00D15D6E&quot;/&gt;&lt;wsp:rsid wsp:val=&quot;00D20D24&quot;/&gt;&lt;wsp:rsid wsp:val=&quot;00D5051A&quot;/&gt;&lt;wsp:rsid wsp:val=&quot;00D54F13&quot;/&gt;&lt;wsp:rsid wsp:val=&quot;00D87235&quot;/&gt;&lt;wsp:rsid wsp:val=&quot;00DA5770&quot;/&gt;&lt;wsp:rsid wsp:val=&quot;00DB27C5&quot;/&gt;&lt;wsp:rsid wsp:val=&quot;00DD392B&quot;/&gt;&lt;wsp:rsid wsp:val=&quot;00DD5EBF&quot;/&gt;&lt;wsp:rsid wsp:val=&quot;00DD6A82&quot;/&gt;&lt;wsp:rsid wsp:val=&quot;00DE7127&quot;/&gt;&lt;wsp:rsid wsp:val=&quot;00DF243C&quot;/&gt;&lt;wsp:rsid wsp:val=&quot;00DF6C41&quot;/&gt;&lt;wsp:rsid wsp:val=&quot;00E07C98&quot;/&gt;&lt;wsp:rsid wsp:val=&quot;00E10EC4&quot;/&gt;&lt;wsp:rsid wsp:val=&quot;00E12A41&quot;/&gt;&lt;wsp:rsid wsp:val=&quot;00E1721E&quot;/&gt;&lt;wsp:rsid wsp:val=&quot;00E258E8&quot;/&gt;&lt;wsp:rsid wsp:val=&quot;00E35ACE&quot;/&gt;&lt;wsp:rsid wsp:val=&quot;00E5497F&quot;/&gt;&lt;wsp:rsid wsp:val=&quot;00E55EF4&quot;/&gt;&lt;wsp:rsid wsp:val=&quot;00E627C6&quot;/&gt;&lt;wsp:rsid wsp:val=&quot;00E96BA5&quot;/&gt;&lt;wsp:rsid wsp:val=&quot;00EA029C&quot;/&gt;&lt;wsp:rsid wsp:val=&quot;00EA5DC4&quot;/&gt;&lt;wsp:rsid wsp:val=&quot;00EB790E&quot;/&gt;&lt;wsp:rsid wsp:val=&quot;00EC2395&quot;/&gt;&lt;wsp:rsid wsp:val=&quot;00ED3D00&quot;/&gt;&lt;wsp:rsid wsp:val=&quot;00EE5BFA&quot;/&gt;&lt;wsp:rsid wsp:val=&quot;00F029F3&quot;/&gt;&lt;wsp:rsid wsp:val=&quot;00F13A2B&quot;/&gt;&lt;wsp:rsid wsp:val=&quot;00F20602&quot;/&gt;&lt;wsp:rsid wsp:val=&quot;00F26697&quot;/&gt;&lt;wsp:rsid wsp:val=&quot;00F3225F&quot;/&gt;&lt;wsp:rsid wsp:val=&quot;00F3498D&quot;/&gt;&lt;wsp:rsid wsp:val=&quot;00F358AC&quot;/&gt;&lt;wsp:rsid wsp:val=&quot;00F37973&quot;/&gt;&lt;wsp:rsid wsp:val=&quot;00F47BC5&quot;/&gt;&lt;wsp:rsid wsp:val=&quot;00F60EBA&quot;/&gt;&lt;wsp:rsid wsp:val=&quot;00F63456&quot;/&gt;&lt;wsp:rsid wsp:val=&quot;00F811F5&quot;/&gt;&lt;wsp:rsid wsp:val=&quot;00F8558E&quot;/&gt;&lt;wsp:rsid wsp:val=&quot;00F91114&quot;/&gt;&lt;wsp:rsid wsp:val=&quot;00F95602&quot;/&gt;&lt;wsp:rsid wsp:val=&quot;00FB3804&quot;/&gt;&lt;wsp:rsid wsp:val=&quot;00FC5068&quot;/&gt;&lt;wsp:rsid wsp:val=&quot;00FD18CA&quot;/&gt;&lt;wsp:rsid wsp:val=&quot;00FF6F08&quot;/&gt;&lt;/wsp:rsids&gt;&lt;/w:docPr&gt;&lt;w:body&gt;&lt;w:p wsp:rsidR=&quot;00000000&quot; wsp:rsidRDefault=&quot;00847E1D&quot;&gt;&lt;m:oMathPara&gt;&lt;m:oMath&gt;&lt;m:r&gt;&lt;w:rPr&gt;&lt;w:rFonts w:ascii=&quot;Cambria Math&quot; w:h-ansi=&quot;Cambria Math&quot;/&gt;&lt;wx:font wx:val=&quot;Cambria Math&quot;/&gt;&lt;w:i/&gt;&lt;w:sz w:val=&quot;24&quot;/&gt;&lt;w:sz-cs w:val=&quot;24&quot;/&gt;&lt;/w:rPr&gt;&lt;m:t&gt;f¬¥&lt;/m:t&gt;&lt;/m:r&gt;&lt;m:d&gt;&lt;m:dPr&gt;&lt;m:ctrlPr&gt;&lt;w:rPr&gt;&lt;w:rFonts w:ascii=&quot;Cambria Math&quot; w:h-ansi=&quot;Cambria Math&quot;/&gt;&lt;wx:font wx:val=&quot;Cambria Math&quot;/&gt;&lt;w:i/&gt;&lt;w:sz w:val=&quot;24&quot;/&gt;&lt;w:sz-cs w:val=&quot;24&quot;/&gt;&lt;/w:rPr&gt;&lt;/m:ctrlPr&gt;&lt;/m:dPr&gt;&lt;m:e&gt;&lt;m:r&gt;&lt;w:rPr&gt;&lt;w:rFonts w:ascii=&quot;Cambria Math&quot; w:h-ansi=&quot;Cambria Math&quot;/&gt;&lt;wx:font wx:val=&quot;Cambria Math&quot;/&gt;&lt;w:i/&gt;&lt;w:sz w:val=&quot;24&quot;/&gt;&lt;w:sz-cs w:val=&quot;24&quot;/&gt;&lt;/w:rPr&gt;&lt;m:t&gt;x&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5711CF">
        <w:rPr>
          <w:sz w:val="24"/>
          <w:szCs w:val="24"/>
        </w:rPr>
        <w:fldChar w:fldCharType="end"/>
      </w:r>
      <w:r w:rsidRPr="005711CF">
        <w:rPr>
          <w:sz w:val="24"/>
          <w:szCs w:val="24"/>
          <w:lang w:val="en-US"/>
        </w:rPr>
        <w:t xml:space="preserve"> </w:t>
      </w:r>
      <w:r w:rsidR="0087133E" w:rsidRPr="005711CF">
        <w:rPr>
          <w:sz w:val="24"/>
          <w:szCs w:val="24"/>
          <w:lang w:val="en-US"/>
        </w:rPr>
        <w:t>are compared with those</w:t>
      </w:r>
      <w:r w:rsidRPr="005711CF">
        <w:rPr>
          <w:sz w:val="24"/>
          <w:szCs w:val="24"/>
          <w:lang w:val="en-US"/>
        </w:rPr>
        <w:t xml:space="preserve"> reported by </w:t>
      </w:r>
      <w:proofErr w:type="spellStart"/>
      <w:r w:rsidRPr="005711CF">
        <w:rPr>
          <w:sz w:val="24"/>
          <w:szCs w:val="24"/>
          <w:lang w:val="en-US"/>
        </w:rPr>
        <w:t>Lohse</w:t>
      </w:r>
      <w:proofErr w:type="spellEnd"/>
      <w:r w:rsidRPr="005711CF">
        <w:rPr>
          <w:sz w:val="24"/>
          <w:szCs w:val="24"/>
          <w:lang w:val="en-US"/>
        </w:rPr>
        <w:t xml:space="preserve"> </w:t>
      </w:r>
      <w:r w:rsidRPr="005711CF">
        <w:rPr>
          <w:i/>
          <w:sz w:val="24"/>
          <w:szCs w:val="24"/>
          <w:lang w:val="en-US"/>
        </w:rPr>
        <w:t xml:space="preserve">et al </w:t>
      </w:r>
      <w:r w:rsidRPr="005711CF">
        <w:rPr>
          <w:sz w:val="24"/>
          <w:szCs w:val="24"/>
          <w:lang w:val="en-US"/>
        </w:rPr>
        <w:t>for each five-y</w:t>
      </w:r>
      <w:r w:rsidR="00504D95" w:rsidRPr="005711CF">
        <w:rPr>
          <w:sz w:val="24"/>
          <w:szCs w:val="24"/>
          <w:lang w:val="en-US"/>
        </w:rPr>
        <w:t>ear age interval</w:t>
      </w:r>
      <w:r w:rsidR="0087133E" w:rsidRPr="005711CF">
        <w:rPr>
          <w:sz w:val="24"/>
          <w:szCs w:val="24"/>
          <w:lang w:val="en-US"/>
        </w:rPr>
        <w:t xml:space="preserve"> in the figure 2 of the main manuscript.</w:t>
      </w:r>
    </w:p>
    <w:p w14:paraId="187383A3" w14:textId="77777777" w:rsidR="00467371" w:rsidRPr="005711CF" w:rsidRDefault="00467371" w:rsidP="00ED34FA">
      <w:pPr>
        <w:spacing w:after="0" w:line="480" w:lineRule="auto"/>
        <w:jc w:val="both"/>
        <w:rPr>
          <w:sz w:val="24"/>
          <w:szCs w:val="24"/>
          <w:lang w:val="en-US"/>
        </w:rPr>
      </w:pPr>
    </w:p>
    <w:p w14:paraId="228DD630" w14:textId="77777777" w:rsidR="00467371" w:rsidRPr="005711CF" w:rsidRDefault="00467371" w:rsidP="00ED34FA">
      <w:pPr>
        <w:spacing w:after="0" w:line="480" w:lineRule="auto"/>
        <w:jc w:val="both"/>
        <w:rPr>
          <w:sz w:val="24"/>
          <w:szCs w:val="24"/>
          <w:lang w:val="en-US"/>
        </w:rPr>
      </w:pPr>
    </w:p>
    <w:p w14:paraId="365EBE57" w14:textId="77777777" w:rsidR="00467371" w:rsidRPr="005711CF" w:rsidRDefault="00467371" w:rsidP="00ED34FA">
      <w:pPr>
        <w:spacing w:after="0" w:line="480" w:lineRule="auto"/>
        <w:jc w:val="center"/>
        <w:rPr>
          <w:sz w:val="24"/>
          <w:szCs w:val="24"/>
          <w:lang w:val="en-US"/>
        </w:rPr>
      </w:pPr>
    </w:p>
    <w:p w14:paraId="6BB8CD58" w14:textId="77777777" w:rsidR="00467371" w:rsidRPr="005711CF" w:rsidRDefault="00467371" w:rsidP="00ED34FA">
      <w:pPr>
        <w:spacing w:after="0" w:line="480" w:lineRule="auto"/>
        <w:rPr>
          <w:sz w:val="24"/>
          <w:szCs w:val="24"/>
          <w:lang w:val="en-US"/>
        </w:rPr>
      </w:pPr>
    </w:p>
    <w:p w14:paraId="2BAA9C96" w14:textId="77777777" w:rsidR="00467371" w:rsidRPr="005711CF" w:rsidRDefault="00467371" w:rsidP="00ED34FA">
      <w:pPr>
        <w:spacing w:after="0" w:line="480" w:lineRule="auto"/>
        <w:rPr>
          <w:b/>
          <w:bCs/>
          <w:sz w:val="24"/>
          <w:szCs w:val="24"/>
          <w:lang w:val="en-US"/>
        </w:rPr>
      </w:pPr>
    </w:p>
    <w:p w14:paraId="4B45E475" w14:textId="77777777" w:rsidR="00D1377A" w:rsidRPr="005711CF" w:rsidRDefault="00467371" w:rsidP="00E66C5B">
      <w:pPr>
        <w:spacing w:after="0" w:line="480" w:lineRule="auto"/>
        <w:jc w:val="both"/>
        <w:rPr>
          <w:b/>
          <w:bCs/>
          <w:sz w:val="28"/>
          <w:szCs w:val="28"/>
          <w:lang w:val="en-US"/>
        </w:rPr>
      </w:pPr>
      <w:r w:rsidRPr="005711CF">
        <w:rPr>
          <w:lang w:val="en-US"/>
        </w:rPr>
        <w:br w:type="page"/>
      </w:r>
      <w:r w:rsidR="00D1377A" w:rsidRPr="005711CF">
        <w:rPr>
          <w:b/>
          <w:bCs/>
          <w:sz w:val="28"/>
          <w:szCs w:val="28"/>
          <w:lang w:val="en-US"/>
        </w:rPr>
        <w:lastRenderedPageBreak/>
        <w:t>REFERENCES</w:t>
      </w:r>
    </w:p>
    <w:p w14:paraId="535A3EA9" w14:textId="77777777" w:rsidR="00E66C5B" w:rsidRPr="00E66C5B" w:rsidRDefault="00D1377A" w:rsidP="00E66C5B">
      <w:pPr>
        <w:spacing w:after="0" w:line="480" w:lineRule="auto"/>
        <w:ind w:left="720" w:hanging="720"/>
        <w:jc w:val="both"/>
      </w:pPr>
      <w:r w:rsidRPr="005711CF">
        <w:rPr>
          <w:lang w:val="en-US"/>
        </w:rPr>
        <w:fldChar w:fldCharType="begin"/>
      </w:r>
      <w:r w:rsidRPr="005711CF">
        <w:rPr>
          <w:lang w:val="en-US"/>
        </w:rPr>
        <w:instrText xml:space="preserve"> ADDIN EN.REFLIST </w:instrText>
      </w:r>
      <w:r w:rsidRPr="005711CF">
        <w:rPr>
          <w:lang w:val="en-US"/>
        </w:rPr>
        <w:fldChar w:fldCharType="separate"/>
      </w:r>
      <w:r w:rsidR="00E66C5B">
        <w:rPr>
          <w:lang w:val="en-US"/>
        </w:rPr>
        <w:t xml:space="preserve">1. Rosenberg PS (1995) Scope of the AIDS epidemic in the United States. </w:t>
      </w:r>
      <w:proofErr w:type="spellStart"/>
      <w:r w:rsidR="00E66C5B" w:rsidRPr="00E66C5B">
        <w:t>Science</w:t>
      </w:r>
      <w:proofErr w:type="spellEnd"/>
      <w:r w:rsidR="00E66C5B" w:rsidRPr="00E66C5B">
        <w:t xml:space="preserve"> 270: 1372-1375.</w:t>
      </w:r>
    </w:p>
    <w:p w14:paraId="4822B149" w14:textId="77777777" w:rsidR="00E66C5B" w:rsidRPr="00E66C5B" w:rsidRDefault="00E66C5B" w:rsidP="00E66C5B">
      <w:pPr>
        <w:spacing w:after="0" w:line="480" w:lineRule="auto"/>
        <w:ind w:left="720" w:hanging="720"/>
        <w:jc w:val="both"/>
      </w:pPr>
      <w:r w:rsidRPr="00E66C5B">
        <w:t xml:space="preserve">2. Dilernia DA, Jones L, </w:t>
      </w:r>
      <w:proofErr w:type="spellStart"/>
      <w:r w:rsidRPr="00E66C5B">
        <w:t>Rodriguez</w:t>
      </w:r>
      <w:proofErr w:type="spellEnd"/>
      <w:r w:rsidRPr="00E66C5B">
        <w:t xml:space="preserve"> S, </w:t>
      </w:r>
      <w:proofErr w:type="spellStart"/>
      <w:r w:rsidRPr="00E66C5B">
        <w:t>Turk</w:t>
      </w:r>
      <w:proofErr w:type="spellEnd"/>
      <w:r w:rsidRPr="00E66C5B">
        <w:t xml:space="preserve"> G, Rubio AE, et al. </w:t>
      </w:r>
      <w:r>
        <w:rPr>
          <w:lang w:val="en-US"/>
        </w:rPr>
        <w:t xml:space="preserve">(2008) HLA-driven convergence of HIV-1 viral subtypes B and F toward the adaptation to immune responses in human populations. </w:t>
      </w:r>
      <w:proofErr w:type="spellStart"/>
      <w:r w:rsidRPr="00E66C5B">
        <w:t>PLoS</w:t>
      </w:r>
      <w:proofErr w:type="spellEnd"/>
      <w:r w:rsidRPr="00E66C5B">
        <w:t xml:space="preserve"> </w:t>
      </w:r>
      <w:proofErr w:type="spellStart"/>
      <w:r w:rsidRPr="00E66C5B">
        <w:t>One</w:t>
      </w:r>
      <w:proofErr w:type="spellEnd"/>
      <w:r w:rsidRPr="00E66C5B">
        <w:t xml:space="preserve"> 3: e3429.</w:t>
      </w:r>
    </w:p>
    <w:p w14:paraId="75F819D4" w14:textId="77777777" w:rsidR="00E66C5B" w:rsidRPr="00E66C5B" w:rsidRDefault="00E66C5B" w:rsidP="00E66C5B">
      <w:pPr>
        <w:spacing w:after="0" w:line="480" w:lineRule="auto"/>
        <w:ind w:left="720" w:hanging="720"/>
        <w:jc w:val="both"/>
      </w:pPr>
      <w:r w:rsidRPr="00E66C5B">
        <w:t xml:space="preserve">3. </w:t>
      </w:r>
      <w:proofErr w:type="spellStart"/>
      <w:r w:rsidRPr="00E66C5B">
        <w:t>Ameal</w:t>
      </w:r>
      <w:proofErr w:type="spellEnd"/>
      <w:r w:rsidRPr="00E66C5B">
        <w:t xml:space="preserve"> F, </w:t>
      </w:r>
      <w:proofErr w:type="spellStart"/>
      <w:r w:rsidRPr="00E66C5B">
        <w:t>Pemoff</w:t>
      </w:r>
      <w:proofErr w:type="spellEnd"/>
      <w:r w:rsidRPr="00E66C5B">
        <w:t xml:space="preserve"> R, Cando O, Pérez H, </w:t>
      </w:r>
      <w:proofErr w:type="spellStart"/>
      <w:r w:rsidRPr="00E66C5B">
        <w:t>Cahn</w:t>
      </w:r>
      <w:proofErr w:type="spellEnd"/>
      <w:r w:rsidRPr="00E66C5B">
        <w:t xml:space="preserve"> P (2005) Diez años de testeo para HIV en el Hospital Fernández. Actualizaciones en SIDA 13: 150-156.</w:t>
      </w:r>
    </w:p>
    <w:p w14:paraId="4A03D1D3" w14:textId="77777777" w:rsidR="00E66C5B" w:rsidRDefault="00E66C5B" w:rsidP="00E66C5B">
      <w:pPr>
        <w:spacing w:after="0" w:line="480" w:lineRule="auto"/>
        <w:ind w:left="720" w:hanging="720"/>
        <w:jc w:val="both"/>
        <w:rPr>
          <w:lang w:val="en-US"/>
        </w:rPr>
      </w:pPr>
      <w:r w:rsidRPr="00E66C5B">
        <w:t xml:space="preserve">4. </w:t>
      </w:r>
      <w:proofErr w:type="spellStart"/>
      <w:r w:rsidRPr="00E66C5B">
        <w:t>Tuboi</w:t>
      </w:r>
      <w:proofErr w:type="spellEnd"/>
      <w:r w:rsidRPr="00E66C5B">
        <w:t xml:space="preserve"> SH, </w:t>
      </w:r>
      <w:proofErr w:type="spellStart"/>
      <w:r w:rsidRPr="00E66C5B">
        <w:t>Schechter</w:t>
      </w:r>
      <w:proofErr w:type="spellEnd"/>
      <w:r w:rsidRPr="00E66C5B">
        <w:t xml:space="preserve"> M, </w:t>
      </w:r>
      <w:proofErr w:type="spellStart"/>
      <w:r w:rsidRPr="00E66C5B">
        <w:t>McGowan</w:t>
      </w:r>
      <w:proofErr w:type="spellEnd"/>
      <w:r w:rsidRPr="00E66C5B">
        <w:t xml:space="preserve"> CC, Cesar C, </w:t>
      </w:r>
      <w:proofErr w:type="spellStart"/>
      <w:r w:rsidRPr="00E66C5B">
        <w:t>Krolewiecki</w:t>
      </w:r>
      <w:proofErr w:type="spellEnd"/>
      <w:r w:rsidRPr="00E66C5B">
        <w:t xml:space="preserve"> A, et al. </w:t>
      </w:r>
      <w:proofErr w:type="gramStart"/>
      <w:r>
        <w:rPr>
          <w:lang w:val="en-US"/>
        </w:rPr>
        <w:t>(2009) Mortality during the first year of potent antiretroviral therapy in HIV-1-infected patients in 7 sites throughout Latin America and the Caribbean.</w:t>
      </w:r>
      <w:proofErr w:type="gramEnd"/>
      <w:r>
        <w:rPr>
          <w:lang w:val="en-US"/>
        </w:rPr>
        <w:t xml:space="preserve"> J </w:t>
      </w:r>
      <w:proofErr w:type="spellStart"/>
      <w:r>
        <w:rPr>
          <w:lang w:val="en-US"/>
        </w:rPr>
        <w:t>Acquir</w:t>
      </w:r>
      <w:proofErr w:type="spellEnd"/>
      <w:r>
        <w:rPr>
          <w:lang w:val="en-US"/>
        </w:rPr>
        <w:t xml:space="preserve"> Immune </w:t>
      </w:r>
      <w:proofErr w:type="spellStart"/>
      <w:r>
        <w:rPr>
          <w:lang w:val="en-US"/>
        </w:rPr>
        <w:t>Defic</w:t>
      </w:r>
      <w:proofErr w:type="spellEnd"/>
      <w:r>
        <w:rPr>
          <w:lang w:val="en-US"/>
        </w:rPr>
        <w:t xml:space="preserve"> </w:t>
      </w:r>
      <w:proofErr w:type="spellStart"/>
      <w:r>
        <w:rPr>
          <w:lang w:val="en-US"/>
        </w:rPr>
        <w:t>Syndr</w:t>
      </w:r>
      <w:proofErr w:type="spellEnd"/>
      <w:r>
        <w:rPr>
          <w:lang w:val="en-US"/>
        </w:rPr>
        <w:t xml:space="preserve"> 51: 615-623.</w:t>
      </w:r>
    </w:p>
    <w:p w14:paraId="0F957694" w14:textId="77777777" w:rsidR="00E66C5B" w:rsidRDefault="00E66C5B" w:rsidP="00E66C5B">
      <w:pPr>
        <w:spacing w:after="0" w:line="480" w:lineRule="auto"/>
        <w:ind w:left="720" w:hanging="720"/>
        <w:jc w:val="both"/>
        <w:rPr>
          <w:lang w:val="en-US"/>
        </w:rPr>
      </w:pPr>
      <w:r>
        <w:rPr>
          <w:lang w:val="en-US"/>
        </w:rPr>
        <w:t xml:space="preserve">5. Lyles RH, Munoz A, Yamashita TE, </w:t>
      </w:r>
      <w:proofErr w:type="spellStart"/>
      <w:r>
        <w:rPr>
          <w:lang w:val="en-US"/>
        </w:rPr>
        <w:t>Bazmi</w:t>
      </w:r>
      <w:proofErr w:type="spellEnd"/>
      <w:r>
        <w:rPr>
          <w:lang w:val="en-US"/>
        </w:rPr>
        <w:t xml:space="preserve"> H, </w:t>
      </w:r>
      <w:proofErr w:type="spellStart"/>
      <w:r>
        <w:rPr>
          <w:lang w:val="en-US"/>
        </w:rPr>
        <w:t>Detels</w:t>
      </w:r>
      <w:proofErr w:type="spellEnd"/>
      <w:r>
        <w:rPr>
          <w:lang w:val="en-US"/>
        </w:rPr>
        <w:t xml:space="preserve"> R, et al. (2000) Natural history of human immunodeficiency virus type 1 </w:t>
      </w:r>
      <w:proofErr w:type="spellStart"/>
      <w:r>
        <w:rPr>
          <w:lang w:val="en-US"/>
        </w:rPr>
        <w:t>viremia</w:t>
      </w:r>
      <w:proofErr w:type="spellEnd"/>
      <w:r>
        <w:rPr>
          <w:lang w:val="en-US"/>
        </w:rPr>
        <w:t xml:space="preserve"> after </w:t>
      </w:r>
      <w:proofErr w:type="spellStart"/>
      <w:r>
        <w:rPr>
          <w:lang w:val="en-US"/>
        </w:rPr>
        <w:t>seroconversion</w:t>
      </w:r>
      <w:proofErr w:type="spellEnd"/>
      <w:r>
        <w:rPr>
          <w:lang w:val="en-US"/>
        </w:rPr>
        <w:t xml:space="preserve"> and proximal to AIDS in a large cohort of homosexual men. </w:t>
      </w:r>
      <w:proofErr w:type="gramStart"/>
      <w:r>
        <w:rPr>
          <w:lang w:val="en-US"/>
        </w:rPr>
        <w:t>Multicenter AIDS Cohort Study.</w:t>
      </w:r>
      <w:proofErr w:type="gramEnd"/>
      <w:r>
        <w:rPr>
          <w:lang w:val="en-US"/>
        </w:rPr>
        <w:t xml:space="preserve"> J Infect Dis 181: 872-880.</w:t>
      </w:r>
    </w:p>
    <w:p w14:paraId="73F2C6F5" w14:textId="77777777" w:rsidR="00E66C5B" w:rsidRDefault="00E66C5B" w:rsidP="00E66C5B">
      <w:pPr>
        <w:spacing w:after="0" w:line="480" w:lineRule="auto"/>
        <w:ind w:left="720" w:hanging="720"/>
        <w:jc w:val="both"/>
        <w:rPr>
          <w:lang w:val="en-US"/>
        </w:rPr>
      </w:pPr>
      <w:r>
        <w:rPr>
          <w:lang w:val="en-US"/>
        </w:rPr>
        <w:t xml:space="preserve">6. </w:t>
      </w:r>
      <w:proofErr w:type="spellStart"/>
      <w:r>
        <w:rPr>
          <w:lang w:val="en-US"/>
        </w:rPr>
        <w:t>Tuboi</w:t>
      </w:r>
      <w:proofErr w:type="spellEnd"/>
      <w:r>
        <w:rPr>
          <w:lang w:val="en-US"/>
        </w:rPr>
        <w:t xml:space="preserve"> SH, </w:t>
      </w:r>
      <w:proofErr w:type="spellStart"/>
      <w:r>
        <w:rPr>
          <w:lang w:val="en-US"/>
        </w:rPr>
        <w:t>Brinkhof</w:t>
      </w:r>
      <w:proofErr w:type="spellEnd"/>
      <w:r>
        <w:rPr>
          <w:lang w:val="en-US"/>
        </w:rPr>
        <w:t xml:space="preserve"> MW, Egger M, Stone RA, </w:t>
      </w:r>
      <w:proofErr w:type="spellStart"/>
      <w:r>
        <w:rPr>
          <w:lang w:val="en-US"/>
        </w:rPr>
        <w:t>Braitstein</w:t>
      </w:r>
      <w:proofErr w:type="spellEnd"/>
      <w:r>
        <w:rPr>
          <w:lang w:val="en-US"/>
        </w:rPr>
        <w:t xml:space="preserve"> P, et al. (2007) Discordant responses to potent antiretroviral treatment in previously naive HIV-1-infected adults initiating treatment in resource-constrained countries: the antiretroviral therapy in low-income countries (ART-LINC) collaboration. J </w:t>
      </w:r>
      <w:proofErr w:type="spellStart"/>
      <w:r>
        <w:rPr>
          <w:lang w:val="en-US"/>
        </w:rPr>
        <w:t>Acquir</w:t>
      </w:r>
      <w:proofErr w:type="spellEnd"/>
      <w:r>
        <w:rPr>
          <w:lang w:val="en-US"/>
        </w:rPr>
        <w:t xml:space="preserve"> Immune </w:t>
      </w:r>
      <w:proofErr w:type="spellStart"/>
      <w:r>
        <w:rPr>
          <w:lang w:val="en-US"/>
        </w:rPr>
        <w:t>Defic</w:t>
      </w:r>
      <w:proofErr w:type="spellEnd"/>
      <w:r>
        <w:rPr>
          <w:lang w:val="en-US"/>
        </w:rPr>
        <w:t xml:space="preserve"> </w:t>
      </w:r>
      <w:proofErr w:type="spellStart"/>
      <w:r>
        <w:rPr>
          <w:lang w:val="en-US"/>
        </w:rPr>
        <w:t>Syndr</w:t>
      </w:r>
      <w:proofErr w:type="spellEnd"/>
      <w:r>
        <w:rPr>
          <w:lang w:val="en-US"/>
        </w:rPr>
        <w:t xml:space="preserve"> 45: 52-59.</w:t>
      </w:r>
    </w:p>
    <w:p w14:paraId="43C791E0" w14:textId="77777777" w:rsidR="00E66C5B" w:rsidRDefault="00E66C5B" w:rsidP="00E66C5B">
      <w:pPr>
        <w:spacing w:after="0" w:line="480" w:lineRule="auto"/>
        <w:ind w:left="720" w:hanging="720"/>
        <w:jc w:val="both"/>
        <w:rPr>
          <w:lang w:val="en-US"/>
        </w:rPr>
      </w:pPr>
      <w:r>
        <w:rPr>
          <w:lang w:val="en-US"/>
        </w:rPr>
        <w:t xml:space="preserve">7. </w:t>
      </w:r>
      <w:proofErr w:type="spellStart"/>
      <w:r>
        <w:rPr>
          <w:lang w:val="en-US"/>
        </w:rPr>
        <w:t>Mocroft</w:t>
      </w:r>
      <w:proofErr w:type="spellEnd"/>
      <w:r>
        <w:rPr>
          <w:lang w:val="en-US"/>
        </w:rPr>
        <w:t xml:space="preserve"> A, Phillips AN, </w:t>
      </w:r>
      <w:proofErr w:type="spellStart"/>
      <w:r>
        <w:rPr>
          <w:lang w:val="en-US"/>
        </w:rPr>
        <w:t>Gatell</w:t>
      </w:r>
      <w:proofErr w:type="spellEnd"/>
      <w:r>
        <w:rPr>
          <w:lang w:val="en-US"/>
        </w:rPr>
        <w:t xml:space="preserve"> J, </w:t>
      </w:r>
      <w:proofErr w:type="spellStart"/>
      <w:r>
        <w:rPr>
          <w:lang w:val="en-US"/>
        </w:rPr>
        <w:t>Ledergerber</w:t>
      </w:r>
      <w:proofErr w:type="spellEnd"/>
      <w:r>
        <w:rPr>
          <w:lang w:val="en-US"/>
        </w:rPr>
        <w:t xml:space="preserve"> B, Fisher M, et al. (2007) </w:t>
      </w:r>
      <w:proofErr w:type="spellStart"/>
      <w:r>
        <w:rPr>
          <w:lang w:val="en-US"/>
        </w:rPr>
        <w:t>Normalisation</w:t>
      </w:r>
      <w:proofErr w:type="spellEnd"/>
      <w:r>
        <w:rPr>
          <w:lang w:val="en-US"/>
        </w:rPr>
        <w:t xml:space="preserve"> of CD4 counts in patients with HIV-1 infection and maximum </w:t>
      </w:r>
      <w:proofErr w:type="spellStart"/>
      <w:r>
        <w:rPr>
          <w:lang w:val="en-US"/>
        </w:rPr>
        <w:t>virological</w:t>
      </w:r>
      <w:proofErr w:type="spellEnd"/>
      <w:r>
        <w:rPr>
          <w:lang w:val="en-US"/>
        </w:rPr>
        <w:t xml:space="preserve"> suppression who are taking combination antiretroviral therapy: an observational cohort study. Lancet 370: 407-413.</w:t>
      </w:r>
    </w:p>
    <w:p w14:paraId="5A34155E" w14:textId="77777777" w:rsidR="00E66C5B" w:rsidRDefault="00E66C5B" w:rsidP="00E66C5B">
      <w:pPr>
        <w:spacing w:after="0" w:line="480" w:lineRule="auto"/>
        <w:ind w:left="720" w:hanging="720"/>
        <w:jc w:val="both"/>
        <w:rPr>
          <w:lang w:val="en-US"/>
        </w:rPr>
      </w:pPr>
      <w:r>
        <w:rPr>
          <w:lang w:val="en-US"/>
        </w:rPr>
        <w:lastRenderedPageBreak/>
        <w:t xml:space="preserve">8. Le </w:t>
      </w:r>
      <w:proofErr w:type="spellStart"/>
      <w:r>
        <w:rPr>
          <w:lang w:val="en-US"/>
        </w:rPr>
        <w:t>Moing</w:t>
      </w:r>
      <w:proofErr w:type="spellEnd"/>
      <w:r>
        <w:rPr>
          <w:lang w:val="en-US"/>
        </w:rPr>
        <w:t xml:space="preserve"> V, </w:t>
      </w:r>
      <w:proofErr w:type="spellStart"/>
      <w:r>
        <w:rPr>
          <w:lang w:val="en-US"/>
        </w:rPr>
        <w:t>Chene</w:t>
      </w:r>
      <w:proofErr w:type="spellEnd"/>
      <w:r>
        <w:rPr>
          <w:lang w:val="en-US"/>
        </w:rPr>
        <w:t xml:space="preserve"> G, </w:t>
      </w:r>
      <w:proofErr w:type="spellStart"/>
      <w:r>
        <w:rPr>
          <w:lang w:val="en-US"/>
        </w:rPr>
        <w:t>Carrieri</w:t>
      </w:r>
      <w:proofErr w:type="spellEnd"/>
      <w:r>
        <w:rPr>
          <w:lang w:val="en-US"/>
        </w:rPr>
        <w:t xml:space="preserve"> MP, </w:t>
      </w:r>
      <w:proofErr w:type="spellStart"/>
      <w:r>
        <w:rPr>
          <w:lang w:val="en-US"/>
        </w:rPr>
        <w:t>Alioum</w:t>
      </w:r>
      <w:proofErr w:type="spellEnd"/>
      <w:r>
        <w:rPr>
          <w:lang w:val="en-US"/>
        </w:rPr>
        <w:t xml:space="preserve"> A, </w:t>
      </w:r>
      <w:proofErr w:type="spellStart"/>
      <w:r>
        <w:rPr>
          <w:lang w:val="en-US"/>
        </w:rPr>
        <w:t>Brun-Vezinet</w:t>
      </w:r>
      <w:proofErr w:type="spellEnd"/>
      <w:r>
        <w:rPr>
          <w:lang w:val="en-US"/>
        </w:rPr>
        <w:t xml:space="preserve"> F, et al. (2002) Predictors of </w:t>
      </w:r>
      <w:proofErr w:type="spellStart"/>
      <w:r>
        <w:rPr>
          <w:lang w:val="en-US"/>
        </w:rPr>
        <w:t>virological</w:t>
      </w:r>
      <w:proofErr w:type="spellEnd"/>
      <w:r>
        <w:rPr>
          <w:lang w:val="en-US"/>
        </w:rPr>
        <w:t xml:space="preserve"> rebound in HIV-1-infected patients initiating a protease inhibitor-containing regimen. Aids 16: 21-29.</w:t>
      </w:r>
    </w:p>
    <w:p w14:paraId="1B248C92" w14:textId="77777777" w:rsidR="00E66C5B" w:rsidRDefault="00E66C5B" w:rsidP="00E66C5B">
      <w:pPr>
        <w:spacing w:after="0" w:line="480" w:lineRule="auto"/>
        <w:ind w:left="720" w:hanging="720"/>
        <w:jc w:val="both"/>
        <w:rPr>
          <w:lang w:val="en-US"/>
        </w:rPr>
      </w:pPr>
      <w:r>
        <w:rPr>
          <w:lang w:val="en-US"/>
        </w:rPr>
        <w:t xml:space="preserve">9. </w:t>
      </w:r>
      <w:proofErr w:type="spellStart"/>
      <w:r>
        <w:rPr>
          <w:lang w:val="en-US"/>
        </w:rPr>
        <w:t>Deeks</w:t>
      </w:r>
      <w:proofErr w:type="spellEnd"/>
      <w:r>
        <w:rPr>
          <w:lang w:val="en-US"/>
        </w:rPr>
        <w:t xml:space="preserve"> SG, Hecht FM, Swanson M, </w:t>
      </w:r>
      <w:proofErr w:type="spellStart"/>
      <w:r>
        <w:rPr>
          <w:lang w:val="en-US"/>
        </w:rPr>
        <w:t>Elbeik</w:t>
      </w:r>
      <w:proofErr w:type="spellEnd"/>
      <w:r>
        <w:rPr>
          <w:lang w:val="en-US"/>
        </w:rPr>
        <w:t xml:space="preserve"> T, Loftus R, et al. (1999) HIV RNA and CD4 cell count response to protease inhibitor therapy in an urban AIDS clinic: response to both initial and salvage therapy. Aids 13: F35-43.</w:t>
      </w:r>
    </w:p>
    <w:p w14:paraId="64317336" w14:textId="77777777" w:rsidR="00E66C5B" w:rsidRPr="00E66C5B" w:rsidRDefault="00E66C5B" w:rsidP="00E66C5B">
      <w:pPr>
        <w:spacing w:after="0" w:line="480" w:lineRule="auto"/>
        <w:ind w:left="720" w:hanging="720"/>
        <w:jc w:val="both"/>
      </w:pPr>
      <w:r>
        <w:rPr>
          <w:lang w:val="en-US"/>
        </w:rPr>
        <w:t xml:space="preserve">10. </w:t>
      </w:r>
      <w:proofErr w:type="spellStart"/>
      <w:r>
        <w:rPr>
          <w:lang w:val="en-US"/>
        </w:rPr>
        <w:t>Mocroft</w:t>
      </w:r>
      <w:proofErr w:type="spellEnd"/>
      <w:r>
        <w:rPr>
          <w:lang w:val="en-US"/>
        </w:rPr>
        <w:t xml:space="preserve"> A, Phillips AN, Soriano V, </w:t>
      </w:r>
      <w:proofErr w:type="spellStart"/>
      <w:r>
        <w:rPr>
          <w:lang w:val="en-US"/>
        </w:rPr>
        <w:t>Rockstroh</w:t>
      </w:r>
      <w:proofErr w:type="spellEnd"/>
      <w:r>
        <w:rPr>
          <w:lang w:val="en-US"/>
        </w:rPr>
        <w:t xml:space="preserve"> J, </w:t>
      </w:r>
      <w:proofErr w:type="spellStart"/>
      <w:r>
        <w:rPr>
          <w:lang w:val="en-US"/>
        </w:rPr>
        <w:t>Blaxhult</w:t>
      </w:r>
      <w:proofErr w:type="spellEnd"/>
      <w:r>
        <w:rPr>
          <w:lang w:val="en-US"/>
        </w:rPr>
        <w:t xml:space="preserve"> A, et al. (2005) Reasons for stopping </w:t>
      </w:r>
      <w:proofErr w:type="spellStart"/>
      <w:r>
        <w:rPr>
          <w:lang w:val="en-US"/>
        </w:rPr>
        <w:t>antiretrovirals</w:t>
      </w:r>
      <w:proofErr w:type="spellEnd"/>
      <w:r>
        <w:rPr>
          <w:lang w:val="en-US"/>
        </w:rPr>
        <w:t xml:space="preserve"> used in an initial highly active antiretroviral regimen: increased incidence of stopping due to toxicity or patient/physician choice in patients with hepatitis C </w:t>
      </w:r>
      <w:proofErr w:type="spellStart"/>
      <w:r>
        <w:rPr>
          <w:lang w:val="en-US"/>
        </w:rPr>
        <w:t>coinfection</w:t>
      </w:r>
      <w:proofErr w:type="spellEnd"/>
      <w:r>
        <w:rPr>
          <w:lang w:val="en-US"/>
        </w:rPr>
        <w:t xml:space="preserve">. </w:t>
      </w:r>
      <w:r w:rsidRPr="00E66C5B">
        <w:t xml:space="preserve">AIDS Res </w:t>
      </w:r>
      <w:proofErr w:type="spellStart"/>
      <w:r w:rsidRPr="00E66C5B">
        <w:t>Hum</w:t>
      </w:r>
      <w:proofErr w:type="spellEnd"/>
      <w:r w:rsidRPr="00E66C5B">
        <w:t xml:space="preserve"> </w:t>
      </w:r>
      <w:proofErr w:type="spellStart"/>
      <w:r w:rsidRPr="00E66C5B">
        <w:t>Retroviruses</w:t>
      </w:r>
      <w:proofErr w:type="spellEnd"/>
      <w:r w:rsidRPr="00E66C5B">
        <w:t xml:space="preserve"> 21: 527-536.</w:t>
      </w:r>
    </w:p>
    <w:p w14:paraId="581DC4F8" w14:textId="77777777" w:rsidR="00E66C5B" w:rsidRPr="00E66C5B" w:rsidRDefault="00E66C5B" w:rsidP="00E66C5B">
      <w:pPr>
        <w:spacing w:after="0" w:line="480" w:lineRule="auto"/>
        <w:ind w:left="720" w:hanging="720"/>
        <w:jc w:val="both"/>
      </w:pPr>
      <w:r w:rsidRPr="00E66C5B">
        <w:t xml:space="preserve">11. Socias ME, </w:t>
      </w:r>
      <w:proofErr w:type="spellStart"/>
      <w:r w:rsidRPr="00E66C5B">
        <w:t>Sued</w:t>
      </w:r>
      <w:proofErr w:type="spellEnd"/>
      <w:r w:rsidRPr="00E66C5B">
        <w:t xml:space="preserve"> O, </w:t>
      </w:r>
      <w:proofErr w:type="spellStart"/>
      <w:r w:rsidRPr="00E66C5B">
        <w:t>Laufer</w:t>
      </w:r>
      <w:proofErr w:type="spellEnd"/>
      <w:r w:rsidRPr="00E66C5B">
        <w:t xml:space="preserve"> N, </w:t>
      </w:r>
      <w:proofErr w:type="spellStart"/>
      <w:r w:rsidRPr="00E66C5B">
        <w:t>Lazaro</w:t>
      </w:r>
      <w:proofErr w:type="spellEnd"/>
      <w:r w:rsidRPr="00E66C5B">
        <w:t xml:space="preserve"> ME, </w:t>
      </w:r>
      <w:proofErr w:type="spellStart"/>
      <w:r w:rsidRPr="00E66C5B">
        <w:t>Mingrone</w:t>
      </w:r>
      <w:proofErr w:type="spellEnd"/>
      <w:r w:rsidRPr="00E66C5B">
        <w:t xml:space="preserve"> H, et al. </w:t>
      </w:r>
      <w:r>
        <w:rPr>
          <w:lang w:val="en-US"/>
        </w:rPr>
        <w:t xml:space="preserve">(2011) Acute retroviral syndrome and high baseline viral load are predictors of rapid HIV progression among untreated Argentinean </w:t>
      </w:r>
      <w:proofErr w:type="spellStart"/>
      <w:r>
        <w:rPr>
          <w:lang w:val="en-US"/>
        </w:rPr>
        <w:t>seroconverters</w:t>
      </w:r>
      <w:proofErr w:type="spellEnd"/>
      <w:r>
        <w:rPr>
          <w:lang w:val="en-US"/>
        </w:rPr>
        <w:t xml:space="preserve">. </w:t>
      </w:r>
      <w:r w:rsidRPr="00E66C5B">
        <w:t xml:space="preserve">J </w:t>
      </w:r>
      <w:proofErr w:type="spellStart"/>
      <w:r w:rsidRPr="00E66C5B">
        <w:t>Int</w:t>
      </w:r>
      <w:proofErr w:type="spellEnd"/>
      <w:r w:rsidRPr="00E66C5B">
        <w:t xml:space="preserve"> AIDS </w:t>
      </w:r>
      <w:proofErr w:type="spellStart"/>
      <w:r w:rsidRPr="00E66C5B">
        <w:t>Soc</w:t>
      </w:r>
      <w:proofErr w:type="spellEnd"/>
      <w:r w:rsidRPr="00E66C5B">
        <w:t xml:space="preserve"> 14: 40.</w:t>
      </w:r>
    </w:p>
    <w:p w14:paraId="091A3C95" w14:textId="77777777" w:rsidR="00E66C5B" w:rsidRDefault="00E66C5B" w:rsidP="00E66C5B">
      <w:pPr>
        <w:spacing w:after="0" w:line="480" w:lineRule="auto"/>
        <w:ind w:left="720" w:hanging="720"/>
        <w:jc w:val="both"/>
        <w:rPr>
          <w:lang w:val="en-US"/>
        </w:rPr>
      </w:pPr>
      <w:r w:rsidRPr="00E66C5B">
        <w:t xml:space="preserve">12. Zala C, </w:t>
      </w:r>
      <w:proofErr w:type="spellStart"/>
      <w:r w:rsidRPr="00E66C5B">
        <w:t>Rustad</w:t>
      </w:r>
      <w:proofErr w:type="spellEnd"/>
      <w:r w:rsidRPr="00E66C5B">
        <w:t xml:space="preserve"> CA, Chan K, </w:t>
      </w:r>
      <w:proofErr w:type="spellStart"/>
      <w:r w:rsidRPr="00E66C5B">
        <w:t>Khan</w:t>
      </w:r>
      <w:proofErr w:type="spellEnd"/>
      <w:r w:rsidRPr="00E66C5B">
        <w:t xml:space="preserve"> NI, </w:t>
      </w:r>
      <w:proofErr w:type="spellStart"/>
      <w:r w:rsidRPr="00E66C5B">
        <w:t>Beltran</w:t>
      </w:r>
      <w:proofErr w:type="spellEnd"/>
      <w:r w:rsidRPr="00E66C5B">
        <w:t xml:space="preserve"> M, et al. </w:t>
      </w:r>
      <w:proofErr w:type="gramStart"/>
      <w:r>
        <w:rPr>
          <w:lang w:val="en-US"/>
        </w:rPr>
        <w:t>(2008) Determinants of treatment access in a population-based cohort of HIV-positive men and women living in Argentina.</w:t>
      </w:r>
      <w:proofErr w:type="gramEnd"/>
      <w:r>
        <w:rPr>
          <w:lang w:val="en-US"/>
        </w:rPr>
        <w:t xml:space="preserve"> Medscape J Med 10: 78.</w:t>
      </w:r>
    </w:p>
    <w:p w14:paraId="4E92D57A" w14:textId="77777777" w:rsidR="00E66C5B" w:rsidRDefault="00E66C5B" w:rsidP="00E66C5B">
      <w:pPr>
        <w:spacing w:after="0" w:line="480" w:lineRule="auto"/>
        <w:ind w:left="720" w:hanging="720"/>
        <w:jc w:val="both"/>
        <w:rPr>
          <w:lang w:val="en-US"/>
        </w:rPr>
      </w:pPr>
      <w:r>
        <w:rPr>
          <w:lang w:val="en-US"/>
        </w:rPr>
        <w:t xml:space="preserve">13. Cook J, </w:t>
      </w:r>
      <w:proofErr w:type="spellStart"/>
      <w:r>
        <w:rPr>
          <w:lang w:val="en-US"/>
        </w:rPr>
        <w:t>Dasbach</w:t>
      </w:r>
      <w:proofErr w:type="spellEnd"/>
      <w:r>
        <w:rPr>
          <w:lang w:val="en-US"/>
        </w:rPr>
        <w:t xml:space="preserve"> E, </w:t>
      </w:r>
      <w:proofErr w:type="spellStart"/>
      <w:r>
        <w:rPr>
          <w:lang w:val="en-US"/>
        </w:rPr>
        <w:t>Coplan</w:t>
      </w:r>
      <w:proofErr w:type="spellEnd"/>
      <w:r>
        <w:rPr>
          <w:lang w:val="en-US"/>
        </w:rPr>
        <w:t xml:space="preserve"> P, </w:t>
      </w:r>
      <w:proofErr w:type="spellStart"/>
      <w:r>
        <w:rPr>
          <w:lang w:val="en-US"/>
        </w:rPr>
        <w:t>Markson</w:t>
      </w:r>
      <w:proofErr w:type="spellEnd"/>
      <w:r>
        <w:rPr>
          <w:lang w:val="en-US"/>
        </w:rPr>
        <w:t xml:space="preserve"> L, Yin D, et al. (1999) Modeling the long-term outcomes and costs of HIV antiretroviral therapy using HIV RNA levels: application to a clinical trial. AIDS Res Hum Retroviruses 15: 499-508.</w:t>
      </w:r>
    </w:p>
    <w:p w14:paraId="72148FBF" w14:textId="77777777" w:rsidR="00E66C5B" w:rsidRDefault="00E66C5B" w:rsidP="00E66C5B">
      <w:pPr>
        <w:spacing w:after="0" w:line="480" w:lineRule="auto"/>
        <w:ind w:left="720" w:hanging="720"/>
        <w:jc w:val="both"/>
        <w:rPr>
          <w:lang w:val="en-US"/>
        </w:rPr>
      </w:pPr>
      <w:r>
        <w:rPr>
          <w:lang w:val="en-US"/>
        </w:rPr>
        <w:t xml:space="preserve">14. Sanders GD, </w:t>
      </w:r>
      <w:proofErr w:type="spellStart"/>
      <w:r>
        <w:rPr>
          <w:lang w:val="en-US"/>
        </w:rPr>
        <w:t>Bayoumi</w:t>
      </w:r>
      <w:proofErr w:type="spellEnd"/>
      <w:r>
        <w:rPr>
          <w:lang w:val="en-US"/>
        </w:rPr>
        <w:t xml:space="preserve"> AM, </w:t>
      </w:r>
      <w:proofErr w:type="spellStart"/>
      <w:r>
        <w:rPr>
          <w:lang w:val="en-US"/>
        </w:rPr>
        <w:t>Sundaram</w:t>
      </w:r>
      <w:proofErr w:type="spellEnd"/>
      <w:r>
        <w:rPr>
          <w:lang w:val="en-US"/>
        </w:rPr>
        <w:t xml:space="preserve"> V, </w:t>
      </w:r>
      <w:proofErr w:type="spellStart"/>
      <w:r>
        <w:rPr>
          <w:lang w:val="en-US"/>
        </w:rPr>
        <w:t>Bilir</w:t>
      </w:r>
      <w:proofErr w:type="spellEnd"/>
      <w:r>
        <w:rPr>
          <w:lang w:val="en-US"/>
        </w:rPr>
        <w:t xml:space="preserve"> SP, </w:t>
      </w:r>
      <w:proofErr w:type="spellStart"/>
      <w:r>
        <w:rPr>
          <w:lang w:val="en-US"/>
        </w:rPr>
        <w:t>Neukermans</w:t>
      </w:r>
      <w:proofErr w:type="spellEnd"/>
      <w:r>
        <w:rPr>
          <w:lang w:val="en-US"/>
        </w:rPr>
        <w:t xml:space="preserve"> CP, et al. (2005) Cost-effectiveness of screening for HIV in the era of highly active antiretroviral therapy. N </w:t>
      </w:r>
      <w:proofErr w:type="spellStart"/>
      <w:r>
        <w:rPr>
          <w:lang w:val="en-US"/>
        </w:rPr>
        <w:t>Engl</w:t>
      </w:r>
      <w:proofErr w:type="spellEnd"/>
      <w:r>
        <w:rPr>
          <w:lang w:val="en-US"/>
        </w:rPr>
        <w:t xml:space="preserve"> J Med 352: 570-585.</w:t>
      </w:r>
    </w:p>
    <w:p w14:paraId="19DB77D8" w14:textId="77777777" w:rsidR="00E66C5B" w:rsidRDefault="00E66C5B" w:rsidP="00E66C5B">
      <w:pPr>
        <w:spacing w:after="0" w:line="480" w:lineRule="auto"/>
        <w:ind w:left="720" w:hanging="720"/>
        <w:jc w:val="both"/>
        <w:rPr>
          <w:lang w:val="en-US"/>
        </w:rPr>
      </w:pPr>
      <w:r>
        <w:rPr>
          <w:lang w:val="en-US"/>
        </w:rPr>
        <w:t xml:space="preserve">15. Gupta P, </w:t>
      </w:r>
      <w:proofErr w:type="spellStart"/>
      <w:r>
        <w:rPr>
          <w:lang w:val="en-US"/>
        </w:rPr>
        <w:t>Mellors</w:t>
      </w:r>
      <w:proofErr w:type="spellEnd"/>
      <w:r>
        <w:rPr>
          <w:lang w:val="en-US"/>
        </w:rPr>
        <w:t xml:space="preserve"> J, Kingsley L, </w:t>
      </w:r>
      <w:proofErr w:type="spellStart"/>
      <w:r>
        <w:rPr>
          <w:lang w:val="en-US"/>
        </w:rPr>
        <w:t>Riddler</w:t>
      </w:r>
      <w:proofErr w:type="spellEnd"/>
      <w:r>
        <w:rPr>
          <w:lang w:val="en-US"/>
        </w:rPr>
        <w:t xml:space="preserve"> S, Singh MK, et al. (1997) High viral load in semen of human immunodeficiency virus type 1-infected men at all stages of disease and its </w:t>
      </w:r>
      <w:r>
        <w:rPr>
          <w:lang w:val="en-US"/>
        </w:rPr>
        <w:lastRenderedPageBreak/>
        <w:t xml:space="preserve">reduction by therapy with protease and </w:t>
      </w:r>
      <w:proofErr w:type="spellStart"/>
      <w:r>
        <w:rPr>
          <w:lang w:val="en-US"/>
        </w:rPr>
        <w:t>nonnucleoside</w:t>
      </w:r>
      <w:proofErr w:type="spellEnd"/>
      <w:r>
        <w:rPr>
          <w:lang w:val="en-US"/>
        </w:rPr>
        <w:t xml:space="preserve"> reverse transcriptase inhibitors. J </w:t>
      </w:r>
      <w:proofErr w:type="spellStart"/>
      <w:r>
        <w:rPr>
          <w:lang w:val="en-US"/>
        </w:rPr>
        <w:t>Virol</w:t>
      </w:r>
      <w:proofErr w:type="spellEnd"/>
      <w:r>
        <w:rPr>
          <w:lang w:val="en-US"/>
        </w:rPr>
        <w:t xml:space="preserve"> 71: 6271-6275.</w:t>
      </w:r>
    </w:p>
    <w:p w14:paraId="13914AD9" w14:textId="77777777" w:rsidR="00E66C5B" w:rsidRDefault="00E66C5B" w:rsidP="00E66C5B">
      <w:pPr>
        <w:spacing w:after="0" w:line="480" w:lineRule="auto"/>
        <w:ind w:left="720" w:hanging="720"/>
        <w:jc w:val="both"/>
        <w:rPr>
          <w:lang w:val="en-US"/>
        </w:rPr>
      </w:pPr>
      <w:r>
        <w:rPr>
          <w:lang w:val="en-US"/>
        </w:rPr>
        <w:t xml:space="preserve">16. Kawashima Y, </w:t>
      </w:r>
      <w:proofErr w:type="spellStart"/>
      <w:r>
        <w:rPr>
          <w:lang w:val="en-US"/>
        </w:rPr>
        <w:t>Pfafferott</w:t>
      </w:r>
      <w:proofErr w:type="spellEnd"/>
      <w:r>
        <w:rPr>
          <w:lang w:val="en-US"/>
        </w:rPr>
        <w:t xml:space="preserve"> K, Frater J, Matthews P, Payne R, et al. (2009) Adaptation of HIV-1 to human leukocyte antigen class I. Nature 458: 641-645.</w:t>
      </w:r>
    </w:p>
    <w:p w14:paraId="47F13535" w14:textId="77777777" w:rsidR="00E66C5B" w:rsidRDefault="00E66C5B" w:rsidP="00E66C5B">
      <w:pPr>
        <w:spacing w:after="0" w:line="480" w:lineRule="auto"/>
        <w:ind w:left="720" w:hanging="720"/>
        <w:jc w:val="both"/>
        <w:rPr>
          <w:lang w:val="en-US"/>
        </w:rPr>
      </w:pPr>
      <w:r>
        <w:rPr>
          <w:lang w:val="en-US"/>
        </w:rPr>
        <w:t xml:space="preserve">17. Schneider MF, </w:t>
      </w:r>
      <w:proofErr w:type="spellStart"/>
      <w:r>
        <w:rPr>
          <w:lang w:val="en-US"/>
        </w:rPr>
        <w:t>Gange</w:t>
      </w:r>
      <w:proofErr w:type="spellEnd"/>
      <w:r>
        <w:rPr>
          <w:lang w:val="en-US"/>
        </w:rPr>
        <w:t xml:space="preserve"> SJ, Williams CM, </w:t>
      </w:r>
      <w:proofErr w:type="spellStart"/>
      <w:r>
        <w:rPr>
          <w:lang w:val="en-US"/>
        </w:rPr>
        <w:t>Anastos</w:t>
      </w:r>
      <w:proofErr w:type="spellEnd"/>
      <w:r>
        <w:rPr>
          <w:lang w:val="en-US"/>
        </w:rPr>
        <w:t xml:space="preserve"> K, Greenblatt RM, et al. (2005) Patterns of the hazard of death after AIDS through the evolution of antiretroviral therapy: 1984-2004. Aids 19: 2009-2018.</w:t>
      </w:r>
    </w:p>
    <w:p w14:paraId="0B930BF2" w14:textId="77777777" w:rsidR="00E66C5B" w:rsidRDefault="00E66C5B" w:rsidP="00E66C5B">
      <w:pPr>
        <w:spacing w:after="0" w:line="480" w:lineRule="auto"/>
        <w:ind w:left="720" w:hanging="720"/>
        <w:jc w:val="both"/>
        <w:rPr>
          <w:lang w:val="en-US"/>
        </w:rPr>
      </w:pPr>
      <w:r>
        <w:rPr>
          <w:lang w:val="en-US"/>
        </w:rPr>
        <w:t xml:space="preserve">18. (2000) Time from HIV-1 </w:t>
      </w:r>
      <w:proofErr w:type="spellStart"/>
      <w:r>
        <w:rPr>
          <w:lang w:val="en-US"/>
        </w:rPr>
        <w:t>seroconversion</w:t>
      </w:r>
      <w:proofErr w:type="spellEnd"/>
      <w:r>
        <w:rPr>
          <w:lang w:val="en-US"/>
        </w:rPr>
        <w:t xml:space="preserve"> to AIDS and death before widespread use of </w:t>
      </w:r>
      <w:proofErr w:type="gramStart"/>
      <w:r>
        <w:rPr>
          <w:lang w:val="en-US"/>
        </w:rPr>
        <w:t>highly-active</w:t>
      </w:r>
      <w:proofErr w:type="gramEnd"/>
      <w:r>
        <w:rPr>
          <w:lang w:val="en-US"/>
        </w:rPr>
        <w:t xml:space="preserve"> antiretroviral therapy: a collaborative re-analysis. Collaborative Group on AIDS Incubation and HIV Survival including the CASCADE EU Concerted Action. </w:t>
      </w:r>
      <w:proofErr w:type="gramStart"/>
      <w:r>
        <w:rPr>
          <w:lang w:val="en-US"/>
        </w:rPr>
        <w:t xml:space="preserve">Concerted Action on </w:t>
      </w:r>
      <w:proofErr w:type="spellStart"/>
      <w:r>
        <w:rPr>
          <w:lang w:val="en-US"/>
        </w:rPr>
        <w:t>SeroConversion</w:t>
      </w:r>
      <w:proofErr w:type="spellEnd"/>
      <w:r>
        <w:rPr>
          <w:lang w:val="en-US"/>
        </w:rPr>
        <w:t xml:space="preserve"> to AIDS and Death in Europe.</w:t>
      </w:r>
      <w:proofErr w:type="gramEnd"/>
      <w:r>
        <w:rPr>
          <w:lang w:val="en-US"/>
        </w:rPr>
        <w:t xml:space="preserve"> Lancet 355: 1131-1137.</w:t>
      </w:r>
    </w:p>
    <w:p w14:paraId="233E06A7" w14:textId="77777777" w:rsidR="00E66C5B" w:rsidRDefault="00E66C5B" w:rsidP="00E66C5B">
      <w:pPr>
        <w:spacing w:after="0" w:line="480" w:lineRule="auto"/>
        <w:ind w:left="720" w:hanging="720"/>
        <w:jc w:val="both"/>
        <w:rPr>
          <w:lang w:val="en-US"/>
        </w:rPr>
      </w:pPr>
      <w:r>
        <w:rPr>
          <w:lang w:val="en-US"/>
        </w:rPr>
        <w:t xml:space="preserve">19. </w:t>
      </w:r>
      <w:proofErr w:type="spellStart"/>
      <w:r>
        <w:rPr>
          <w:lang w:val="en-US"/>
        </w:rPr>
        <w:t>Lohse</w:t>
      </w:r>
      <w:proofErr w:type="spellEnd"/>
      <w:r>
        <w:rPr>
          <w:lang w:val="en-US"/>
        </w:rPr>
        <w:t xml:space="preserve"> N, Hansen AB, Pedersen G, </w:t>
      </w:r>
      <w:proofErr w:type="spellStart"/>
      <w:r>
        <w:rPr>
          <w:lang w:val="en-US"/>
        </w:rPr>
        <w:t>Kronborg</w:t>
      </w:r>
      <w:proofErr w:type="spellEnd"/>
      <w:r>
        <w:rPr>
          <w:lang w:val="en-US"/>
        </w:rPr>
        <w:t xml:space="preserve"> G, </w:t>
      </w:r>
      <w:proofErr w:type="spellStart"/>
      <w:r>
        <w:rPr>
          <w:lang w:val="en-US"/>
        </w:rPr>
        <w:t>Gerstoft</w:t>
      </w:r>
      <w:proofErr w:type="spellEnd"/>
      <w:r>
        <w:rPr>
          <w:lang w:val="en-US"/>
        </w:rPr>
        <w:t xml:space="preserve"> J, et al. (2007) Survival of persons with and without HIV infection in Denmark, 1995-2005. Ann Intern Med 146: 87-95.</w:t>
      </w:r>
    </w:p>
    <w:p w14:paraId="1D91EFF0" w14:textId="77777777" w:rsidR="00E66C5B" w:rsidRDefault="00E66C5B" w:rsidP="00E66C5B">
      <w:pPr>
        <w:spacing w:after="0" w:line="480" w:lineRule="auto"/>
        <w:jc w:val="both"/>
        <w:rPr>
          <w:lang w:val="en-US"/>
        </w:rPr>
      </w:pPr>
    </w:p>
    <w:p w14:paraId="02AE97AB" w14:textId="77777777" w:rsidR="00D1377A" w:rsidRPr="003C6608" w:rsidRDefault="00D1377A" w:rsidP="00E66C5B">
      <w:pPr>
        <w:spacing w:after="0" w:line="480" w:lineRule="auto"/>
        <w:ind w:left="720" w:hanging="720"/>
        <w:jc w:val="both"/>
      </w:pPr>
      <w:r w:rsidRPr="005711CF">
        <w:rPr>
          <w:lang w:val="en-US"/>
        </w:rPr>
        <w:fldChar w:fldCharType="end"/>
      </w:r>
    </w:p>
    <w:sectPr w:rsidR="00D1377A" w:rsidRPr="003C6608" w:rsidSect="00FB1A90">
      <w:footerReference w:type="default" r:id="rId22"/>
      <w:pgSz w:w="12240" w:h="15840" w:code="1"/>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EB0A8" w14:textId="77777777" w:rsidR="007D6103" w:rsidRDefault="007D6103" w:rsidP="000F283F">
      <w:pPr>
        <w:spacing w:after="0" w:line="240" w:lineRule="auto"/>
      </w:pPr>
      <w:r>
        <w:separator/>
      </w:r>
    </w:p>
  </w:endnote>
  <w:endnote w:type="continuationSeparator" w:id="0">
    <w:p w14:paraId="0DA07749" w14:textId="77777777" w:rsidR="007D6103" w:rsidRDefault="007D6103" w:rsidP="000F28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66D12" w14:textId="77777777" w:rsidR="000F283F" w:rsidRDefault="000F283F">
    <w:pPr>
      <w:pStyle w:val="Footer"/>
      <w:jc w:val="right"/>
    </w:pPr>
    <w:r>
      <w:fldChar w:fldCharType="begin"/>
    </w:r>
    <w:r>
      <w:instrText xml:space="preserve"> PAGE   \* MERGEFORMAT </w:instrText>
    </w:r>
    <w:r>
      <w:fldChar w:fldCharType="separate"/>
    </w:r>
    <w:r w:rsidR="0052758D">
      <w:rPr>
        <w:noProof/>
      </w:rPr>
      <w:t>1</w:t>
    </w:r>
    <w:r>
      <w:fldChar w:fldCharType="end"/>
    </w:r>
  </w:p>
  <w:p w14:paraId="508333FD" w14:textId="77777777" w:rsidR="000F283F" w:rsidRDefault="000F28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CD5431" w14:textId="77777777" w:rsidR="007D6103" w:rsidRDefault="007D6103" w:rsidP="000F283F">
      <w:pPr>
        <w:spacing w:after="0" w:line="240" w:lineRule="auto"/>
      </w:pPr>
      <w:r>
        <w:separator/>
      </w:r>
    </w:p>
  </w:footnote>
  <w:footnote w:type="continuationSeparator" w:id="0">
    <w:p w14:paraId="4AEE496D" w14:textId="77777777" w:rsidR="007D6103" w:rsidRDefault="007D6103" w:rsidP="000F283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75E3A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1C76BF"/>
    <w:multiLevelType w:val="hybridMultilevel"/>
    <w:tmpl w:val="FFF63040"/>
    <w:lvl w:ilvl="0" w:tplc="16E8175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145BEF"/>
    <w:multiLevelType w:val="hybridMultilevel"/>
    <w:tmpl w:val="EB444602"/>
    <w:lvl w:ilvl="0" w:tplc="EF18352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E014B5"/>
    <w:multiLevelType w:val="hybridMultilevel"/>
    <w:tmpl w:val="2918E5BC"/>
    <w:lvl w:ilvl="0" w:tplc="B5621D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4C1E2D"/>
    <w:multiLevelType w:val="hybridMultilevel"/>
    <w:tmpl w:val="C1E896F6"/>
    <w:lvl w:ilvl="0" w:tplc="30B4EA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E85EFE"/>
    <w:multiLevelType w:val="hybridMultilevel"/>
    <w:tmpl w:val="EBDACB32"/>
    <w:lvl w:ilvl="0" w:tplc="D45690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760126"/>
    <w:multiLevelType w:val="hybridMultilevel"/>
    <w:tmpl w:val="EEDABC02"/>
    <w:lvl w:ilvl="0" w:tplc="B5621D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E20372B"/>
    <w:multiLevelType w:val="hybridMultilevel"/>
    <w:tmpl w:val="3FCC02BE"/>
    <w:lvl w:ilvl="0" w:tplc="B5621D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3"/>
  </w:num>
  <w:num w:numId="5">
    <w:abstractNumId w:val="2"/>
  </w:num>
  <w:num w:numId="6">
    <w:abstractNumId w:val="6"/>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doNotTrackMove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plos200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bliography R01 Oran.enl&lt;/item&gt;&lt;/Libraries&gt;&lt;/ENLibraries&gt;"/>
  </w:docVars>
  <w:rsids>
    <w:rsidRoot w:val="00C17431"/>
    <w:rsid w:val="000021CB"/>
    <w:rsid w:val="000137DE"/>
    <w:rsid w:val="00015D8B"/>
    <w:rsid w:val="00016AF3"/>
    <w:rsid w:val="000268A6"/>
    <w:rsid w:val="000279D1"/>
    <w:rsid w:val="00055233"/>
    <w:rsid w:val="000556F5"/>
    <w:rsid w:val="00066BB5"/>
    <w:rsid w:val="00074D27"/>
    <w:rsid w:val="00076A72"/>
    <w:rsid w:val="00094BF1"/>
    <w:rsid w:val="000A3931"/>
    <w:rsid w:val="000A6833"/>
    <w:rsid w:val="000B6A5E"/>
    <w:rsid w:val="000D552E"/>
    <w:rsid w:val="000F1BFF"/>
    <w:rsid w:val="000F283F"/>
    <w:rsid w:val="00104C0F"/>
    <w:rsid w:val="00111385"/>
    <w:rsid w:val="0011185B"/>
    <w:rsid w:val="00114D88"/>
    <w:rsid w:val="00116162"/>
    <w:rsid w:val="00121A25"/>
    <w:rsid w:val="001327B2"/>
    <w:rsid w:val="001400E0"/>
    <w:rsid w:val="00141E2E"/>
    <w:rsid w:val="001575F0"/>
    <w:rsid w:val="00163A2A"/>
    <w:rsid w:val="00176001"/>
    <w:rsid w:val="001815FF"/>
    <w:rsid w:val="00192C58"/>
    <w:rsid w:val="00197C32"/>
    <w:rsid w:val="001A255D"/>
    <w:rsid w:val="001B1132"/>
    <w:rsid w:val="001B1CDB"/>
    <w:rsid w:val="001B2BE3"/>
    <w:rsid w:val="001B3EFC"/>
    <w:rsid w:val="001B63A6"/>
    <w:rsid w:val="001B76FD"/>
    <w:rsid w:val="001C355E"/>
    <w:rsid w:val="001C3A3A"/>
    <w:rsid w:val="001C401D"/>
    <w:rsid w:val="001C640A"/>
    <w:rsid w:val="001C6DFD"/>
    <w:rsid w:val="001D3FCB"/>
    <w:rsid w:val="001E1DF7"/>
    <w:rsid w:val="001E64C3"/>
    <w:rsid w:val="001F4D00"/>
    <w:rsid w:val="00202923"/>
    <w:rsid w:val="0021020C"/>
    <w:rsid w:val="00212D99"/>
    <w:rsid w:val="00213C12"/>
    <w:rsid w:val="00214373"/>
    <w:rsid w:val="0021788D"/>
    <w:rsid w:val="00222859"/>
    <w:rsid w:val="00224426"/>
    <w:rsid w:val="00242823"/>
    <w:rsid w:val="002561E1"/>
    <w:rsid w:val="00257082"/>
    <w:rsid w:val="00257485"/>
    <w:rsid w:val="00276744"/>
    <w:rsid w:val="00282290"/>
    <w:rsid w:val="00286CED"/>
    <w:rsid w:val="00287B69"/>
    <w:rsid w:val="002912E8"/>
    <w:rsid w:val="0029289F"/>
    <w:rsid w:val="002A2399"/>
    <w:rsid w:val="002A33A3"/>
    <w:rsid w:val="002B5101"/>
    <w:rsid w:val="002B5321"/>
    <w:rsid w:val="002C6215"/>
    <w:rsid w:val="002D492D"/>
    <w:rsid w:val="002F2065"/>
    <w:rsid w:val="002F2303"/>
    <w:rsid w:val="003024E7"/>
    <w:rsid w:val="00304434"/>
    <w:rsid w:val="0031386F"/>
    <w:rsid w:val="00320427"/>
    <w:rsid w:val="0032094B"/>
    <w:rsid w:val="00326844"/>
    <w:rsid w:val="0032798B"/>
    <w:rsid w:val="003301BB"/>
    <w:rsid w:val="0033179F"/>
    <w:rsid w:val="003328D3"/>
    <w:rsid w:val="00365581"/>
    <w:rsid w:val="00374144"/>
    <w:rsid w:val="00383416"/>
    <w:rsid w:val="003908F3"/>
    <w:rsid w:val="003924BB"/>
    <w:rsid w:val="003937BF"/>
    <w:rsid w:val="003A4A07"/>
    <w:rsid w:val="003A7D9C"/>
    <w:rsid w:val="003B2EAB"/>
    <w:rsid w:val="003B3164"/>
    <w:rsid w:val="003B45FE"/>
    <w:rsid w:val="003C4B2D"/>
    <w:rsid w:val="003C53DB"/>
    <w:rsid w:val="003C6608"/>
    <w:rsid w:val="003C76C6"/>
    <w:rsid w:val="003D5810"/>
    <w:rsid w:val="003E5900"/>
    <w:rsid w:val="0040343F"/>
    <w:rsid w:val="00403547"/>
    <w:rsid w:val="004057A4"/>
    <w:rsid w:val="004132F1"/>
    <w:rsid w:val="00423174"/>
    <w:rsid w:val="00427D54"/>
    <w:rsid w:val="0044560B"/>
    <w:rsid w:val="004501B6"/>
    <w:rsid w:val="004542E4"/>
    <w:rsid w:val="0046046D"/>
    <w:rsid w:val="0046082A"/>
    <w:rsid w:val="00464610"/>
    <w:rsid w:val="00464D7C"/>
    <w:rsid w:val="00465258"/>
    <w:rsid w:val="00467371"/>
    <w:rsid w:val="004755A3"/>
    <w:rsid w:val="004817A2"/>
    <w:rsid w:val="0048598D"/>
    <w:rsid w:val="00493EB7"/>
    <w:rsid w:val="004942BE"/>
    <w:rsid w:val="004A247F"/>
    <w:rsid w:val="004A3A7F"/>
    <w:rsid w:val="004A770D"/>
    <w:rsid w:val="004B5613"/>
    <w:rsid w:val="004C4B72"/>
    <w:rsid w:val="004F73BD"/>
    <w:rsid w:val="00504D95"/>
    <w:rsid w:val="00523F16"/>
    <w:rsid w:val="0052758D"/>
    <w:rsid w:val="00530F0E"/>
    <w:rsid w:val="0054593B"/>
    <w:rsid w:val="00547C79"/>
    <w:rsid w:val="005542AF"/>
    <w:rsid w:val="005553F9"/>
    <w:rsid w:val="005601B0"/>
    <w:rsid w:val="00560ED1"/>
    <w:rsid w:val="005711CF"/>
    <w:rsid w:val="00572F60"/>
    <w:rsid w:val="00581555"/>
    <w:rsid w:val="00581C30"/>
    <w:rsid w:val="005907FD"/>
    <w:rsid w:val="005908A2"/>
    <w:rsid w:val="005A55B2"/>
    <w:rsid w:val="005A7EC1"/>
    <w:rsid w:val="005B0138"/>
    <w:rsid w:val="005D039E"/>
    <w:rsid w:val="005D53DB"/>
    <w:rsid w:val="005F3F1C"/>
    <w:rsid w:val="00632BF3"/>
    <w:rsid w:val="006359D2"/>
    <w:rsid w:val="00642756"/>
    <w:rsid w:val="00647E33"/>
    <w:rsid w:val="00652B27"/>
    <w:rsid w:val="00653CBB"/>
    <w:rsid w:val="00655443"/>
    <w:rsid w:val="00660D84"/>
    <w:rsid w:val="00672221"/>
    <w:rsid w:val="0067754B"/>
    <w:rsid w:val="0068438E"/>
    <w:rsid w:val="00684C92"/>
    <w:rsid w:val="00684E14"/>
    <w:rsid w:val="006851CB"/>
    <w:rsid w:val="00695DC6"/>
    <w:rsid w:val="00697B02"/>
    <w:rsid w:val="006A33F1"/>
    <w:rsid w:val="006B1DE6"/>
    <w:rsid w:val="006C298F"/>
    <w:rsid w:val="006D48B3"/>
    <w:rsid w:val="006E4685"/>
    <w:rsid w:val="006F3026"/>
    <w:rsid w:val="006F7621"/>
    <w:rsid w:val="00721153"/>
    <w:rsid w:val="00721E8C"/>
    <w:rsid w:val="007234AD"/>
    <w:rsid w:val="00735B62"/>
    <w:rsid w:val="0074283E"/>
    <w:rsid w:val="00742F51"/>
    <w:rsid w:val="00743315"/>
    <w:rsid w:val="00743F93"/>
    <w:rsid w:val="00745D19"/>
    <w:rsid w:val="007462F9"/>
    <w:rsid w:val="00765EA7"/>
    <w:rsid w:val="00775667"/>
    <w:rsid w:val="00775AB3"/>
    <w:rsid w:val="00781615"/>
    <w:rsid w:val="00781EA7"/>
    <w:rsid w:val="00787EA5"/>
    <w:rsid w:val="00797873"/>
    <w:rsid w:val="007A17E3"/>
    <w:rsid w:val="007A5466"/>
    <w:rsid w:val="007B0481"/>
    <w:rsid w:val="007B7E99"/>
    <w:rsid w:val="007D4F2A"/>
    <w:rsid w:val="007D6103"/>
    <w:rsid w:val="007E64E7"/>
    <w:rsid w:val="007F1C25"/>
    <w:rsid w:val="00806156"/>
    <w:rsid w:val="00824992"/>
    <w:rsid w:val="008351CE"/>
    <w:rsid w:val="008354FF"/>
    <w:rsid w:val="0083624B"/>
    <w:rsid w:val="0084553C"/>
    <w:rsid w:val="00845690"/>
    <w:rsid w:val="00847D0A"/>
    <w:rsid w:val="00860893"/>
    <w:rsid w:val="00861A1C"/>
    <w:rsid w:val="0087133E"/>
    <w:rsid w:val="0089324F"/>
    <w:rsid w:val="008A5088"/>
    <w:rsid w:val="008A5BD2"/>
    <w:rsid w:val="008B1CA6"/>
    <w:rsid w:val="008C014F"/>
    <w:rsid w:val="008C651B"/>
    <w:rsid w:val="008E0480"/>
    <w:rsid w:val="008E09F0"/>
    <w:rsid w:val="008F4C15"/>
    <w:rsid w:val="0090121D"/>
    <w:rsid w:val="00911475"/>
    <w:rsid w:val="00913D3F"/>
    <w:rsid w:val="00921B7C"/>
    <w:rsid w:val="00924610"/>
    <w:rsid w:val="00927C63"/>
    <w:rsid w:val="0093147C"/>
    <w:rsid w:val="00933E48"/>
    <w:rsid w:val="0093693D"/>
    <w:rsid w:val="009411D9"/>
    <w:rsid w:val="0095218A"/>
    <w:rsid w:val="00962144"/>
    <w:rsid w:val="009860BD"/>
    <w:rsid w:val="00986141"/>
    <w:rsid w:val="00992E18"/>
    <w:rsid w:val="009A0992"/>
    <w:rsid w:val="009A63E1"/>
    <w:rsid w:val="009B3032"/>
    <w:rsid w:val="009C1371"/>
    <w:rsid w:val="009C6826"/>
    <w:rsid w:val="009D1B12"/>
    <w:rsid w:val="009E4D11"/>
    <w:rsid w:val="00A17376"/>
    <w:rsid w:val="00A2099F"/>
    <w:rsid w:val="00A37827"/>
    <w:rsid w:val="00A44048"/>
    <w:rsid w:val="00A5187D"/>
    <w:rsid w:val="00A54869"/>
    <w:rsid w:val="00A558BC"/>
    <w:rsid w:val="00A6443C"/>
    <w:rsid w:val="00A66D17"/>
    <w:rsid w:val="00A859CD"/>
    <w:rsid w:val="00A87BDB"/>
    <w:rsid w:val="00A93942"/>
    <w:rsid w:val="00A94178"/>
    <w:rsid w:val="00A9651C"/>
    <w:rsid w:val="00AA0FD3"/>
    <w:rsid w:val="00AB0190"/>
    <w:rsid w:val="00AE2F89"/>
    <w:rsid w:val="00B02E60"/>
    <w:rsid w:val="00B0582B"/>
    <w:rsid w:val="00B154BD"/>
    <w:rsid w:val="00B21C98"/>
    <w:rsid w:val="00B35B79"/>
    <w:rsid w:val="00B52D5E"/>
    <w:rsid w:val="00B77F39"/>
    <w:rsid w:val="00B83878"/>
    <w:rsid w:val="00B83EAD"/>
    <w:rsid w:val="00B90B6D"/>
    <w:rsid w:val="00B91EF0"/>
    <w:rsid w:val="00B91FC7"/>
    <w:rsid w:val="00BA7ACD"/>
    <w:rsid w:val="00BB751C"/>
    <w:rsid w:val="00BF00FF"/>
    <w:rsid w:val="00BF0A71"/>
    <w:rsid w:val="00BF3096"/>
    <w:rsid w:val="00BF60CB"/>
    <w:rsid w:val="00C05EB3"/>
    <w:rsid w:val="00C10825"/>
    <w:rsid w:val="00C17431"/>
    <w:rsid w:val="00C26265"/>
    <w:rsid w:val="00C333C4"/>
    <w:rsid w:val="00C45535"/>
    <w:rsid w:val="00C54583"/>
    <w:rsid w:val="00C57E08"/>
    <w:rsid w:val="00C77059"/>
    <w:rsid w:val="00C94DFB"/>
    <w:rsid w:val="00CA20F6"/>
    <w:rsid w:val="00CA312F"/>
    <w:rsid w:val="00CB1131"/>
    <w:rsid w:val="00CC4D84"/>
    <w:rsid w:val="00CD4A74"/>
    <w:rsid w:val="00CE1B2F"/>
    <w:rsid w:val="00CF2E1F"/>
    <w:rsid w:val="00D05DF9"/>
    <w:rsid w:val="00D1377A"/>
    <w:rsid w:val="00D15D6E"/>
    <w:rsid w:val="00D20D24"/>
    <w:rsid w:val="00D32F12"/>
    <w:rsid w:val="00D45E84"/>
    <w:rsid w:val="00D5051A"/>
    <w:rsid w:val="00D54F13"/>
    <w:rsid w:val="00D74023"/>
    <w:rsid w:val="00D87235"/>
    <w:rsid w:val="00DA5770"/>
    <w:rsid w:val="00DB27C5"/>
    <w:rsid w:val="00DD392B"/>
    <w:rsid w:val="00DD5EBF"/>
    <w:rsid w:val="00DD6A82"/>
    <w:rsid w:val="00DE7127"/>
    <w:rsid w:val="00DF243C"/>
    <w:rsid w:val="00DF3069"/>
    <w:rsid w:val="00DF6C41"/>
    <w:rsid w:val="00E07C98"/>
    <w:rsid w:val="00E10EC4"/>
    <w:rsid w:val="00E12A41"/>
    <w:rsid w:val="00E1721E"/>
    <w:rsid w:val="00E258E8"/>
    <w:rsid w:val="00E35ACE"/>
    <w:rsid w:val="00E5497F"/>
    <w:rsid w:val="00E55EF4"/>
    <w:rsid w:val="00E627C6"/>
    <w:rsid w:val="00E66C5B"/>
    <w:rsid w:val="00E836C2"/>
    <w:rsid w:val="00E96BA5"/>
    <w:rsid w:val="00EA029C"/>
    <w:rsid w:val="00EA5DC4"/>
    <w:rsid w:val="00EB790E"/>
    <w:rsid w:val="00EC2395"/>
    <w:rsid w:val="00ED34FA"/>
    <w:rsid w:val="00ED3D00"/>
    <w:rsid w:val="00EE324E"/>
    <w:rsid w:val="00EE5BFA"/>
    <w:rsid w:val="00F029F3"/>
    <w:rsid w:val="00F13A2B"/>
    <w:rsid w:val="00F20602"/>
    <w:rsid w:val="00F233D1"/>
    <w:rsid w:val="00F26697"/>
    <w:rsid w:val="00F3225F"/>
    <w:rsid w:val="00F3498D"/>
    <w:rsid w:val="00F358AC"/>
    <w:rsid w:val="00F37973"/>
    <w:rsid w:val="00F47BC5"/>
    <w:rsid w:val="00F60EBA"/>
    <w:rsid w:val="00F63456"/>
    <w:rsid w:val="00F637F9"/>
    <w:rsid w:val="00F7367E"/>
    <w:rsid w:val="00F77B9F"/>
    <w:rsid w:val="00F811F5"/>
    <w:rsid w:val="00F8558E"/>
    <w:rsid w:val="00F91114"/>
    <w:rsid w:val="00F95602"/>
    <w:rsid w:val="00FB1A90"/>
    <w:rsid w:val="00FB3804"/>
    <w:rsid w:val="00FC5068"/>
    <w:rsid w:val="00FD18CA"/>
    <w:rsid w:val="00FE314F"/>
    <w:rsid w:val="00FE507A"/>
    <w:rsid w:val="00FE78B1"/>
    <w:rsid w:val="00FF6F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00062A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6A82"/>
    <w:pPr>
      <w:spacing w:after="200" w:line="276" w:lineRule="auto"/>
    </w:pPr>
    <w:rPr>
      <w:rFonts w:cs="Calibri"/>
      <w:sz w:val="22"/>
      <w:szCs w:val="22"/>
      <w:lang w:val="es-ES" w:eastAsia="es-ES"/>
    </w:rPr>
  </w:style>
  <w:style w:type="paragraph" w:styleId="Heading1">
    <w:name w:val="heading 1"/>
    <w:basedOn w:val="Normal"/>
    <w:next w:val="Normal"/>
    <w:link w:val="Heading1Char"/>
    <w:qFormat/>
    <w:locked/>
    <w:rsid w:val="00FB1A90"/>
    <w:pPr>
      <w:keepNext/>
      <w:spacing w:before="240" w:after="60"/>
      <w:outlineLvl w:val="0"/>
    </w:pPr>
    <w:rPr>
      <w:rFonts w:ascii="Cambria" w:hAnsi="Cambria" w:cs="Times New Roman"/>
      <w:b/>
      <w:bCs/>
      <w:kern w:val="32"/>
      <w:sz w:val="32"/>
      <w:szCs w:val="32"/>
    </w:rPr>
  </w:style>
  <w:style w:type="paragraph" w:styleId="Heading2">
    <w:name w:val="heading 2"/>
    <w:basedOn w:val="Normal"/>
    <w:next w:val="Normal"/>
    <w:link w:val="Heading2Char"/>
    <w:unhideWhenUsed/>
    <w:qFormat/>
    <w:locked/>
    <w:rsid w:val="00FB1A90"/>
    <w:pPr>
      <w:keepNext/>
      <w:spacing w:before="240" w:after="60"/>
      <w:outlineLvl w:val="1"/>
    </w:pPr>
    <w:rPr>
      <w:rFonts w:ascii="Cambria" w:hAnsi="Cambria" w:cs="Times New Roman"/>
      <w:b/>
      <w:bCs/>
      <w:i/>
      <w:iCs/>
      <w:sz w:val="28"/>
      <w:szCs w:val="28"/>
    </w:rPr>
  </w:style>
  <w:style w:type="paragraph" w:styleId="Heading3">
    <w:name w:val="heading 3"/>
    <w:basedOn w:val="Normal"/>
    <w:next w:val="Normal"/>
    <w:link w:val="Heading3Char"/>
    <w:unhideWhenUsed/>
    <w:qFormat/>
    <w:locked/>
    <w:rsid w:val="0068438E"/>
    <w:pPr>
      <w:keepNext/>
      <w:spacing w:before="240" w:after="60"/>
      <w:outlineLvl w:val="2"/>
    </w:pPr>
    <w:rPr>
      <w:rFonts w:ascii="Cambria" w:hAnsi="Cambria" w:cs="Times New Roman"/>
      <w:b/>
      <w:bCs/>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044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04434"/>
    <w:rPr>
      <w:rFonts w:ascii="Tahoma" w:hAnsi="Tahoma" w:cs="Tahoma"/>
      <w:sz w:val="16"/>
      <w:szCs w:val="16"/>
    </w:rPr>
  </w:style>
  <w:style w:type="character" w:styleId="LineNumber">
    <w:name w:val="line number"/>
    <w:basedOn w:val="DefaultParagraphFont"/>
    <w:uiPriority w:val="99"/>
    <w:semiHidden/>
    <w:rsid w:val="004755A3"/>
  </w:style>
  <w:style w:type="character" w:styleId="CommentReference">
    <w:name w:val="annotation reference"/>
    <w:basedOn w:val="DefaultParagraphFont"/>
    <w:uiPriority w:val="99"/>
    <w:semiHidden/>
    <w:rsid w:val="002912E8"/>
    <w:rPr>
      <w:sz w:val="16"/>
      <w:szCs w:val="16"/>
    </w:rPr>
  </w:style>
  <w:style w:type="paragraph" w:styleId="CommentText">
    <w:name w:val="annotation text"/>
    <w:basedOn w:val="Normal"/>
    <w:link w:val="CommentTextChar"/>
    <w:uiPriority w:val="99"/>
    <w:semiHidden/>
    <w:rsid w:val="002912E8"/>
    <w:rPr>
      <w:sz w:val="20"/>
      <w:szCs w:val="20"/>
    </w:rPr>
  </w:style>
  <w:style w:type="character" w:customStyle="1" w:styleId="CommentTextChar">
    <w:name w:val="Comment Text Char"/>
    <w:basedOn w:val="DefaultParagraphFont"/>
    <w:link w:val="CommentText"/>
    <w:uiPriority w:val="99"/>
    <w:semiHidden/>
    <w:locked/>
    <w:rsid w:val="002912E8"/>
  </w:style>
  <w:style w:type="paragraph" w:styleId="CommentSubject">
    <w:name w:val="annotation subject"/>
    <w:basedOn w:val="CommentText"/>
    <w:next w:val="CommentText"/>
    <w:link w:val="CommentSubjectChar"/>
    <w:uiPriority w:val="99"/>
    <w:semiHidden/>
    <w:rsid w:val="002912E8"/>
    <w:rPr>
      <w:b/>
      <w:bCs/>
    </w:rPr>
  </w:style>
  <w:style w:type="character" w:customStyle="1" w:styleId="CommentSubjectChar">
    <w:name w:val="Comment Subject Char"/>
    <w:basedOn w:val="CommentTextChar"/>
    <w:link w:val="CommentSubject"/>
    <w:uiPriority w:val="99"/>
    <w:semiHidden/>
    <w:locked/>
    <w:rsid w:val="002912E8"/>
    <w:rPr>
      <w:b/>
      <w:bCs/>
    </w:rPr>
  </w:style>
  <w:style w:type="character" w:customStyle="1" w:styleId="Heading1Char">
    <w:name w:val="Heading 1 Char"/>
    <w:basedOn w:val="DefaultParagraphFont"/>
    <w:link w:val="Heading1"/>
    <w:rsid w:val="00FB1A90"/>
    <w:rPr>
      <w:rFonts w:ascii="Cambria" w:eastAsia="Times New Roman" w:hAnsi="Cambria" w:cs="Times New Roman"/>
      <w:b/>
      <w:bCs/>
      <w:kern w:val="32"/>
      <w:sz w:val="32"/>
      <w:szCs w:val="32"/>
      <w:lang w:val="es-ES" w:eastAsia="es-ES"/>
    </w:rPr>
  </w:style>
  <w:style w:type="paragraph" w:styleId="TOCHeading">
    <w:name w:val="TOC Heading"/>
    <w:basedOn w:val="Heading1"/>
    <w:next w:val="Normal"/>
    <w:uiPriority w:val="39"/>
    <w:semiHidden/>
    <w:unhideWhenUsed/>
    <w:qFormat/>
    <w:rsid w:val="00FB1A90"/>
    <w:pPr>
      <w:keepLines/>
      <w:spacing w:before="480" w:after="0"/>
      <w:outlineLvl w:val="9"/>
    </w:pPr>
    <w:rPr>
      <w:color w:val="365F91"/>
      <w:kern w:val="0"/>
      <w:sz w:val="28"/>
      <w:szCs w:val="28"/>
      <w:lang w:val="en-US" w:eastAsia="en-US"/>
    </w:rPr>
  </w:style>
  <w:style w:type="paragraph" w:styleId="TOC1">
    <w:name w:val="toc 1"/>
    <w:basedOn w:val="Normal"/>
    <w:next w:val="Normal"/>
    <w:autoRedefine/>
    <w:uiPriority w:val="39"/>
    <w:locked/>
    <w:rsid w:val="0083624B"/>
    <w:pPr>
      <w:tabs>
        <w:tab w:val="right" w:leader="dot" w:pos="9345"/>
      </w:tabs>
      <w:spacing w:after="0" w:line="480" w:lineRule="auto"/>
    </w:pPr>
    <w:rPr>
      <w:b/>
      <w:noProof/>
      <w:lang w:val="en-US"/>
    </w:rPr>
  </w:style>
  <w:style w:type="character" w:styleId="Hyperlink">
    <w:name w:val="Hyperlink"/>
    <w:basedOn w:val="DefaultParagraphFont"/>
    <w:uiPriority w:val="99"/>
    <w:unhideWhenUsed/>
    <w:rsid w:val="00FB1A90"/>
    <w:rPr>
      <w:color w:val="0000FF"/>
      <w:u w:val="single"/>
    </w:rPr>
  </w:style>
  <w:style w:type="character" w:customStyle="1" w:styleId="Heading2Char">
    <w:name w:val="Heading 2 Char"/>
    <w:basedOn w:val="DefaultParagraphFont"/>
    <w:link w:val="Heading2"/>
    <w:rsid w:val="00FB1A90"/>
    <w:rPr>
      <w:rFonts w:ascii="Cambria" w:eastAsia="Times New Roman" w:hAnsi="Cambria" w:cs="Times New Roman"/>
      <w:b/>
      <w:bCs/>
      <w:i/>
      <w:iCs/>
      <w:sz w:val="28"/>
      <w:szCs w:val="28"/>
      <w:lang w:val="es-ES" w:eastAsia="es-ES"/>
    </w:rPr>
  </w:style>
  <w:style w:type="paragraph" w:styleId="TOC2">
    <w:name w:val="toc 2"/>
    <w:basedOn w:val="Normal"/>
    <w:next w:val="Normal"/>
    <w:autoRedefine/>
    <w:uiPriority w:val="39"/>
    <w:locked/>
    <w:rsid w:val="00FB1A90"/>
    <w:pPr>
      <w:ind w:left="220"/>
    </w:pPr>
  </w:style>
  <w:style w:type="paragraph" w:styleId="Header">
    <w:name w:val="header"/>
    <w:basedOn w:val="Normal"/>
    <w:link w:val="HeaderChar"/>
    <w:uiPriority w:val="99"/>
    <w:semiHidden/>
    <w:unhideWhenUsed/>
    <w:rsid w:val="000F283F"/>
    <w:pPr>
      <w:tabs>
        <w:tab w:val="center" w:pos="4680"/>
        <w:tab w:val="right" w:pos="9360"/>
      </w:tabs>
    </w:pPr>
  </w:style>
  <w:style w:type="character" w:customStyle="1" w:styleId="HeaderChar">
    <w:name w:val="Header Char"/>
    <w:basedOn w:val="DefaultParagraphFont"/>
    <w:link w:val="Header"/>
    <w:uiPriority w:val="99"/>
    <w:semiHidden/>
    <w:rsid w:val="000F283F"/>
    <w:rPr>
      <w:rFonts w:cs="Calibri"/>
      <w:sz w:val="22"/>
      <w:szCs w:val="22"/>
      <w:lang w:val="es-ES" w:eastAsia="es-ES"/>
    </w:rPr>
  </w:style>
  <w:style w:type="paragraph" w:styleId="Footer">
    <w:name w:val="footer"/>
    <w:basedOn w:val="Normal"/>
    <w:link w:val="FooterChar"/>
    <w:uiPriority w:val="99"/>
    <w:unhideWhenUsed/>
    <w:rsid w:val="000F283F"/>
    <w:pPr>
      <w:tabs>
        <w:tab w:val="center" w:pos="4680"/>
        <w:tab w:val="right" w:pos="9360"/>
      </w:tabs>
    </w:pPr>
  </w:style>
  <w:style w:type="character" w:customStyle="1" w:styleId="FooterChar">
    <w:name w:val="Footer Char"/>
    <w:basedOn w:val="DefaultParagraphFont"/>
    <w:link w:val="Footer"/>
    <w:uiPriority w:val="99"/>
    <w:rsid w:val="000F283F"/>
    <w:rPr>
      <w:rFonts w:cs="Calibri"/>
      <w:sz w:val="22"/>
      <w:szCs w:val="22"/>
      <w:lang w:val="es-ES" w:eastAsia="es-ES"/>
    </w:rPr>
  </w:style>
  <w:style w:type="character" w:customStyle="1" w:styleId="Heading3Char">
    <w:name w:val="Heading 3 Char"/>
    <w:basedOn w:val="DefaultParagraphFont"/>
    <w:link w:val="Heading3"/>
    <w:rsid w:val="0068438E"/>
    <w:rPr>
      <w:rFonts w:ascii="Cambria" w:eastAsia="Times New Roman" w:hAnsi="Cambria" w:cs="Times New Roman"/>
      <w:b/>
      <w:bCs/>
      <w:sz w:val="26"/>
      <w:szCs w:val="26"/>
      <w:lang w:val="es-ES" w:eastAsia="es-ES"/>
    </w:rPr>
  </w:style>
  <w:style w:type="paragraph" w:styleId="TOC3">
    <w:name w:val="toc 3"/>
    <w:basedOn w:val="Normal"/>
    <w:next w:val="Normal"/>
    <w:autoRedefine/>
    <w:uiPriority w:val="39"/>
    <w:locked/>
    <w:rsid w:val="0068438E"/>
    <w:pPr>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160048">
      <w:marLeft w:val="0"/>
      <w:marRight w:val="0"/>
      <w:marTop w:val="0"/>
      <w:marBottom w:val="0"/>
      <w:divBdr>
        <w:top w:val="none" w:sz="0" w:space="0" w:color="auto"/>
        <w:left w:val="none" w:sz="0" w:space="0" w:color="auto"/>
        <w:bottom w:val="none" w:sz="0" w:space="0" w:color="auto"/>
        <w:right w:val="none" w:sz="0" w:space="0" w:color="auto"/>
      </w:divBdr>
    </w:div>
    <w:div w:id="502160049">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targetScreenSz w:val="800x600"/>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B6DE6E-F4A7-AC4A-9CF4-A15C54291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11045</Words>
  <Characters>62958</Characters>
  <Application>Microsoft Macintosh Word</Application>
  <DocSecurity>0</DocSecurity>
  <Lines>524</Lines>
  <Paragraphs>1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UPPLEMENTARY MATERIAL</vt:lpstr>
      <vt:lpstr>SUPPLEMENTARY MATERIAL</vt:lpstr>
    </vt:vector>
  </TitlesOfParts>
  <Company>Toshiba</Company>
  <LinksUpToDate>false</LinksUpToDate>
  <CharactersWithSpaces>73856</CharactersWithSpaces>
  <SharedDoc>false</SharedDoc>
  <HLinks>
    <vt:vector size="60" baseType="variant">
      <vt:variant>
        <vt:i4>1048633</vt:i4>
      </vt:variant>
      <vt:variant>
        <vt:i4>56</vt:i4>
      </vt:variant>
      <vt:variant>
        <vt:i4>0</vt:i4>
      </vt:variant>
      <vt:variant>
        <vt:i4>5</vt:i4>
      </vt:variant>
      <vt:variant>
        <vt:lpwstr/>
      </vt:variant>
      <vt:variant>
        <vt:lpwstr>_Toc339818247</vt:lpwstr>
      </vt:variant>
      <vt:variant>
        <vt:i4>1048633</vt:i4>
      </vt:variant>
      <vt:variant>
        <vt:i4>50</vt:i4>
      </vt:variant>
      <vt:variant>
        <vt:i4>0</vt:i4>
      </vt:variant>
      <vt:variant>
        <vt:i4>5</vt:i4>
      </vt:variant>
      <vt:variant>
        <vt:lpwstr/>
      </vt:variant>
      <vt:variant>
        <vt:lpwstr>_Toc339818246</vt:lpwstr>
      </vt:variant>
      <vt:variant>
        <vt:i4>1048633</vt:i4>
      </vt:variant>
      <vt:variant>
        <vt:i4>44</vt:i4>
      </vt:variant>
      <vt:variant>
        <vt:i4>0</vt:i4>
      </vt:variant>
      <vt:variant>
        <vt:i4>5</vt:i4>
      </vt:variant>
      <vt:variant>
        <vt:lpwstr/>
      </vt:variant>
      <vt:variant>
        <vt:lpwstr>_Toc339818245</vt:lpwstr>
      </vt:variant>
      <vt:variant>
        <vt:i4>1048633</vt:i4>
      </vt:variant>
      <vt:variant>
        <vt:i4>38</vt:i4>
      </vt:variant>
      <vt:variant>
        <vt:i4>0</vt:i4>
      </vt:variant>
      <vt:variant>
        <vt:i4>5</vt:i4>
      </vt:variant>
      <vt:variant>
        <vt:lpwstr/>
      </vt:variant>
      <vt:variant>
        <vt:lpwstr>_Toc339818244</vt:lpwstr>
      </vt:variant>
      <vt:variant>
        <vt:i4>1048633</vt:i4>
      </vt:variant>
      <vt:variant>
        <vt:i4>32</vt:i4>
      </vt:variant>
      <vt:variant>
        <vt:i4>0</vt:i4>
      </vt:variant>
      <vt:variant>
        <vt:i4>5</vt:i4>
      </vt:variant>
      <vt:variant>
        <vt:lpwstr/>
      </vt:variant>
      <vt:variant>
        <vt:lpwstr>_Toc339818243</vt:lpwstr>
      </vt:variant>
      <vt:variant>
        <vt:i4>1048633</vt:i4>
      </vt:variant>
      <vt:variant>
        <vt:i4>26</vt:i4>
      </vt:variant>
      <vt:variant>
        <vt:i4>0</vt:i4>
      </vt:variant>
      <vt:variant>
        <vt:i4>5</vt:i4>
      </vt:variant>
      <vt:variant>
        <vt:lpwstr/>
      </vt:variant>
      <vt:variant>
        <vt:lpwstr>_Toc339818242</vt:lpwstr>
      </vt:variant>
      <vt:variant>
        <vt:i4>1048633</vt:i4>
      </vt:variant>
      <vt:variant>
        <vt:i4>20</vt:i4>
      </vt:variant>
      <vt:variant>
        <vt:i4>0</vt:i4>
      </vt:variant>
      <vt:variant>
        <vt:i4>5</vt:i4>
      </vt:variant>
      <vt:variant>
        <vt:lpwstr/>
      </vt:variant>
      <vt:variant>
        <vt:lpwstr>_Toc339818241</vt:lpwstr>
      </vt:variant>
      <vt:variant>
        <vt:i4>1048633</vt:i4>
      </vt:variant>
      <vt:variant>
        <vt:i4>14</vt:i4>
      </vt:variant>
      <vt:variant>
        <vt:i4>0</vt:i4>
      </vt:variant>
      <vt:variant>
        <vt:i4>5</vt:i4>
      </vt:variant>
      <vt:variant>
        <vt:lpwstr/>
      </vt:variant>
      <vt:variant>
        <vt:lpwstr>_Toc339818240</vt:lpwstr>
      </vt:variant>
      <vt:variant>
        <vt:i4>1507385</vt:i4>
      </vt:variant>
      <vt:variant>
        <vt:i4>8</vt:i4>
      </vt:variant>
      <vt:variant>
        <vt:i4>0</vt:i4>
      </vt:variant>
      <vt:variant>
        <vt:i4>5</vt:i4>
      </vt:variant>
      <vt:variant>
        <vt:lpwstr/>
      </vt:variant>
      <vt:variant>
        <vt:lpwstr>_Toc339818239</vt:lpwstr>
      </vt:variant>
      <vt:variant>
        <vt:i4>1507385</vt:i4>
      </vt:variant>
      <vt:variant>
        <vt:i4>2</vt:i4>
      </vt:variant>
      <vt:variant>
        <vt:i4>0</vt:i4>
      </vt:variant>
      <vt:variant>
        <vt:i4>5</vt:i4>
      </vt:variant>
      <vt:variant>
        <vt:lpwstr/>
      </vt:variant>
      <vt:variant>
        <vt:lpwstr>_Toc33981823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dc:title>
  <dc:subject/>
  <dc:creator>Academic</dc:creator>
  <cp:keywords/>
  <dc:description/>
  <cp:lastModifiedBy>Dario Dilernia Yerkes</cp:lastModifiedBy>
  <cp:revision>4</cp:revision>
  <cp:lastPrinted>2011-06-21T20:48:00Z</cp:lastPrinted>
  <dcterms:created xsi:type="dcterms:W3CDTF">2012-12-03T17:52:00Z</dcterms:created>
  <dcterms:modified xsi:type="dcterms:W3CDTF">2012-12-03T17:56:00Z</dcterms:modified>
</cp:coreProperties>
</file>